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8D4A2A6" w14:textId="77777777" w:rsidR="00BB2993" w:rsidRPr="00C223D7" w:rsidRDefault="00BB2993" w:rsidP="00BB2993">
      <w:pPr>
        <w:spacing w:line="480" w:lineRule="auto"/>
        <w:jc w:val="center"/>
        <w:rPr>
          <w:b/>
          <w:bCs/>
        </w:rPr>
      </w:pPr>
      <w:bookmarkStart w:id="0" w:name="_Hlk190149068"/>
      <w:r w:rsidRPr="00C223D7">
        <w:rPr>
          <w:b/>
          <w:bCs/>
        </w:rPr>
        <w:t>Supporting materials</w:t>
      </w:r>
    </w:p>
    <w:p w14:paraId="50707FFD" w14:textId="77777777" w:rsidR="00BB2993" w:rsidRPr="00C223D7" w:rsidRDefault="00BB2993" w:rsidP="00BB2993">
      <w:pPr>
        <w:spacing w:line="480" w:lineRule="auto"/>
        <w:rPr>
          <w:b/>
          <w:bCs/>
        </w:rPr>
      </w:pPr>
    </w:p>
    <w:p w14:paraId="06EAE3E8" w14:textId="77777777" w:rsidR="00BB2993" w:rsidRDefault="00BB2993" w:rsidP="00BB2993">
      <w:pPr>
        <w:tabs>
          <w:tab w:val="left" w:pos="1580"/>
        </w:tabs>
        <w:spacing w:line="360" w:lineRule="auto"/>
        <w:rPr>
          <w:b/>
        </w:rPr>
      </w:pPr>
      <w:r w:rsidRPr="009E5F10">
        <w:t xml:space="preserve"> </w:t>
      </w:r>
      <w:r>
        <w:rPr>
          <w:noProof/>
        </w:rPr>
        <w:drawing>
          <wp:inline distT="0" distB="0" distL="0" distR="0" wp14:anchorId="5FEAD818" wp14:editId="4F70FA4B">
            <wp:extent cx="5274310" cy="3073400"/>
            <wp:effectExtent l="0" t="0" r="2540" b="0"/>
            <wp:docPr id="613314747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7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35EA55" w14:textId="77777777" w:rsidR="00BB2993" w:rsidRDefault="00BB2993" w:rsidP="00BB2993">
      <w:pPr>
        <w:tabs>
          <w:tab w:val="left" w:pos="1580"/>
        </w:tabs>
        <w:spacing w:line="360" w:lineRule="auto"/>
        <w:rPr>
          <w:b/>
          <w:bCs/>
        </w:rPr>
      </w:pPr>
      <w:r w:rsidRPr="00C223D7">
        <w:rPr>
          <w:b/>
        </w:rPr>
        <w:t>Fig. S</w:t>
      </w:r>
      <w:r>
        <w:rPr>
          <w:rFonts w:hint="eastAsia"/>
          <w:b/>
        </w:rPr>
        <w:t>1</w:t>
      </w:r>
      <w:r w:rsidRPr="00C223D7">
        <w:rPr>
          <w:b/>
        </w:rPr>
        <w:t xml:space="preserve"> </w:t>
      </w:r>
      <w:r w:rsidRPr="00277CC1">
        <w:rPr>
          <w:b/>
        </w:rPr>
        <w:t>Experimental design for the ‘</w:t>
      </w:r>
      <w:r w:rsidRPr="00277CC1">
        <w:rPr>
          <w:rFonts w:eastAsia="楷体"/>
          <w:b/>
          <w:lang w:val="en-GB"/>
        </w:rPr>
        <w:t>Neighbouring effect experiment</w:t>
      </w:r>
      <w:r w:rsidRPr="00277CC1">
        <w:rPr>
          <w:b/>
        </w:rPr>
        <w:t>’,</w:t>
      </w:r>
      <w:r w:rsidRPr="00277CC1">
        <w:rPr>
          <w:rFonts w:hint="eastAsia"/>
          <w:b/>
        </w:rPr>
        <w:t xml:space="preserve"> testing the effects of </w:t>
      </w:r>
      <w:proofErr w:type="spellStart"/>
      <w:r>
        <w:rPr>
          <w:b/>
        </w:rPr>
        <w:t>neighbouring</w:t>
      </w:r>
      <w:proofErr w:type="spellEnd"/>
      <w:r w:rsidRPr="00277CC1">
        <w:rPr>
          <w:rFonts w:hint="eastAsia"/>
          <w:b/>
        </w:rPr>
        <w:t xml:space="preserve"> species richness on the rhizosphere </w:t>
      </w:r>
      <w:r w:rsidRPr="00277CC1">
        <w:rPr>
          <w:b/>
        </w:rPr>
        <w:t>community</w:t>
      </w:r>
      <w:r w:rsidRPr="00277CC1">
        <w:rPr>
          <w:rFonts w:hint="eastAsia"/>
          <w:b/>
        </w:rPr>
        <w:t xml:space="preserve"> for the three species.</w:t>
      </w:r>
      <w:r w:rsidRPr="00C223D7">
        <w:rPr>
          <w:b/>
        </w:rPr>
        <w:t xml:space="preserve"> </w:t>
      </w:r>
      <w:r w:rsidRPr="006F6521">
        <w:rPr>
          <w:bCs/>
        </w:rPr>
        <w:t>Plant communit</w:t>
      </w:r>
      <w:r>
        <w:rPr>
          <w:rFonts w:hint="eastAsia"/>
          <w:bCs/>
        </w:rPr>
        <w:t>y</w:t>
      </w:r>
      <w:r w:rsidRPr="006F6521">
        <w:rPr>
          <w:bCs/>
        </w:rPr>
        <w:t xml:space="preserve"> composition of each pot </w:t>
      </w:r>
      <w:r>
        <w:rPr>
          <w:rFonts w:hint="eastAsia"/>
          <w:bCs/>
        </w:rPr>
        <w:t>when</w:t>
      </w:r>
      <w:r w:rsidRPr="006F6521">
        <w:rPr>
          <w:bCs/>
        </w:rPr>
        <w:t xml:space="preserve"> the foc</w:t>
      </w:r>
      <w:r>
        <w:rPr>
          <w:rFonts w:hint="eastAsia"/>
          <w:bCs/>
        </w:rPr>
        <w:t xml:space="preserve">al (Focal) </w:t>
      </w:r>
      <w:r w:rsidRPr="006F6521">
        <w:rPr>
          <w:bCs/>
        </w:rPr>
        <w:t>plant species w</w:t>
      </w:r>
      <w:r>
        <w:rPr>
          <w:rFonts w:hint="eastAsia"/>
          <w:bCs/>
        </w:rPr>
        <w:t>as</w:t>
      </w:r>
      <w:r w:rsidRPr="006F6521">
        <w:rPr>
          <w:bCs/>
        </w:rPr>
        <w:t xml:space="preserve"> </w:t>
      </w:r>
      <w:proofErr w:type="spellStart"/>
      <w:r>
        <w:rPr>
          <w:rFonts w:hint="eastAsia"/>
          <w:bCs/>
        </w:rPr>
        <w:t>Sv</w:t>
      </w:r>
      <w:proofErr w:type="spellEnd"/>
      <w:r w:rsidRPr="006F6521">
        <w:rPr>
          <w:bCs/>
        </w:rPr>
        <w:t>,</w:t>
      </w:r>
      <w:r>
        <w:rPr>
          <w:rFonts w:hint="eastAsia"/>
          <w:bCs/>
        </w:rPr>
        <w:t xml:space="preserve"> Car</w:t>
      </w:r>
      <w:r w:rsidRPr="006F6521">
        <w:rPr>
          <w:bCs/>
        </w:rPr>
        <w:t xml:space="preserve"> and </w:t>
      </w:r>
      <w:r>
        <w:rPr>
          <w:rFonts w:hint="eastAsia"/>
          <w:bCs/>
        </w:rPr>
        <w:t>Soc</w:t>
      </w:r>
      <w:r w:rsidRPr="006F6521">
        <w:rPr>
          <w:bCs/>
        </w:rPr>
        <w:t xml:space="preserve">. </w:t>
      </w:r>
      <w:r>
        <w:rPr>
          <w:rFonts w:hint="eastAsia"/>
          <w:bCs/>
        </w:rPr>
        <w:t>The t</w:t>
      </w:r>
      <w:r w:rsidRPr="00C223D7">
        <w:t>h</w:t>
      </w:r>
      <w:r>
        <w:rPr>
          <w:rFonts w:hint="eastAsia"/>
        </w:rPr>
        <w:t>ree</w:t>
      </w:r>
      <w:r w:rsidRPr="00C223D7">
        <w:t xml:space="preserve"> </w:t>
      </w:r>
      <w:r>
        <w:rPr>
          <w:rFonts w:hint="eastAsia"/>
        </w:rPr>
        <w:t xml:space="preserve">individuals that were </w:t>
      </w:r>
      <w:r>
        <w:t>grown</w:t>
      </w:r>
      <w:r>
        <w:rPr>
          <w:rFonts w:hint="eastAsia"/>
        </w:rPr>
        <w:t xml:space="preserve"> close to the </w:t>
      </w:r>
      <w:r>
        <w:t>focal</w:t>
      </w:r>
      <w:r>
        <w:rPr>
          <w:rFonts w:hint="eastAsia"/>
        </w:rPr>
        <w:t xml:space="preserve"> individuals (Co-occur) </w:t>
      </w:r>
      <w:r w:rsidRPr="00FC6D8A">
        <w:t xml:space="preserve">were </w:t>
      </w:r>
      <w:r>
        <w:rPr>
          <w:rFonts w:hint="eastAsia"/>
        </w:rPr>
        <w:t xml:space="preserve">either </w:t>
      </w:r>
      <w:r w:rsidRPr="00FC6D8A">
        <w:t>the same as the focal species or three of one of four other species.</w:t>
      </w:r>
      <w:r w:rsidRPr="00C223D7">
        <w:t xml:space="preserve"> The eight </w:t>
      </w:r>
      <w:proofErr w:type="spellStart"/>
      <w:r w:rsidRPr="00C223D7">
        <w:t>neighbouring</w:t>
      </w:r>
      <w:proofErr w:type="spellEnd"/>
      <w:r w:rsidRPr="00C223D7">
        <w:t xml:space="preserve"> plants were from 1 (8 each), 2 (4 each) or 4 (2 each) species</w:t>
      </w:r>
      <w:r>
        <w:rPr>
          <w:rFonts w:hint="eastAsia"/>
        </w:rPr>
        <w:t xml:space="preserve"> (</w:t>
      </w:r>
      <w:proofErr w:type="spellStart"/>
      <w:r>
        <w:rPr>
          <w:rFonts w:hint="eastAsia"/>
        </w:rPr>
        <w:t>Neighbour</w:t>
      </w:r>
      <w:proofErr w:type="spellEnd"/>
      <w:r>
        <w:rPr>
          <w:rFonts w:hint="eastAsia"/>
        </w:rPr>
        <w:t>)</w:t>
      </w:r>
      <w:r w:rsidRPr="00C223D7">
        <w:t xml:space="preserve"> from a pool of the focal plant species plus the </w:t>
      </w:r>
      <w:r>
        <w:rPr>
          <w:rFonts w:hint="eastAsia"/>
        </w:rPr>
        <w:t xml:space="preserve">four </w:t>
      </w:r>
      <w:r w:rsidRPr="00C223D7">
        <w:t>other species.</w:t>
      </w:r>
      <w:r>
        <w:rPr>
          <w:rFonts w:hint="eastAsia"/>
        </w:rPr>
        <w:t xml:space="preserve"> Focal specie monocultures</w:t>
      </w:r>
      <w:r w:rsidRPr="001D451F">
        <w:rPr>
          <w:rFonts w:hint="eastAsia"/>
        </w:rPr>
        <w:t xml:space="preserve"> were treated as control</w:t>
      </w:r>
      <w:r>
        <w:rPr>
          <w:rFonts w:hint="eastAsia"/>
        </w:rPr>
        <w:t xml:space="preserve">. </w:t>
      </w:r>
      <w:r>
        <w:rPr>
          <w:rFonts w:eastAsia="等线" w:hint="eastAsia"/>
          <w:bCs/>
          <w:color w:val="000000"/>
          <w:lang w:val="en-GB"/>
        </w:rPr>
        <w:t>D</w:t>
      </w:r>
      <w:r w:rsidRPr="0043416D">
        <w:rPr>
          <w:rFonts w:eastAsia="等线"/>
          <w:bCs/>
          <w:color w:val="000000"/>
          <w:lang w:val="en-GB"/>
        </w:rPr>
        <w:t>ifferent</w:t>
      </w:r>
      <w:r w:rsidRPr="0043416D">
        <w:rPr>
          <w:rFonts w:eastAsia="等线"/>
          <w:color w:val="000000"/>
          <w:lang w:val="en-GB"/>
        </w:rPr>
        <w:t xml:space="preserve"> letters indicate individual plant species (For detailed information, please see Table S</w:t>
      </w:r>
      <w:r>
        <w:rPr>
          <w:rFonts w:eastAsia="等线" w:hint="eastAsia"/>
          <w:color w:val="000000"/>
          <w:lang w:val="en-GB"/>
        </w:rPr>
        <w:t>2</w:t>
      </w:r>
      <w:r w:rsidRPr="0043416D">
        <w:rPr>
          <w:rFonts w:eastAsia="等线"/>
          <w:color w:val="000000"/>
          <w:lang w:val="en-GB"/>
        </w:rPr>
        <w:t>)</w:t>
      </w:r>
      <w:r w:rsidRPr="0043416D">
        <w:rPr>
          <w:rFonts w:eastAsia="等线"/>
          <w:color w:val="000000"/>
        </w:rPr>
        <w:t>.</w:t>
      </w:r>
      <w:r w:rsidRPr="00FE505B" w:rsidDel="002E68C4">
        <w:t xml:space="preserve"> </w:t>
      </w:r>
    </w:p>
    <w:p w14:paraId="3B6BC1C7" w14:textId="77777777" w:rsidR="00BB2993" w:rsidRDefault="00BB2993" w:rsidP="00BB2993">
      <w:pPr>
        <w:adjustRightInd w:val="0"/>
        <w:snapToGrid w:val="0"/>
        <w:spacing w:line="480" w:lineRule="auto"/>
        <w:ind w:firstLineChars="100" w:firstLine="241"/>
        <w:jc w:val="center"/>
        <w:rPr>
          <w:b/>
          <w:bCs/>
          <w:lang w:val="en-GB"/>
        </w:rPr>
      </w:pPr>
      <w:r w:rsidRPr="00C223D7">
        <w:rPr>
          <w:b/>
          <w:bCs/>
          <w:lang w:val="en-GB"/>
        </w:rPr>
        <w:br w:type="page"/>
      </w:r>
    </w:p>
    <w:p w14:paraId="2FF5D5B9" w14:textId="77777777" w:rsidR="00BB2993" w:rsidRDefault="00BB2993" w:rsidP="00BB2993">
      <w:pPr>
        <w:tabs>
          <w:tab w:val="left" w:pos="1580"/>
        </w:tabs>
        <w:spacing w:line="360" w:lineRule="auto"/>
        <w:rPr>
          <w:b/>
          <w:bCs/>
        </w:rPr>
        <w:sectPr w:rsidR="00BB2993" w:rsidSect="00BB2993">
          <w:footerReference w:type="default" r:id="rId9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0514D94D" w14:textId="77777777" w:rsidR="00BB2993" w:rsidRDefault="00BB2993" w:rsidP="00BB2993">
      <w:pPr>
        <w:tabs>
          <w:tab w:val="left" w:pos="1580"/>
        </w:tabs>
        <w:spacing w:line="360" w:lineRule="auto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3C3EE677" wp14:editId="5EBF7616">
            <wp:extent cx="8863330" cy="3266440"/>
            <wp:effectExtent l="0" t="0" r="0" b="0"/>
            <wp:docPr id="722600641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330" cy="326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E11034" w14:textId="77777777" w:rsidR="00BB2993" w:rsidRPr="00C223D7" w:rsidRDefault="00BB2993" w:rsidP="00BB2993">
      <w:pPr>
        <w:tabs>
          <w:tab w:val="left" w:pos="1580"/>
        </w:tabs>
        <w:spacing w:line="360" w:lineRule="auto"/>
        <w:rPr>
          <w:b/>
          <w:bCs/>
        </w:rPr>
        <w:sectPr w:rsidR="00BB2993" w:rsidRPr="00C223D7" w:rsidSect="00BB2993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  <w:r w:rsidRPr="00C223D7">
        <w:rPr>
          <w:b/>
          <w:bCs/>
        </w:rPr>
        <w:t xml:space="preserve">Fig. </w:t>
      </w:r>
      <w:bookmarkStart w:id="1" w:name="OLE_LINK24"/>
      <w:r>
        <w:rPr>
          <w:rFonts w:hint="eastAsia"/>
          <w:b/>
          <w:bCs/>
        </w:rPr>
        <w:t>S2</w:t>
      </w:r>
      <w:r w:rsidRPr="00C223D7">
        <w:t xml:space="preserve"> </w:t>
      </w:r>
      <w:r w:rsidRPr="003D33D9">
        <w:rPr>
          <w:b/>
          <w:bCs/>
        </w:rPr>
        <w:t xml:space="preserve">Overview of the </w:t>
      </w:r>
      <w:r w:rsidRPr="006F6521">
        <w:rPr>
          <w:b/>
          <w:bCs/>
        </w:rPr>
        <w:t xml:space="preserve">composition of </w:t>
      </w:r>
      <w:r>
        <w:rPr>
          <w:b/>
          <w:bCs/>
        </w:rPr>
        <w:t>condition</w:t>
      </w:r>
      <w:r>
        <w:rPr>
          <w:rFonts w:hint="eastAsia"/>
          <w:b/>
          <w:bCs/>
        </w:rPr>
        <w:t xml:space="preserve">ing species or communities </w:t>
      </w:r>
      <w:r w:rsidRPr="006F6521">
        <w:rPr>
          <w:b/>
          <w:bCs/>
          <w:iCs/>
          <w:lang w:val="en-GB"/>
        </w:rPr>
        <w:t xml:space="preserve">in the </w:t>
      </w:r>
      <w:r w:rsidRPr="006F6521">
        <w:rPr>
          <w:b/>
          <w:color w:val="000000"/>
        </w:rPr>
        <w:t>PSF experiment</w:t>
      </w:r>
      <w:r w:rsidRPr="006F6521">
        <w:rPr>
          <w:b/>
          <w:iCs/>
          <w:lang w:val="en-GB"/>
        </w:rPr>
        <w:t>.</w:t>
      </w:r>
      <w:r w:rsidRPr="00C223D7">
        <w:t xml:space="preserve"> </w:t>
      </w:r>
      <w:r>
        <w:rPr>
          <w:rFonts w:hint="eastAsia"/>
          <w:iCs/>
          <w:lang w:val="en-GB"/>
        </w:rPr>
        <w:t xml:space="preserve">Grey </w:t>
      </w:r>
      <w:r w:rsidRPr="00C223D7">
        <w:rPr>
          <w:iCs/>
          <w:lang w:val="en-GB"/>
        </w:rPr>
        <w:t xml:space="preserve">filling indicates the presence of the plant </w:t>
      </w:r>
      <w:r w:rsidRPr="00C223D7">
        <w:rPr>
          <w:bCs/>
          <w:iCs/>
          <w:lang w:val="en-GB"/>
        </w:rPr>
        <w:t>species</w:t>
      </w:r>
      <w:bookmarkStart w:id="2" w:name="OLE_LINK160"/>
      <w:r w:rsidRPr="00C223D7">
        <w:rPr>
          <w:bCs/>
          <w:iCs/>
          <w:lang w:val="en-GB"/>
        </w:rPr>
        <w:t>, while d</w:t>
      </w:r>
      <w:r w:rsidRPr="00C223D7">
        <w:rPr>
          <w:bCs/>
          <w:lang w:val="en-GB"/>
        </w:rPr>
        <w:t>ifferent</w:t>
      </w:r>
      <w:r w:rsidRPr="00C223D7">
        <w:rPr>
          <w:lang w:val="en-GB"/>
        </w:rPr>
        <w:t xml:space="preserve"> letters indicate individual plant species</w:t>
      </w:r>
      <w:bookmarkStart w:id="3" w:name="OLE_LINK159"/>
      <w:r w:rsidRPr="00C223D7">
        <w:rPr>
          <w:lang w:val="en-GB"/>
        </w:rPr>
        <w:t xml:space="preserve"> (</w:t>
      </w:r>
      <w:r>
        <w:rPr>
          <w:rFonts w:hint="eastAsia"/>
          <w:lang w:val="en-GB"/>
        </w:rPr>
        <w:t>F</w:t>
      </w:r>
      <w:r w:rsidRPr="00C223D7">
        <w:rPr>
          <w:lang w:val="en-GB"/>
        </w:rPr>
        <w:t>or detailed information, please see Table S</w:t>
      </w:r>
      <w:r>
        <w:rPr>
          <w:rFonts w:hint="eastAsia"/>
          <w:lang w:val="en-GB"/>
        </w:rPr>
        <w:t>2</w:t>
      </w:r>
      <w:r w:rsidRPr="00C223D7">
        <w:rPr>
          <w:lang w:val="en-GB"/>
        </w:rPr>
        <w:t>)</w:t>
      </w:r>
      <w:bookmarkEnd w:id="1"/>
      <w:bookmarkEnd w:id="2"/>
      <w:bookmarkEnd w:id="3"/>
      <w:r>
        <w:rPr>
          <w:rFonts w:hint="eastAsia"/>
          <w:lang w:val="en-GB"/>
        </w:rPr>
        <w:t xml:space="preserve">. </w:t>
      </w:r>
      <w:r w:rsidRPr="006D0273">
        <w:rPr>
          <w:rFonts w:hint="eastAsia"/>
          <w:lang w:val="en-GB"/>
        </w:rPr>
        <w:t>Monocultures of 28 species (N = 5) is not shown.</w:t>
      </w:r>
      <w:r>
        <w:rPr>
          <w:rFonts w:hint="eastAsia"/>
          <w:lang w:val="en-GB"/>
        </w:rPr>
        <w:t xml:space="preserve"> The responding species is composed of six species (</w:t>
      </w:r>
      <w:r>
        <w:rPr>
          <w:rFonts w:eastAsia="等线" w:hint="eastAsia"/>
          <w:color w:val="000000"/>
        </w:rPr>
        <w:t>Aa</w:t>
      </w:r>
      <w:r>
        <w:rPr>
          <w:rFonts w:hint="eastAsia"/>
          <w:lang w:val="en-GB"/>
        </w:rPr>
        <w:t xml:space="preserve">, </w:t>
      </w:r>
      <w:proofErr w:type="spellStart"/>
      <w:r>
        <w:rPr>
          <w:rFonts w:eastAsia="等线" w:hint="eastAsia"/>
          <w:color w:val="000000"/>
        </w:rPr>
        <w:t>Sv</w:t>
      </w:r>
      <w:proofErr w:type="spellEnd"/>
      <w:r>
        <w:rPr>
          <w:rFonts w:hint="eastAsia"/>
          <w:lang w:val="en-GB"/>
        </w:rPr>
        <w:t xml:space="preserve">, </w:t>
      </w:r>
      <w:r>
        <w:rPr>
          <w:rFonts w:eastAsia="等线" w:hint="eastAsia"/>
          <w:color w:val="000000"/>
        </w:rPr>
        <w:t>St</w:t>
      </w:r>
      <w:r>
        <w:rPr>
          <w:rFonts w:hint="eastAsia"/>
          <w:lang w:val="en-GB"/>
        </w:rPr>
        <w:t xml:space="preserve">, </w:t>
      </w:r>
      <w:proofErr w:type="gramStart"/>
      <w:r>
        <w:rPr>
          <w:rFonts w:eastAsia="等线" w:hint="eastAsia"/>
          <w:color w:val="000000"/>
        </w:rPr>
        <w:t>Ah</w:t>
      </w:r>
      <w:proofErr w:type="gramEnd"/>
      <w:r>
        <w:rPr>
          <w:rFonts w:hint="eastAsia"/>
          <w:lang w:val="en-GB"/>
        </w:rPr>
        <w:t xml:space="preserve">, </w:t>
      </w:r>
      <w:r>
        <w:rPr>
          <w:rFonts w:eastAsia="等线" w:hint="eastAsia"/>
          <w:color w:val="000000"/>
        </w:rPr>
        <w:t>Soc</w:t>
      </w:r>
      <w:r>
        <w:rPr>
          <w:rFonts w:hint="eastAsia"/>
          <w:lang w:val="en-GB"/>
        </w:rPr>
        <w:t xml:space="preserve"> and </w:t>
      </w:r>
      <w:r w:rsidRPr="00C223D7">
        <w:rPr>
          <w:rFonts w:eastAsia="等线"/>
          <w:i/>
          <w:iCs/>
          <w:color w:val="000000"/>
        </w:rPr>
        <w:t>Paspalum </w:t>
      </w:r>
      <w:proofErr w:type="spellStart"/>
      <w:r w:rsidRPr="00C223D7">
        <w:rPr>
          <w:rFonts w:eastAsia="等线"/>
          <w:i/>
          <w:iCs/>
          <w:color w:val="000000"/>
        </w:rPr>
        <w:t>conjugatum</w:t>
      </w:r>
      <w:proofErr w:type="spellEnd"/>
      <w:r>
        <w:rPr>
          <w:rFonts w:hint="eastAsia"/>
          <w:lang w:val="en-GB"/>
        </w:rPr>
        <w:t xml:space="preserve">) and kept </w:t>
      </w:r>
      <w:r>
        <w:rPr>
          <w:lang w:val="en-GB"/>
        </w:rPr>
        <w:t>identi</w:t>
      </w:r>
      <w:r>
        <w:rPr>
          <w:rFonts w:hint="eastAsia"/>
          <w:lang w:val="en-GB"/>
        </w:rPr>
        <w:t xml:space="preserve">cal. </w:t>
      </w:r>
    </w:p>
    <w:p w14:paraId="54375B54" w14:textId="77777777" w:rsidR="00BB2993" w:rsidRPr="00C223D7" w:rsidRDefault="00BB2993" w:rsidP="00BB2993">
      <w:pPr>
        <w:spacing w:line="360" w:lineRule="auto"/>
      </w:pPr>
      <w:bookmarkStart w:id="4" w:name="OLE_LINK22"/>
      <w:r w:rsidRPr="00C223D7">
        <w:rPr>
          <w:b/>
        </w:rPr>
        <w:lastRenderedPageBreak/>
        <w:t>Table S1</w:t>
      </w:r>
      <w:r w:rsidRPr="00C223D7">
        <w:t xml:space="preserve"> Details on the literature synthesis, including publication year and the maximum number of conditioning species per experimental unit. The number(s) within the brackets are the bibliography number of reference(s).</w:t>
      </w:r>
    </w:p>
    <w:tbl>
      <w:tblPr>
        <w:tblW w:w="15001" w:type="dxa"/>
        <w:jc w:val="center"/>
        <w:tblLayout w:type="fixed"/>
        <w:tblLook w:val="04A0" w:firstRow="1" w:lastRow="0" w:firstColumn="1" w:lastColumn="0" w:noHBand="0" w:noVBand="1"/>
      </w:tblPr>
      <w:tblGrid>
        <w:gridCol w:w="851"/>
        <w:gridCol w:w="1649"/>
        <w:gridCol w:w="1250"/>
        <w:gridCol w:w="1250"/>
        <w:gridCol w:w="1250"/>
        <w:gridCol w:w="1250"/>
        <w:gridCol w:w="1250"/>
        <w:gridCol w:w="1250"/>
        <w:gridCol w:w="1250"/>
        <w:gridCol w:w="1250"/>
        <w:gridCol w:w="1250"/>
        <w:gridCol w:w="1251"/>
      </w:tblGrid>
      <w:tr w:rsidR="00BB2993" w:rsidRPr="00DC2232" w14:paraId="6A876683" w14:textId="77777777" w:rsidTr="003F65D3">
        <w:trPr>
          <w:trHeight w:val="283"/>
          <w:jc w:val="center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7877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bookmarkStart w:id="5" w:name="_Hlk186720302"/>
            <w:r w:rsidRPr="00DC2232">
              <w:rPr>
                <w:rFonts w:eastAsia="等线"/>
              </w:rPr>
              <w:t>Year</w:t>
            </w:r>
          </w:p>
        </w:tc>
        <w:tc>
          <w:tcPr>
            <w:tcW w:w="1415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D409C4" w14:textId="77777777" w:rsidR="00BB2993" w:rsidRPr="00DC2232" w:rsidRDefault="00BB2993" w:rsidP="003F65D3">
            <w:pPr>
              <w:snapToGrid w:val="0"/>
              <w:rPr>
                <w:rFonts w:eastAsia="等线"/>
                <w:b/>
                <w:bCs/>
              </w:rPr>
            </w:pPr>
            <w:r w:rsidRPr="00DC2232">
              <w:rPr>
                <w:rFonts w:eastAsia="等线"/>
                <w:b/>
                <w:bCs/>
              </w:rPr>
              <w:t>The maximum number of conditioning plant species per experimental unit</w:t>
            </w:r>
          </w:p>
        </w:tc>
      </w:tr>
      <w:tr w:rsidR="00BB2993" w:rsidRPr="00DC2232" w14:paraId="6076A07D" w14:textId="77777777" w:rsidTr="003F65D3">
        <w:trPr>
          <w:trHeight w:val="283"/>
          <w:jc w:val="center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4A646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</w:p>
        </w:tc>
        <w:tc>
          <w:tcPr>
            <w:tcW w:w="16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1BC0D9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1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1EA26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4078D1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3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67B41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4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73D2EE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5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6FDDBC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6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9A5715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8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0B75AE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9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AE5EC4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10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654C7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12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9F2C6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sym w:font="Symbol" w:char="F03E"/>
            </w:r>
            <w:r w:rsidRPr="00DC2232">
              <w:rPr>
                <w:rFonts w:eastAsia="等线"/>
              </w:rPr>
              <w:t xml:space="preserve"> 12</w:t>
            </w:r>
          </w:p>
        </w:tc>
      </w:tr>
      <w:tr w:rsidR="00BB2993" w:rsidRPr="00BE0949" w14:paraId="1D3BE168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7C309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1993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21220" w14:textId="2F99E113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Van der putten&lt;/Author&gt;&lt;Year&gt;1993&lt;/Year&gt;&lt;RecNum&gt;89&lt;/RecNum&gt;&lt;DisplayText&gt;&lt;style face="superscript"&gt;89&lt;/style&gt;&lt;/DisplayText&gt;&lt;record&gt;&lt;rec-number&gt;89&lt;/rec-number&gt;&lt;foreign-keys&gt;&lt;key app="EN" db-id="zssvvptw75drsvefwtnxtxpktzt0f5dfz2fs" timestamp="1740241335"&gt;89&lt;/key&gt;&lt;/foreign-keys&gt;&lt;ref-type name="Journal Article"&gt;17&lt;/ref-type&gt;&lt;contributors&gt;&lt;authors&gt;&lt;author&gt;Van der putten, W. H.&lt;/author&gt;&lt;author&gt;Vandijk, C.&lt;/author&gt;&lt;author&gt;Peters, B. A. M.&lt;/author&gt;&lt;/authors&gt;&lt;/contributors&gt;&lt;titles&gt;&lt;title&gt;Plant-specific soil-borne diseases contribute to succession in foredune vegetation&lt;/title&gt;&lt;secondary-title&gt;Nature&lt;/secondary-title&gt;&lt;/titles&gt;&lt;periodical&gt;&lt;full-title&gt;Nature&lt;/full-title&gt;&lt;/periodical&gt;&lt;pages&gt;53-56&lt;/pages&gt;&lt;volume&gt;362&lt;/volume&gt;&lt;number&gt;6415&lt;/number&gt;&lt;dates&gt;&lt;year&gt;1993&lt;/year&gt;&lt;pub-dates&gt;&lt;date&gt;Mar&lt;/date&gt;&lt;/pub-dates&gt;&lt;/dates&gt;&lt;isbn&gt;0028-0836&lt;/isbn&gt;&lt;accession-num&gt;WOS:A1993KP97600057&lt;/accession-num&gt;&lt;urls&gt;&lt;related-urls&gt;&lt;url&gt;&lt;style face="underline" font="default" size="100%"&gt;&amp;lt;Go to ISI&amp;gt;://WOS:A1993KP97600057&lt;/style&gt;&lt;/url&gt;&lt;/related-urls&gt;&lt;/urls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89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E380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76B2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6D3D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9D80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1D7E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5158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EC7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AD7E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9975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0B63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74EF7965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322CF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1994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9B1260" w14:textId="71B4DF4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ever&lt;/Author&gt;&lt;Year&gt;1994&lt;/Year&gt;&lt;RecNum&gt;90&lt;/RecNum&gt;&lt;DisplayText&gt;&lt;style face="superscript"&gt;90&lt;/style&gt;&lt;/DisplayText&gt;&lt;record&gt;&lt;rec-number&gt;90&lt;/rec-number&gt;&lt;foreign-keys&gt;&lt;key app="EN" db-id="zssvvptw75drsvefwtnxtxpktzt0f5dfz2fs" timestamp="1740241335"&gt;90&lt;/key&gt;&lt;/foreign-keys&gt;&lt;ref-type name="Journal Article"&gt;17&lt;/ref-type&gt;&lt;contributors&gt;&lt;authors&gt;&lt;author&gt;Bever, J. D.&lt;/author&gt;&lt;/authors&gt;&lt;/contributors&gt;&lt;titles&gt;&lt;title&gt;Feedback between plants and their soil communities in an old field community&lt;/title&gt;&lt;secondary-title&gt;Ecology&lt;/secondary-title&gt;&lt;/titles&gt;&lt;periodical&gt;&lt;full-title&gt;Ecology&lt;/full-title&gt;&lt;/periodical&gt;&lt;pages&gt;1965-1977&lt;/pages&gt;&lt;volume&gt;75&lt;/volume&gt;&lt;number&gt;7&lt;/number&gt;&lt;dates&gt;&lt;year&gt;1994&lt;/year&gt;&lt;pub-dates&gt;&lt;date&gt;Oct&lt;/date&gt;&lt;/pub-dates&gt;&lt;/dates&gt;&lt;isbn&gt;0012-9658&lt;/isbn&gt;&lt;accession-num&gt;WOS:A1994PK12900011&lt;/accession-num&gt;&lt;urls&gt;&lt;related-urls&gt;&lt;url&gt;&lt;style face="underline" font="default" size="100%"&gt;&amp;lt;Go to ISI&amp;gt;://WOS:A1994PK12900011&lt;/style&gt;&lt;/url&gt;&lt;/related-urls&gt;&lt;/urls&gt;&lt;electronic-resource-num&gt;10.2307/194160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9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CC90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9482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1802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ECB7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03F9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54A7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6AEA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7B52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C991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ADD7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0082840B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0FD1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1997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C96C3E" w14:textId="7821AD6D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Van der Putten&lt;/Author&gt;&lt;Year&gt;1997&lt;/Year&gt;&lt;RecNum&gt;91&lt;/RecNum&gt;&lt;DisplayText&gt;&lt;style face="superscript"&gt;91&lt;/style&gt;&lt;/DisplayText&gt;&lt;record&gt;&lt;rec-number&gt;91&lt;/rec-number&gt;&lt;foreign-keys&gt;&lt;key app="EN" db-id="zssvvptw75drsvefwtnxtxpktzt0f5dfz2fs" timestamp="1740241335"&gt;91&lt;/key&gt;&lt;/foreign-keys&gt;&lt;ref-type name="Journal Article"&gt;17&lt;/ref-type&gt;&lt;contributors&gt;&lt;authors&gt;&lt;author&gt;Van der Putten, W. H.&lt;/author&gt;&lt;author&gt;Peters, B. A. M.&lt;/author&gt;&lt;/authors&gt;&lt;/contributors&gt;&lt;titles&gt;&lt;title&gt;How soil-borne pathogens may affect plant competition&lt;/title&gt;&lt;secondary-title&gt;Ecology&lt;/secondary-title&gt;&lt;/titles&gt;&lt;periodical&gt;&lt;full-title&gt;Ecology&lt;/full-title&gt;&lt;/periodical&gt;&lt;pages&gt;1785-1795&lt;/pages&gt;&lt;volume&gt;78&lt;/volume&gt;&lt;number&gt;6&lt;/number&gt;&lt;dates&gt;&lt;year&gt;1997&lt;/year&gt;&lt;pub-dates&gt;&lt;date&gt;Sep&lt;/date&gt;&lt;/pub-dates&gt;&lt;/dates&gt;&lt;isbn&gt;0012-9658&lt;/isbn&gt;&lt;accession-num&gt;WOS:A1997XU40900018&lt;/accession-num&gt;&lt;urls&gt;&lt;related-urls&gt;&lt;url&gt;&lt;style face="underline" font="default" size="100%"&gt;&amp;lt;Go to ISI&amp;gt;://WOS:A1997XU40900018&lt;/style&gt;&lt;/url&gt;&lt;/related-urls&gt;&lt;/urls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9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A2BB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ADC6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5213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8531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842A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16AA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4DFF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883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2516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9F6E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0DAB8AE6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05857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1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19B9E1" w14:textId="1B545685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NYXR0aGV3czwvQXV0aG9yPjxZZWFyPjIwMDE8L1llYXI+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NYXR0aGV3czwvQXV0aG9yPjxZZWFyPjIwMDE8L1llYXI+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92,93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CBB8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2F07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0484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151A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5BA8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083A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6D47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1A15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649D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C67E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7900D13B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5BF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2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6003D7" w14:textId="73556484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LbGlyb25vbW9zPC9BdXRob3I+PFllYXI+MjAwMjwvWWVh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LbGlyb25vbW9zPC9BdXRob3I+PFllYXI+MjAwMjwvWWVh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7,94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0406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3551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4D4A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3EC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8891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F91F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F986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79CC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6A94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F5F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7AA885BB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7AFBB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4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CD76F8" w14:textId="53B0D55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HdXN0YWZzb248L0F1dGhvcj48WWVhcj4yMDA0PC9ZZWFy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HdXN0YWZzb248L0F1dGhvcj48WWVhcj4yMDA0PC9ZZWFy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6,95-9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9E05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23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EB4D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BC90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B411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C263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3855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F47A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BA9F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4C86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6C8A451F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F5C3C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5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222AC" w14:textId="634949E3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SZWluaGFydDwvQXV0aG9yPjxZZWFyPjIwMDU8L1llYXI+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SZWluaGFydDwvQXV0aG9yPjxZZWFyPjIwMDU8L1llYXI+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99,10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8CEC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1FEF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F0C9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1F16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7481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4CF5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3905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5B2A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4527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D75B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47108324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AAD7A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6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2DD47F" w14:textId="06C195C6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ezemer&lt;/Author&gt;&lt;Year&gt;2006&lt;/Year&gt;&lt;RecNum&gt;101&lt;/RecNum&gt;&lt;DisplayText&gt;&lt;style face="superscript"&gt;101&lt;/style&gt;&lt;/DisplayText&gt;&lt;record&gt;&lt;rec-number&gt;101&lt;/rec-number&gt;&lt;foreign-keys&gt;&lt;key app="EN" db-id="zssvvptw75drsvefwtnxtxpktzt0f5dfz2fs" timestamp="1740241335"&gt;101&lt;/key&gt;&lt;/foreign-keys&gt;&lt;ref-type name="Journal Article"&gt;17&lt;/ref-type&gt;&lt;contributors&gt;&lt;authors&gt;&lt;author&gt;Bezemer, T. Martijn&lt;/author&gt;&lt;author&gt;Lawson, Clare S.&lt;/author&gt;&lt;author&gt;Hedlund, Katarina&lt;/author&gt;&lt;author&gt;Edwards, Andrew R.&lt;/author&gt;&lt;author&gt;Brook, Alex J.&lt;/author&gt;&lt;author&gt;Igual, Jose M.&lt;/author&gt;&lt;author&gt;Mortimer, Simon R.&lt;/author&gt;&lt;author&gt;Van der Putten, Wim H.&lt;/author&gt;&lt;/authors&gt;&lt;/contributors&gt;&lt;titles&gt;&lt;title&gt;Plant species and functional group effects on abiotic and microbial soil properties and plant-soil feedback responses in two grasslands&lt;/title&gt;&lt;secondary-title&gt;J. Ecol.&lt;/secondary-title&gt;&lt;/titles&gt;&lt;periodical&gt;&lt;full-title&gt;J. Ecol.&lt;/full-title&gt;&lt;/periodical&gt;&lt;pages&gt;893-904&lt;/pages&gt;&lt;volume&gt;94&lt;/volume&gt;&lt;number&gt;5&lt;/number&gt;&lt;dates&gt;&lt;year&gt;2006&lt;/year&gt;&lt;pub-dates&gt;&lt;date&gt;Sep&lt;/date&gt;&lt;/pub-dates&gt;&lt;/dates&gt;&lt;isbn&gt;0022-0477&lt;/isbn&gt;&lt;accession-num&gt;WOS:000239510400001&lt;/accession-num&gt;&lt;work-type&gt;Article&lt;/work-type&gt;&lt;urls&gt;&lt;related-urls&gt;&lt;url&gt;&lt;style face="underline" font="default" size="100%"&gt;&amp;lt;Go to ISI&amp;gt;://WOS:000239510400001&lt;/style&gt;&lt;/url&gt;&lt;/related-urls&gt;&lt;/urls&gt;&lt;electronic-resource-num&gt;10.1111/j.1365-2745.2006.01158.x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0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DE84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5957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482C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9BFC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EBA3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B8FB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4A23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EF54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5CAD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4612B" w14:textId="3D4AB183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ezemer&lt;/Author&gt;&lt;Year&gt;2006&lt;/Year&gt;&lt;RecNum&gt;102&lt;/RecNum&gt;&lt;DisplayText&gt;&lt;style face="superscript"&gt;102&lt;/style&gt;&lt;/DisplayText&gt;&lt;record&gt;&lt;rec-number&gt;102&lt;/rec-number&gt;&lt;foreign-keys&gt;&lt;key app="EN" db-id="zssvvptw75drsvefwtnxtxpktzt0f5dfz2fs" timestamp="1740241335"&gt;102&lt;/key&gt;&lt;/foreign-keys&gt;&lt;ref-type name="Journal Article"&gt;17&lt;/ref-type&gt;&lt;contributors&gt;&lt;authors&gt;&lt;author&gt;Bezemer, T. Martijn&lt;/author&gt;&lt;author&gt;Harvey, Jeffrey A.&lt;/author&gt;&lt;author&gt;Kowalchuk, George A.&lt;/author&gt;&lt;author&gt;Korpershoek, Hanna&lt;/author&gt;&lt;author&gt;van der Putten, Wim H.&lt;/author&gt;&lt;/authors&gt;&lt;/contributors&gt;&lt;titles&gt;&lt;title&gt;&lt;style face="normal" font="default" size="100%"&gt;Interplay between &lt;/style&gt;&lt;style face="italic" font="default" size="100%"&gt;Senecio jacobaea&lt;/style&gt;&lt;style face="normal" font="default" size="100%"&gt; and plant, soil, and aboveground insect community composition&lt;/style&gt;&lt;/title&gt;&lt;secondary-title&gt;Ecology&lt;/secondary-title&gt;&lt;/titles&gt;&lt;periodical&gt;&lt;full-title&gt;Ecology&lt;/full-title&gt;&lt;/periodical&gt;&lt;pages&gt;2002-2013&lt;/pages&gt;&lt;volume&gt;87&lt;/volume&gt;&lt;number&gt;8&lt;/number&gt;&lt;dates&gt;&lt;year&gt;2006&lt;/year&gt;&lt;pub-dates&gt;&lt;date&gt;Aug&lt;/date&gt;&lt;/pub-dates&gt;&lt;/dates&gt;&lt;isbn&gt;0012-9658&lt;/isbn&gt;&lt;accession-num&gt;WOS:000239833400018&lt;/accession-num&gt;&lt;work-type&gt;Article&lt;/work-type&gt;&lt;urls&gt;&lt;related-urls&gt;&lt;url&gt;&lt;style face="underline" font="default" size="100%"&gt;&amp;lt;Go to ISI&amp;gt;://WOS:000239833400018&lt;/style&gt;&lt;/url&gt;&lt;/related-urls&gt;&lt;/urls&gt;&lt;electronic-resource-num&gt;10.1890/0012-9658(2006)87[2002:Ibsjap]2.0.Co;2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0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</w:tr>
      <w:tr w:rsidR="00BB2993" w:rsidRPr="00BE0949" w14:paraId="418325E4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3D1B8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7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117149" w14:textId="6D29A1A4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DYXNwZXI8L0F1dGhvcj48WWVhcj4yMDA3PC9ZZWFyPjxS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DYXNwZXI8L0F1dGhvcj48WWVhcj4yMDA3PC9ZZWFyPjxS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03-10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33D78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DF75D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B863E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DCF0CD" w14:textId="452A4CD9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Kardol&lt;/Author&gt;&lt;Year&gt;2007&lt;/Year&gt;&lt;RecNum&gt;107&lt;/RecNum&gt;&lt;DisplayText&gt;&lt;style face="superscript"&gt;107&lt;/style&gt;&lt;/DisplayText&gt;&lt;record&gt;&lt;rec-number&gt;107&lt;/rec-number&gt;&lt;foreign-keys&gt;&lt;key app="EN" db-id="zssvvptw75drsvefwtnxtxpktzt0f5dfz2fs" timestamp="1740241335"&gt;107&lt;/key&gt;&lt;/foreign-keys&gt;&lt;ref-type name="Journal Article"&gt;17&lt;/ref-type&gt;&lt;contributors&gt;&lt;authors&gt;&lt;author&gt;Kardol, Paul&lt;/author&gt;&lt;author&gt;Cornips, Nelleke J.&lt;/author&gt;&lt;author&gt;van Kempen, Monique M. L.&lt;/author&gt;&lt;author&gt;Bakx-Schotman, J. M. Tanja&lt;/author&gt;&lt;author&gt;van der Putten, Wim H.&lt;/author&gt;&lt;/authors&gt;&lt;/contributors&gt;&lt;titles&gt;&lt;title&gt;Microbe-mediated plant-soil feedback causes historical contingency effects in plant community assembly&lt;/title&gt;&lt;secondary-title&gt;Ecol. Monogr.&lt;/secondary-title&gt;&lt;/titles&gt;&lt;periodical&gt;&lt;full-title&gt;Ecol. Monogr.&lt;/full-title&gt;&lt;/periodical&gt;&lt;pages&gt;147-162&lt;/pages&gt;&lt;volume&gt;77&lt;/volume&gt;&lt;number&gt;2&lt;/number&gt;&lt;dates&gt;&lt;year&gt;2007&lt;/year&gt;&lt;pub-dates&gt;&lt;date&gt;May&lt;/date&gt;&lt;/pub-dates&gt;&lt;/dates&gt;&lt;isbn&gt;0012-9615&lt;/isbn&gt;&lt;accession-num&gt;WOS:000246181800001&lt;/accession-num&gt;&lt;work-type&gt;Article&lt;/work-type&gt;&lt;urls&gt;&lt;related-urls&gt;&lt;url&gt;&lt;style face="underline" font="default" size="100%"&gt;&amp;lt;Go to ISI&amp;gt;://WOS:000246181800001&lt;/style&gt;&lt;/url&gt;&lt;/related-urls&gt;&lt;/urls&gt;&lt;electronic-resource-num&gt;10.1890/06-0502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0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0ED3B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C2AB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60245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5E363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24F9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C53B5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1B2E7881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8434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8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999B4" w14:textId="21ADC254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QZXRlcm1hbm48L0F1dGhvcj48WWVhcj4yMDA4PC9ZZWFy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QZXRlcm1hbm48L0F1dGhvcj48WWVhcj4yMDA4PC9ZZWFy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08-11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9A6DE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7E74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F061E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82C2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313E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FA48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731B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EC456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2F522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6FF59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16F586F0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1B8FD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09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B2B0BA" w14:textId="50E8266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MYW5rYXU8L0F1dGhvcj48WWVhcj4yMDA5PC9ZZWFyPjxS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MYW5rYXU8L0F1dGhvcj48WWVhcj4yMDA5PC9ZZWFyPjxS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13-11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32C23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51680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FFF1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BB45C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70538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2693F" w14:textId="376431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Vogelsang&lt;/Author&gt;&lt;Year&gt;2009&lt;/Year&gt;&lt;RecNum&gt;117&lt;/RecNum&gt;&lt;DisplayText&gt;&lt;style face="superscript"&gt;117&lt;/style&gt;&lt;/DisplayText&gt;&lt;record&gt;&lt;rec-number&gt;117&lt;/rec-number&gt;&lt;foreign-keys&gt;&lt;key app="EN" db-id="zssvvptw75drsvefwtnxtxpktzt0f5dfz2fs" timestamp="1740241335"&gt;117&lt;/key&gt;&lt;/foreign-keys&gt;&lt;ref-type name="Journal Article"&gt;17&lt;/ref-type&gt;&lt;contributors&gt;&lt;authors&gt;&lt;author&gt;Vogelsang, K. M.&lt;/author&gt;&lt;author&gt;Bever, J. D.&lt;/author&gt;&lt;/authors&gt;&lt;/contributors&gt;&lt;titles&gt;&lt;title&gt;Mycorrhizal densities decline in association with nonnative plants and contribute to plant invasion&lt;/title&gt;&lt;secondary-title&gt;Ecology&lt;/secondary-title&gt;&lt;/titles&gt;&lt;periodical&gt;&lt;full-title&gt;Ecology&lt;/full-title&gt;&lt;/periodical&gt;&lt;pages&gt;399-407&lt;/pages&gt;&lt;volume&gt;90&lt;/volume&gt;&lt;number&gt;2&lt;/number&gt;&lt;dates&gt;&lt;year&gt;2009&lt;/year&gt;&lt;pub-dates&gt;&lt;date&gt;Feb&lt;/date&gt;&lt;/pub-dates&gt;&lt;/dates&gt;&lt;isbn&gt;0012-9658&lt;/isbn&gt;&lt;accession-num&gt;WOS:000263570800015&lt;/accession-num&gt;&lt;urls&gt;&lt;related-urls&gt;&lt;url&gt;&amp;lt;Go to ISI&amp;gt;://WOS:000263570800015&lt;/url&gt;&lt;/related-urls&gt;&lt;/urls&gt;&lt;electronic-resource-num&gt;10.1890/07-2144.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1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C56A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240F9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6068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E5C64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17BC9CD7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66E8A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0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0B9DAA" w14:textId="12E30454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NY0NhcnRoeS1OZXVtYW5uPC9BdXRob3I+PFllYXI+MjAx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NY0NhcnRoeS1OZXVtYW5uPC9BdXRob3I+PFllYXI+MjAx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59,118-12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AC746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B423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279F1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F9CF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054E2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93FE4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8E573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48AA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8394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FA488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3DB94CC8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99004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1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6ADDC" w14:textId="2510D5FA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Pa2FsZWJvPC9BdXRob3I+PFllYXI+MjAxMTwvWWVhcj48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Pa2FsZWJvPC9BdXRob3I+PFllYXI+MjAxMTwvWWVhcj48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29-13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8CAE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8CF509" w14:textId="0D697535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Andonian&lt;/Author&gt;&lt;Year&gt;2011&lt;/Year&gt;&lt;RecNum&gt;139&lt;/RecNum&gt;&lt;DisplayText&gt;&lt;style face="superscript"&gt;139&lt;/style&gt;&lt;/DisplayText&gt;&lt;record&gt;&lt;rec-number&gt;139&lt;/rec-number&gt;&lt;foreign-keys&gt;&lt;key app="EN" db-id="zssvvptw75drsvefwtnxtxpktzt0f5dfz2fs" timestamp="1740241335"&gt;139&lt;/key&gt;&lt;/foreign-keys&gt;&lt;ref-type name="Journal Article"&gt;17&lt;/ref-type&gt;&lt;contributors&gt;&lt;authors&gt;&lt;author&gt;Andonian, Krikor&lt;/author&gt;&lt;author&gt;Hierro, Jose L.&lt;/author&gt;&lt;author&gt;Khetsuriani, Liana&lt;/author&gt;&lt;author&gt;Becerra, Pablo&lt;/author&gt;&lt;author&gt;Janoyan, Grigor&lt;/author&gt;&lt;author&gt;Villarreal, Diego&lt;/author&gt;&lt;author&gt;Cavieres, Lohengrin&lt;/author&gt;&lt;author&gt;Fox, Laurel R.&lt;/author&gt;&lt;author&gt;Callaway, Ragan M.&lt;/author&gt;&lt;/authors&gt;&lt;/contributors&gt;&lt;titles&gt;&lt;title&gt;Range-expanding populations of a globally introduced weed experience negative plant-soil feedbacks&lt;/title&gt;&lt;secondary-title&gt;Plos One&lt;/secondary-title&gt;&lt;/titles&gt;&lt;periodical&gt;&lt;full-title&gt;Plos One&lt;/full-title&gt;&lt;/periodical&gt;&lt;pages&gt;e20117&lt;/pages&gt;&lt;volume&gt;6&lt;/volume&gt;&lt;number&gt;5&lt;/number&gt;&lt;dates&gt;&lt;year&gt;2011&lt;/year&gt;&lt;pub-dates&gt;&lt;date&gt;May 23&lt;/date&gt;&lt;/pub-dates&gt;&lt;/dates&gt;&lt;isbn&gt;1932-6203&lt;/isbn&gt;&lt;accession-num&gt;WOS:000291005200035&lt;/accession-num&gt;&lt;work-type&gt;Article&lt;/work-type&gt;&lt;urls&gt;&lt;related-urls&gt;&lt;url&gt;&lt;style face="underline" font="default" size="100%"&gt;&amp;lt;Go to ISI&amp;gt;://WOS:000291005200035&lt;/style&gt;&lt;/url&gt;&lt;/related-urls&gt;&lt;/urls&gt;&lt;custom7&gt;e20117&lt;/custom7&gt;&lt;electronic-resource-num&gt;10.1371/journal.pone.0020117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39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10A1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0C506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51646" w14:textId="7698565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Jordan&lt;/Author&gt;&lt;Year&gt;2011&lt;/Year&gt;&lt;RecNum&gt;140&lt;/RecNum&gt;&lt;DisplayText&gt;&lt;style face="superscript"&gt;140&lt;/style&gt;&lt;/DisplayText&gt;&lt;record&gt;&lt;rec-number&gt;140&lt;/rec-number&gt;&lt;foreign-keys&gt;&lt;key app="EN" db-id="zssvvptw75drsvefwtnxtxpktzt0f5dfz2fs" timestamp="1740241335"&gt;140&lt;/key&gt;&lt;/foreign-keys&gt;&lt;ref-type name="Journal Article"&gt;17&lt;/ref-type&gt;&lt;contributors&gt;&lt;authors&gt;&lt;author&gt;Jordan, Nicholas R.&lt;/author&gt;&lt;author&gt;Larson, Diane L.&lt;/author&gt;&lt;author&gt;Huerd, Sheri C.&lt;/author&gt;&lt;/authors&gt;&lt;/contributors&gt;&lt;titles&gt;&lt;title&gt;&lt;style face="normal" font="default" size="100%"&gt;Evidence of qualitative differences between soil-occupancy effects of invasive &lt;/style&gt;&lt;style face="italic" font="default" size="100%"&gt;vs&lt;/style&gt;&lt;style face="normal" font="default" size="100%"&gt;. native grassland plant species&lt;/style&gt;&lt;/title&gt;&lt;secondary-title&gt;Invasive Plant Sci. Manag.&lt;/secondary-title&gt;&lt;/titles&gt;&lt;periodical&gt;&lt;full-title&gt;Invasive Plant Sci. Manag.&lt;/full-title&gt;&lt;/periodical&gt;&lt;pages&gt;11-21&lt;/pages&gt;&lt;volume&gt;4&lt;/volume&gt;&lt;number&gt;1&lt;/number&gt;&lt;dates&gt;&lt;year&gt;2011&lt;/year&gt;&lt;pub-dates&gt;&lt;date&gt;Jan-Mar&lt;/date&gt;&lt;/pub-dates&gt;&lt;/dates&gt;&lt;isbn&gt;1939-7291&lt;/isbn&gt;&lt;accession-num&gt;WOS:000291707900002&lt;/accession-num&gt;&lt;work-type&gt;Article&lt;/work-type&gt;&lt;urls&gt;&lt;related-urls&gt;&lt;url&gt;&lt;style face="underline" font="default" size="100%"&gt;&amp;lt;Go to ISI&amp;gt;://WOS:000291707900002&lt;/style&gt;&lt;/url&gt;&lt;/related-urls&gt;&lt;/urls&gt;&lt;electronic-resource-num&gt;10.1614/ipsm-d-10-00004.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4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E43E4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35A86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8B90E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2BB0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D8522" w14:textId="3309FAF3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Schnitzer&lt;/Author&gt;&lt;Year&gt;2011&lt;/Year&gt;&lt;RecNum&gt;141&lt;/RecNum&gt;&lt;DisplayText&gt;&lt;style face="superscript"&gt;141&lt;/style&gt;&lt;/DisplayText&gt;&lt;record&gt;&lt;rec-number&gt;141&lt;/rec-number&gt;&lt;foreign-keys&gt;&lt;key app="EN" db-id="zssvvptw75drsvefwtnxtxpktzt0f5dfz2fs" timestamp="1740241335"&gt;141&lt;/key&gt;&lt;/foreign-keys&gt;&lt;ref-type name="Journal Article"&gt;17&lt;/ref-type&gt;&lt;contributors&gt;&lt;authors&gt;&lt;author&gt;Schnitzer, S. A.&lt;/author&gt;&lt;author&gt;Klironomos, J. N.&lt;/author&gt;&lt;author&gt;HilleRisLambers, J.&lt;/author&gt;&lt;author&gt;Kinkel, L. L.&lt;/author&gt;&lt;author&gt;Reich, P. B.&lt;/author&gt;&lt;author&gt;Xiao, K.&lt;/author&gt;&lt;author&gt;Rillig, M. C.&lt;/author&gt;&lt;author&gt;Sikes, B. A.&lt;/author&gt;&lt;author&gt;Callaway, R. M.&lt;/author&gt;&lt;author&gt;Mangan, S. A.&lt;/author&gt;&lt;author&gt;van Nes, E. H.&lt;/author&gt;&lt;author&gt;Scheffer, M.&lt;/author&gt;&lt;/authors&gt;&lt;/contributors&gt;&lt;titles&gt;&lt;title&gt;Soil microbes drive the classic plant diversity-productivity pattern&lt;/title&gt;&lt;secondary-title&gt;Ecology&lt;/secondary-title&gt;&lt;/titles&gt;&lt;periodical&gt;&lt;full-title&gt;Ecology&lt;/full-title&gt;&lt;/periodical&gt;&lt;pages&gt;296-303&lt;/pages&gt;&lt;volume&gt;92&lt;/volume&gt;&lt;number&gt;2&lt;/number&gt;&lt;dates&gt;&lt;year&gt;2011&lt;/year&gt;&lt;pub-dates&gt;&lt;date&gt;Feb&lt;/date&gt;&lt;/pub-dates&gt;&lt;/dates&gt;&lt;isbn&gt;0012-9658&lt;/isbn&gt;&lt;accession-num&gt;WOS:000289553600005&lt;/accession-num&gt;&lt;urls&gt;&lt;related-urls&gt;&lt;url&gt;&amp;lt;Go to ISI&amp;gt;://WOS:000289553600005&lt;/url&gt;&lt;/related-urls&gt;&lt;/urls&gt;&lt;electronic-resource-num&gt;10.1890/10-0773.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4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</w:tr>
      <w:tr w:rsidR="00BB2993" w:rsidRPr="00BE0949" w14:paraId="07ABF59A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36FEC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2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96D5A" w14:textId="48C8C2BE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MaXU8L0F1dGhvcj48WWVhcj4yMDEyPC9ZZWFyPjxSZWNO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MaXU8L0F1dGhvcj48WWVhcj4yMDEyPC9ZZWFyPjxSZWNO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42-15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D4ED8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A88FE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6996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77BF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3B0554" w14:textId="636372B1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Jordan&lt;/Author&gt;&lt;Year&gt;2012&lt;/Year&gt;&lt;RecNum&gt;157&lt;/RecNum&gt;&lt;DisplayText&gt;&lt;style face="superscript"&gt;157&lt;/style&gt;&lt;/DisplayText&gt;&lt;record&gt;&lt;rec-number&gt;157&lt;/rec-number&gt;&lt;foreign-keys&gt;&lt;key app="EN" db-id="zssvvptw75drsvefwtnxtxpktzt0f5dfz2fs" timestamp="1740241336"&gt;157&lt;/key&gt;&lt;/foreign-keys&gt;&lt;ref-type name="Journal Article"&gt;17&lt;/ref-type&gt;&lt;contributors&gt;&lt;authors&gt;&lt;author&gt;Jordan, Nicholas R.&lt;/author&gt;&lt;author&gt;Aldrich-Wolfe, Laura&lt;/author&gt;&lt;author&gt;Huerd, Sheri C.&lt;/author&gt;&lt;author&gt;Larson, Diane L.&lt;/author&gt;&lt;author&gt;Muehlbauer, Gary&lt;/author&gt;&lt;/authors&gt;&lt;/contributors&gt;&lt;titles&gt;&lt;title&gt;Soil-occupancy effects of invasive and native grassland plant species on composition and diversity of mycorrhizal associations&lt;/title&gt;&lt;secondary-title&gt;Invasive Plant Sci. Manag.&lt;/secondary-title&gt;&lt;/titles&gt;&lt;periodical&gt;&lt;full-title&gt;Invasive Plant Sci. Manag.&lt;/full-title&gt;&lt;/periodical&gt;&lt;pages&gt;494-505&lt;/pages&gt;&lt;volume&gt;5&lt;/volume&gt;&lt;number&gt;4&lt;/number&gt;&lt;dates&gt;&lt;year&gt;2012&lt;/year&gt;&lt;pub-dates&gt;&lt;date&gt;Oct-Dec&lt;/date&gt;&lt;/pub-dates&gt;&lt;/dates&gt;&lt;isbn&gt;1939-7291&lt;/isbn&gt;&lt;accession-num&gt;WOS:000312282900012&lt;/accession-num&gt;&lt;work-type&gt;Article&lt;/work-type&gt;&lt;urls&gt;&lt;related-urls&gt;&lt;url&gt;&lt;style face="underline" font="default" size="100%"&gt;&amp;lt;Go to ISI&amp;gt;://WOS:000312282900012&lt;/style&gt;&lt;/url&gt;&lt;/related-urls&gt;&lt;/urls&gt;&lt;electronic-resource-num&gt;10.1614/ipsm-d-12-00014.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5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48182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D318D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D8C7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B24AE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171E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1268CA3B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9D56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3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7BF289" w14:textId="1D1DFB2F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Ib3ZhdHRlcjwvQXV0aG9yPjxZZWFyPjIwMTM8L1llYXI+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Ib3ZhdHRlcjwvQXV0aG9yPjxZZWFyPjIwMTM8L1llYXI+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58-169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434D4" w14:textId="2FBCCEDA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Hawkes&lt;/Author&gt;&lt;Year&gt;2013&lt;/Year&gt;&lt;RecNum&gt;170&lt;/RecNum&gt;&lt;DisplayText&gt;&lt;style face="superscript"&gt;170&lt;/style&gt;&lt;/DisplayText&gt;&lt;record&gt;&lt;rec-number&gt;170&lt;/rec-number&gt;&lt;foreign-keys&gt;&lt;key app="EN" db-id="zssvvptw75drsvefwtnxtxpktzt0f5dfz2fs" timestamp="1740241336"&gt;170&lt;/key&gt;&lt;/foreign-keys&gt;&lt;ref-type name="Journal Article"&gt;17&lt;/ref-type&gt;&lt;contributors&gt;&lt;authors&gt;&lt;author&gt;Hawkes, Christine V.&lt;/author&gt;&lt;author&gt;Kivlin, Stephanie N.&lt;/author&gt;&lt;author&gt;Du, Jennifer&lt;/author&gt;&lt;author&gt;Eviner, Valerie T.&lt;/author&gt;&lt;/authors&gt;&lt;/contributors&gt;&lt;titles&gt;&lt;title&gt;The temporal development and additivity of plant-soil feedback in perennial grasses&lt;/title&gt;&lt;secondary-title&gt;Plant Soil&lt;/secondary-title&gt;&lt;/titles&gt;&lt;periodical&gt;&lt;full-title&gt;Plant Soil&lt;/full-title&gt;&lt;/periodical&gt;&lt;pages&gt;141-150&lt;/pages&gt;&lt;volume&gt;369&lt;/volume&gt;&lt;number&gt;1-2&lt;/number&gt;&lt;dates&gt;&lt;year&gt;2013&lt;/year&gt;&lt;pub-dates&gt;&lt;date&gt;Aug&lt;/date&gt;&lt;/pub-dates&gt;&lt;/dates&gt;&lt;isbn&gt;0032-079X&lt;/isbn&gt;&lt;accession-num&gt;WOS:000321642200012&lt;/accession-num&gt;&lt;work-type&gt;Article&lt;/work-type&gt;&lt;urls&gt;&lt;related-urls&gt;&lt;url&gt;&lt;style face="underline" font="default" size="100%"&gt;&amp;lt;Go to ISI&amp;gt;://WOS:000321642200012&lt;/style&gt;&lt;/url&gt;&lt;/related-urls&gt;&lt;/urls&gt;&lt;electronic-resource-num&gt;10.1007/s11104-012-1557-0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7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3B98A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5C579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9580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D20CE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4510F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A7DB7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9B765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17C91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8A36E5" w14:textId="1713C11E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akker&lt;/Author&gt;&lt;Year&gt;2013&lt;/Year&gt;&lt;RecNum&gt;171&lt;/RecNum&gt;&lt;DisplayText&gt;&lt;style face="superscript"&gt;171&lt;/style&gt;&lt;/DisplayText&gt;&lt;record&gt;&lt;rec-number&gt;171&lt;/rec-number&gt;&lt;foreign-keys&gt;&lt;key app="EN" db-id="zssvvptw75drsvefwtnxtxpktzt0f5dfz2fs" timestamp="1740241336"&gt;171&lt;/key&gt;&lt;/foreign-keys&gt;&lt;ref-type name="Journal Article"&gt;17&lt;/ref-type&gt;&lt;contributors&gt;&lt;authors&gt;&lt;author&gt;Bakker, Matthew G.&lt;/author&gt;&lt;author&gt;Otto-Hanson, Lindsey&lt;/author&gt;&lt;author&gt;Lange, A. J.&lt;/author&gt;&lt;author&gt;Bradeen, James M.&lt;/author&gt;&lt;author&gt;Kinkel, Linda L.&lt;/author&gt;&lt;/authors&gt;&lt;/contributors&gt;&lt;titles&gt;&lt;title&gt;&lt;style face="normal" font="default" size="100%"&gt;Plant monocultures produce more antagonistic soil &lt;/style&gt;&lt;style face="italic" font="default" size="100%"&gt;Streptomyces&lt;/style&gt;&lt;style face="normal" font="default" size="100%"&gt; communities than high-diversity plant communities&lt;/style&gt;&lt;/title&gt;&lt;secondary-title&gt;Soil Biol. Biochem.&lt;/secondary-title&gt;&lt;/titles&gt;&lt;periodical&gt;&lt;full-title&gt;Soil Biol. Biochem.&lt;/full-title&gt;&lt;/periodical&gt;&lt;pages&gt;304-312&lt;/pages&gt;&lt;volume&gt;65&lt;/volume&gt;&lt;dates&gt;&lt;year&gt;2013&lt;/year&gt;&lt;pub-dates&gt;&lt;date&gt;Oct&lt;/date&gt;&lt;/pub-dates&gt;&lt;/dates&gt;&lt;isbn&gt;0038-0717&lt;/isbn&gt;&lt;accession-num&gt;WOS:000323686800036&lt;/accession-num&gt;&lt;work-type&gt;Article&lt;/work-type&gt;&lt;urls&gt;&lt;related-urls&gt;&lt;url&gt;&lt;style face="underline" font="default" size="100%"&gt;&amp;lt;Go to ISI&amp;gt;://WOS:000323686800036&lt;/style&gt;&lt;/url&gt;&lt;/related-urls&gt;&lt;/urls&gt;&lt;electronic-resource-num&gt;10.1016/j.soilbio.2013.06.007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7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</w:tr>
      <w:tr w:rsidR="00BB2993" w:rsidRPr="00BE0949" w14:paraId="384CBE97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3078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4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3EA68" w14:textId="780399C2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TY2hpdHRrbzwvQXV0aG9yPjxZZWFyPjIwMTQ8L1llYXI+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TY2hpdHRrbzwvQXV0aG9yPjxZZWFyPjIwMTQ8L1llYXI+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72-18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A46C0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D01C23" w14:textId="1B02962D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Lankau&lt;/Author&gt;&lt;Year&gt;2014&lt;/Year&gt;&lt;RecNum&gt;181&lt;/RecNum&gt;&lt;DisplayText&gt;&lt;style face="superscript"&gt;181&lt;/style&gt;&lt;/DisplayText&gt;&lt;record&gt;&lt;rec-number&gt;181&lt;/rec-number&gt;&lt;foreign-keys&gt;&lt;key app="EN" db-id="zssvvptw75drsvefwtnxtxpktzt0f5dfz2fs" timestamp="1740241336"&gt;181&lt;/key&gt;&lt;/foreign-keys&gt;&lt;ref-type name="Journal Article"&gt;17&lt;/ref-type&gt;&lt;contributors&gt;&lt;authors&gt;&lt;author&gt;Lankau, Emily W.&lt;/author&gt;&lt;author&gt;Lankau, Richard A.&lt;/author&gt;&lt;/authors&gt;&lt;/contributors&gt;&lt;titles&gt;&lt;title&gt;Plant species capacity to drive soil fungal communities contributes to differential impacts of plant-soil legacies&lt;/title&gt;&lt;secondary-title&gt;Ecology&lt;/secondary-title&gt;&lt;/titles&gt;&lt;periodical&gt;&lt;full-title&gt;Ecology&lt;/full-title&gt;&lt;/periodical&gt;&lt;pages&gt;3221-3228&lt;/pages&gt;&lt;volume&gt;95&lt;/volume&gt;&lt;number&gt;11&lt;/number&gt;&lt;dates&gt;&lt;year&gt;2014&lt;/year&gt;&lt;pub-dates&gt;&lt;date&gt;Nov&lt;/date&gt;&lt;/pub-dates&gt;&lt;/dates&gt;&lt;isbn&gt;0012-9658&lt;/isbn&gt;&lt;accession-num&gt;WOS:000345326000022&lt;/accession-num&gt;&lt;work-type&gt;Article&lt;/work-type&gt;&lt;urls&gt;&lt;related-urls&gt;&lt;url&gt;&amp;lt;Go to ISI&amp;gt;://WOS:000345326000022&lt;/url&gt;&lt;/related-urls&gt;&lt;/urls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8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D41FEB" w14:textId="3300CC00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axendale&lt;/Author&gt;&lt;Year&gt;2014&lt;/Year&gt;&lt;RecNum&gt;182&lt;/RecNum&gt;&lt;DisplayText&gt;&lt;style face="superscript"&gt;182&lt;/style&gt;&lt;/DisplayText&gt;&lt;record&gt;&lt;rec-number&gt;182&lt;/rec-number&gt;&lt;foreign-keys&gt;&lt;key app="EN" db-id="zssvvptw75drsvefwtnxtxpktzt0f5dfz2fs" timestamp="1740241336"&gt;182&lt;/key&gt;&lt;/foreign-keys&gt;&lt;ref-type name="Journal Article"&gt;17&lt;/ref-type&gt;&lt;contributors&gt;&lt;authors&gt;&lt;author&gt;Baxendale, Catherine&lt;/author&gt;&lt;author&gt;Orwin, Kate H.&lt;/author&gt;&lt;author&gt;Poly, Franck&lt;/author&gt;&lt;author&gt;Pommier, Thomas&lt;/author&gt;&lt;author&gt;Bardgett, Richard D.&lt;/author&gt;&lt;/authors&gt;&lt;/contributors&gt;&lt;titles&gt;&lt;title&gt;Are plant-soil feedback responses explained by plant traits?&lt;/title&gt;&lt;secondary-title&gt;New Phytol.&lt;/secondary-title&gt;&lt;/titles&gt;&lt;periodical&gt;&lt;full-title&gt;New Phytol.&lt;/full-title&gt;&lt;/periodical&gt;&lt;pages&gt;408-423&lt;/pages&gt;&lt;volume&gt;204&lt;/volume&gt;&lt;number&gt;2&lt;/number&gt;&lt;dates&gt;&lt;year&gt;2014&lt;/year&gt;&lt;pub-dates&gt;&lt;date&gt;Oct&lt;/date&gt;&lt;/pub-dates&gt;&lt;/dates&gt;&lt;isbn&gt;0028-646X&lt;/isbn&gt;&lt;accession-num&gt;WOS:000342616500019&lt;/accession-num&gt;&lt;work-type&gt;Article&lt;/work-type&gt;&lt;urls&gt;&lt;related-urls&gt;&lt;url&gt;&lt;style face="underline" font="default" size="100%"&gt;&amp;lt;Go to ISI&amp;gt;://WOS:000342616500019&lt;/style&gt;&lt;/url&gt;&lt;/related-urls&gt;&lt;/urls&gt;&lt;electronic-resource-num&gt;10.1111/nph.12915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8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92C8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CF1D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264F3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BA053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5E73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640E9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904FA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285E60E7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88989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5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012F13" w14:textId="28554D40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aaGFuZzwvQXV0aG9yPjxZZWFyPjIwMTU8L1llYXI+PFJl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aaGFuZzwvQXV0aG9yPjxZZWFyPjIwMTU8L1llYXI+PFJl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83-20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77D1B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B5C70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A0439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4CA8C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2CBD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35EEF" w14:textId="4F8E77BD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Jing&lt;/Author&gt;&lt;Year&gt;2015&lt;/Year&gt;&lt;RecNum&gt;207&lt;/RecNum&gt;&lt;DisplayText&gt;&lt;style face="superscript"&gt;207&lt;/style&gt;&lt;/DisplayText&gt;&lt;record&gt;&lt;rec-number&gt;207&lt;/rec-number&gt;&lt;foreign-keys&gt;&lt;key app="EN" db-id="zssvvptw75drsvefwtnxtxpktzt0f5dfz2fs" timestamp="1740241336"&gt;207&lt;/key&gt;&lt;/foreign-keys&gt;&lt;ref-type name="Journal Article"&gt;17&lt;/ref-type&gt;&lt;contributors&gt;&lt;authors&gt;&lt;author&gt;Jing, J. Y.&lt;/author&gt;&lt;author&gt;Bezemer, T. M.&lt;/author&gt;&lt;author&gt;van der Putten, W. H.&lt;/author&gt;&lt;/authors&gt;&lt;/contributors&gt;&lt;titles&gt;&lt;title&gt;Complementarity and selection effects in early and mid-successional plant communities are differentially affected by plant-soil feedback&lt;/title&gt;&lt;secondary-title&gt;J. Ecol.&lt;/secondary-title&gt;&lt;/titles&gt;&lt;periodical&gt;&lt;full-title&gt;J. Ecol.&lt;/full-title&gt;&lt;/periodical&gt;&lt;pages&gt;641-647&lt;/pages&gt;&lt;volume&gt;103&lt;/volume&gt;&lt;number&gt;3&lt;/number&gt;&lt;dates&gt;&lt;year&gt;2015&lt;/year&gt;&lt;pub-dates&gt;&lt;date&gt;May&lt;/date&gt;&lt;/pub-dates&gt;&lt;/dates&gt;&lt;isbn&gt;0022-0477&lt;/isbn&gt;&lt;accession-num&gt;WOS:000353640500011&lt;/accession-num&gt;&lt;urls&gt;&lt;related-urls&gt;&lt;url&gt;&lt;style face="underline" font="default" size="100%"&gt;&amp;lt;Go to ISI&amp;gt;://WOS:000353640500011&lt;/style&gt;&lt;/url&gt;&lt;/related-urls&gt;&lt;/urls&gt;&lt;electronic-resource-num&gt;10.1111/1365-2745.12388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0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DD08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951BB0" w14:textId="6501E8AE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Liao&lt;/Author&gt;&lt;Year&gt;2015&lt;/Year&gt;&lt;RecNum&gt;208&lt;/RecNum&gt;&lt;DisplayText&gt;&lt;style face="superscript"&gt;208&lt;/style&gt;&lt;/DisplayText&gt;&lt;record&gt;&lt;rec-number&gt;208&lt;/rec-number&gt;&lt;foreign-keys&gt;&lt;key app="EN" db-id="zssvvptw75drsvefwtnxtxpktzt0f5dfz2fs" timestamp="1740241336"&gt;208&lt;/key&gt;&lt;/foreign-keys&gt;&lt;ref-type name="Journal Article"&gt;17&lt;/ref-type&gt;&lt;contributors&gt;&lt;authors&gt;&lt;author&gt;Liao, H. X.&lt;/author&gt;&lt;author&gt;Luo, W. B.&lt;/author&gt;&lt;author&gt;Peng, S. L.&lt;/author&gt;&lt;author&gt;Callaway, R. M.&lt;/author&gt;&lt;/authors&gt;&lt;/contributors&gt;&lt;titles&gt;&lt;title&gt;Plant diversity, soil biota and resistance to exotic invasion&lt;/title&gt;&lt;secondary-title&gt;Divers. Distrib.&lt;/secondary-title&gt;&lt;/titles&gt;&lt;periodical&gt;&lt;full-title&gt;Divers. Distrib.&lt;/full-title&gt;&lt;/periodical&gt;&lt;pages&gt;826-835&lt;/pages&gt;&lt;volume&gt;21&lt;/volume&gt;&lt;number&gt;7&lt;/number&gt;&lt;dates&gt;&lt;year&gt;2015&lt;/year&gt;&lt;pub-dates&gt;&lt;date&gt;Jul&lt;/date&gt;&lt;/pub-dates&gt;&lt;/dates&gt;&lt;isbn&gt;1366-9516&lt;/isbn&gt;&lt;accession-num&gt;WOS:000357812400009&lt;/accession-num&gt;&lt;urls&gt;&lt;related-urls&gt;&lt;url&gt;&lt;style face="underline" font="default" size="100%"&gt;&amp;lt;Go to ISI&amp;gt;://WOS:000357812400009&lt;/style&gt;&lt;/url&gt;&lt;/related-urls&gt;&lt;/urls&gt;&lt;electronic-resource-num&gt;10.1111/ddi.12319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0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4109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0C7E8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25F6EE2E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83451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6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BBDC53" w14:textId="081A85AB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MaWFuZzwvQXV0aG9yPjxZZWFyPjIwMTY8L1llYXI+PFJl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MaWFuZzwvQXV0aG9yPjxZZWFyPjIwMTY8L1llYXI+PFJl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09-23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0007E9" w14:textId="2F6E51DA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YaWE8L0F1dGhvcj48WWVhcj4yMDE2PC9ZZWFyPjxSZWNO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YaWE8L0F1dGhvcj48WWVhcj4yMDE2PC9ZZWFyPjxSZWNO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32,233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C527C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352003" w14:textId="1ABB7AD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Zuppinger-Dingley&lt;/Author&gt;&lt;Year&gt;2016&lt;/Year&gt;&lt;RecNum&gt;234&lt;/RecNum&gt;&lt;DisplayText&gt;&lt;style face="superscript"&gt;234&lt;/style&gt;&lt;/DisplayText&gt;&lt;record&gt;&lt;rec-number&gt;234&lt;/rec-number&gt;&lt;foreign-keys&gt;&lt;key app="EN" db-id="zssvvptw75drsvefwtnxtxpktzt0f5dfz2fs" timestamp="1740241336"&gt;234&lt;/key&gt;&lt;/foreign-keys&gt;&lt;ref-type name="Journal Article"&gt;17&lt;/ref-type&gt;&lt;contributors&gt;&lt;authors&gt;&lt;author&gt;Zuppinger-Dingley, Debra&lt;/author&gt;&lt;author&gt;Flynn, Dan F. B.&lt;/author&gt;&lt;author&gt;De Deyn, Gerlinde B.&lt;/author&gt;&lt;author&gt;Petermann, Jana S.&lt;/author&gt;&lt;author&gt;Schmid, Bernhard&lt;/author&gt;&lt;/authors&gt;&lt;/contributors&gt;&lt;titles&gt;&lt;title&gt;Plant selection and soil legacy enhance long-term biodiversity effects&lt;/title&gt;&lt;secondary-title&gt;Ecology&lt;/secondary-title&gt;&lt;/titles&gt;&lt;periodical&gt;&lt;full-title&gt;Ecology&lt;/full-title&gt;&lt;/periodical&gt;&lt;pages&gt;918-928&lt;/pages&gt;&lt;volume&gt;97&lt;/volume&gt;&lt;number&gt;4&lt;/number&gt;&lt;dates&gt;&lt;year&gt;2016&lt;/year&gt;&lt;pub-dates&gt;&lt;date&gt;Apr&lt;/date&gt;&lt;/pub-dates&gt;&lt;/dates&gt;&lt;isbn&gt;0012-9658&lt;/isbn&gt;&lt;accession-num&gt;WOS:000373923100011&lt;/accession-num&gt;&lt;work-type&gt;Article&lt;/work-type&gt;&lt;urls&gt;&lt;related-urls&gt;&lt;url&gt;&amp;lt;Go to ISI&amp;gt;://WOS:000373923100011&lt;/url&gt;&lt;/related-urls&gt;&lt;/urls&gt;&lt;electronic-resource-num&gt;10.1890/15-0599.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34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19D91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A97A6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9ACB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F3C68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138E3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43D32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07A2A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7748945B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C1F93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7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3FB1C" w14:textId="60E4528A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HYXJjw61hLVBhcmlzaTwvQXV0aG9yPjxZZWFyPjIwMTc8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HYXJjw61hLVBhcmlzaTwvQXV0aG9yPjxZZWFyPjIwMTc8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9,11,235-25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F5173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87B19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4617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CF9D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D86EB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C2744" w14:textId="1DB9811B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Vink&lt;/Author&gt;&lt;Year&gt;2017&lt;/Year&gt;&lt;RecNum&gt;257&lt;/RecNum&gt;&lt;DisplayText&gt;&lt;style face="superscript"&gt;257&lt;/style&gt;&lt;/DisplayText&gt;&lt;record&gt;&lt;rec-number&gt;257&lt;/rec-number&gt;&lt;foreign-keys&gt;&lt;key app="EN" db-id="zssvvptw75drsvefwtnxtxpktzt0f5dfz2fs" timestamp="1740241336"&gt;257&lt;/key&gt;&lt;/foreign-keys&gt;&lt;ref-type name="Journal Article"&gt;17&lt;/ref-type&gt;&lt;contributors&gt;&lt;authors&gt;&lt;author&gt;Vink, Stefanie N.&lt;/author&gt;&lt;author&gt;Jordan, Nicholas R.&lt;/author&gt;&lt;author&gt;Aldrich-Wolfe, Laura&lt;/author&gt;&lt;author&gt;Huerd, Sheri C.&lt;/author&gt;&lt;author&gt;Sheaffer, Craig C.&lt;/author&gt;&lt;author&gt;Kinkel, Linda L.&lt;/author&gt;&lt;/authors&gt;&lt;/contributors&gt;&lt;titles&gt;&lt;title&gt;Soil conditioning affects interactions between native and invasive exotic perennials of semi-natural grasslands&lt;/title&gt;&lt;secondary-title&gt;J. Appl. Ecol.&lt;/secondary-title&gt;&lt;/titles&gt;&lt;periodical&gt;&lt;full-title&gt;J. Appl. Ecol.&lt;/full-title&gt;&lt;/periodical&gt;&lt;pages&gt;1526-1533&lt;/pages&gt;&lt;volume&gt;54&lt;/volume&gt;&lt;number&gt;5&lt;/number&gt;&lt;dates&gt;&lt;year&gt;2017&lt;/year&gt;&lt;pub-dates&gt;&lt;date&gt;Oct&lt;/date&gt;&lt;/pub-dates&gt;&lt;/dates&gt;&lt;isbn&gt;0021-8901&lt;/isbn&gt;&lt;accession-num&gt;WOS:000410678700025&lt;/accession-num&gt;&lt;work-type&gt;Article&lt;/work-type&gt;&lt;urls&gt;&lt;related-urls&gt;&lt;url&gt;&lt;style face="underline" font="default" size="100%"&gt;&amp;lt;Go to ISI&amp;gt;://WOS:000410678700025&lt;/style&gt;&lt;/url&gt;&lt;/related-urls&gt;&lt;/urls&gt;&lt;electronic-resource-num&gt;10.1111/1365-2664.12823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5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1B2BC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C37F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AC703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5A24F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0B1FAA9B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06098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8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672AD" w14:textId="22989EA0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jwvcmVsYXRlZC11cmxzPjwvdXJscz48ZWxlY3Ryb25pYy1yZXNvdXJjZS1udW0+MTAuMTExMS8x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GZWl0b3NhIGRlIFNvdXphPC9BdXRob3I+PFllYXI+MjAx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jwvcmVsYXRlZC11cmxzPjwvdXJscz48ZWxlY3Ryb25pYy1yZXNvdXJjZS1udW0+MTAuMTExMS8x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5,258-29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DA06F4" w14:textId="4DC64E59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YdWU8L0F1dGhvcj48WWVhcj4yMDE4PC9ZZWFyPjxSZWNO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YdWU8L0F1dGhvcj48WWVhcj4yMDE4PC9ZZWFyPjxSZWNO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93,294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4989A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251F6" w14:textId="1DCDB09D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LYWRvd2FraTwvQXV0aG9yPjxZZWFyPjIwMTg8L1llYXI+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LYWRvd2FraTwvQXV0aG9yPjxZZWFyPjIwMTg8L1llYXI+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95,29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7F2E1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845D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3CB50E" w14:textId="71797465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Dudenhöffer&lt;/Author&gt;&lt;Year&gt;2018&lt;/Year&gt;&lt;RecNum&gt;297&lt;/RecNum&gt;&lt;DisplayText&gt;&lt;style face="superscript"&gt;297&lt;/style&gt;&lt;/DisplayText&gt;&lt;record&gt;&lt;rec-number&gt;297&lt;/rec-number&gt;&lt;foreign-keys&gt;&lt;key app="EN" db-id="zssvvptw75drsvefwtnxtxpktzt0f5dfz2fs" timestamp="1740241337"&gt;297&lt;/key&gt;&lt;/foreign-keys&gt;&lt;ref-type name="Journal Article"&gt;17&lt;/ref-type&gt;&lt;contributors&gt;&lt;authors&gt;&lt;author&gt;Dudenhöffer, J. H.&lt;/author&gt;&lt;author&gt;Ebeling, A.&lt;/author&gt;&lt;author&gt;Klein, A. M.&lt;/author&gt;&lt;author&gt;Wagg, C.&lt;/author&gt;&lt;/authors&gt;&lt;/contributors&gt;&lt;titles&gt;&lt;title&gt;Beyond biomass: soil feedbacks are transient over plant life stages and alter fitness&lt;/title&gt;&lt;secondary-title&gt;J. Ecol.&lt;/secondary-title&gt;&lt;/titles&gt;&lt;periodical&gt;&lt;full-title&gt;J. Ecol.&lt;/full-title&gt;&lt;/periodical&gt;&lt;pages&gt;230-241&lt;/pages&gt;&lt;volume&gt;106&lt;/volume&gt;&lt;number&gt;1&lt;/number&gt;&lt;dates&gt;&lt;year&gt;2018&lt;/year&gt;&lt;pub-dates&gt;&lt;date&gt;Jan&lt;/date&gt;&lt;/pub-dates&gt;&lt;/dates&gt;&lt;isbn&gt;0022-0477&lt;/isbn&gt;&lt;accession-num&gt;WOS:000417839700019&lt;/accession-num&gt;&lt;urls&gt;&lt;related-urls&gt;&lt;url&gt;&lt;style face="underline" font="default" size="100%"&gt;&amp;lt;Go to ISI&amp;gt;://WOS:000417839700019&lt;/style&gt;&lt;/url&gt;&lt;/related-urls&gt;&lt;/urls&gt;&lt;electronic-resource-num&gt;10.1111/1365-2745.12870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9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AB36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C13DA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67E5B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E4B5D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48C894AC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0BF1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19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EE94F" w14:textId="6A7EE0B6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GN1c3RvbTc+MjIxPC9jdXN0b203PjxlbGVjdHJvbmljLXJlc291cmNlLW51bT4xMC4xMTg2L3Mx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Qbmc8L0F1dGhvcj48WWVhcj4yMDE5PC9ZZWFyPjxSZWNO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GN1c3RvbTc+MjIxPC9jdXN0b203PjxlbGVjdHJvbmljLXJlc291cmNlLW51bT4xMC4xMTg2L3Mx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98-32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195862" w14:textId="514A6B15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ZYW5nPC9BdXRob3I+PFllYXI+MjAxOTwvWWVhcj48UmVj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ZYW5nPC9BdXRob3I+PFllYXI+MjAxOTwvWWVhcj48UmVj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28,329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609BE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495013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19F0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DA261" w14:textId="334B6406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Wubs&lt;/Author&gt;&lt;Year&gt;2019&lt;/Year&gt;&lt;RecNum&gt;330&lt;/RecNum&gt;&lt;DisplayText&gt;&lt;style face="superscript"&gt;330&lt;/style&gt;&lt;/DisplayText&gt;&lt;record&gt;&lt;rec-number&gt;330&lt;/rec-number&gt;&lt;foreign-keys&gt;&lt;key app="EN" db-id="zssvvptw75drsvefwtnxtxpktzt0f5dfz2fs" timestamp="1740241337"&gt;330&lt;/key&gt;&lt;/foreign-keys&gt;&lt;ref-type name="Journal Article"&gt;17&lt;/ref-type&gt;&lt;contributors&gt;&lt;authors&gt;&lt;author&gt;Wubs, E. R. Jasper&lt;/author&gt;&lt;author&gt;van Heusden, Tom&lt;/author&gt;&lt;author&gt;Melchers, Pauline D.&lt;/author&gt;&lt;author&gt;Bezemer, T. Martijn&lt;/author&gt;&lt;/authors&gt;&lt;/contributors&gt;&lt;titles&gt;&lt;title&gt;Soil inoculation steers plant-soil feedback, suppressing ruderal plant species&lt;/title&gt;&lt;secondary-title&gt;Front. Ecol. Evol.&lt;/secondary-title&gt;&lt;/titles&gt;&lt;periodical&gt;&lt;full-title&gt;Front. Ecol. Evol.&lt;/full-title&gt;&lt;/periodical&gt;&lt;pages&gt;451&lt;/pages&gt;&lt;volume&gt;7&lt;/volume&gt;&lt;dates&gt;&lt;year&gt;2019&lt;/year&gt;&lt;pub-dates&gt;&lt;date&gt;Nov 26&lt;/date&gt;&lt;/pub-dates&gt;&lt;/dates&gt;&lt;isbn&gt;2296-701X&lt;/isbn&gt;&lt;accession-num&gt;WOS:000729285300001&lt;/accession-num&gt;&lt;work-type&gt;Article&lt;/work-type&gt;&lt;urls&gt;&lt;related-urls&gt;&lt;url&gt;&lt;style face="underline" font="default" size="100%"&gt;&amp;lt;Go to ISI&amp;gt;://WOS:000729285300001&lt;/style&gt;&lt;/url&gt;&lt;/related-urls&gt;&lt;/urls&gt;&lt;custom7&gt;451&lt;/custom7&gt;&lt;electronic-resource-num&gt;10.3389/fevo.2019.0045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3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9B6C35" w14:textId="04211DC6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Ristok&lt;/Author&gt;&lt;Year&gt;2019&lt;/Year&gt;&lt;RecNum&gt;331&lt;/RecNum&gt;&lt;DisplayText&gt;&lt;style face="superscript"&gt;331&lt;/style&gt;&lt;/DisplayText&gt;&lt;record&gt;&lt;rec-number&gt;331&lt;/rec-number&gt;&lt;foreign-keys&gt;&lt;key app="EN" db-id="zssvvptw75drsvefwtnxtxpktzt0f5dfz2fs" timestamp="1740241337"&gt;331&lt;/key&gt;&lt;/foreign-keys&gt;&lt;ref-type name="Journal Article"&gt;17&lt;/ref-type&gt;&lt;contributors&gt;&lt;authors&gt;&lt;author&gt;Ristok, C.&lt;/author&gt;&lt;author&gt;Poeschl, Y.&lt;/author&gt;&lt;author&gt;Dudenhöffer, J. H.&lt;/author&gt;&lt;author&gt;Ebeling, A.&lt;/author&gt;&lt;author&gt;Eisenhauer, N.&lt;/author&gt;&lt;author&gt;Vergara, F.&lt;/author&gt;&lt;author&gt;Wagg, C.&lt;/author&gt;&lt;author&gt;van Dam, N. M.&lt;/author&gt;&lt;author&gt;Weinhold, A.&lt;/author&gt;&lt;/authors&gt;&lt;/contributors&gt;&lt;titles&gt;&lt;title&gt;Plant species richness elicits changes in the metabolome of grassland species via soil biotic legacy&lt;/title&gt;&lt;secondary-title&gt;J. Ecol.&lt;/secondary-title&gt;&lt;/titles&gt;&lt;periodical&gt;&lt;full-title&gt;J. Ecol.&lt;/full-title&gt;&lt;/periodical&gt;&lt;pages&gt;2240-2254&lt;/pages&gt;&lt;volume&gt;107&lt;/volume&gt;&lt;number&gt;5&lt;/number&gt;&lt;dates&gt;&lt;year&gt;2019&lt;/year&gt;&lt;pub-dates&gt;&lt;date&gt;Sep&lt;/date&gt;&lt;/pub-dates&gt;&lt;/dates&gt;&lt;isbn&gt;0022-0477&lt;/isbn&gt;&lt;accession-num&gt;WOS:000484311000017&lt;/accession-num&gt;&lt;urls&gt;&lt;related-urls&gt;&lt;url&gt;&lt;style face="underline" font="default" size="100%"&gt;&amp;lt;Go to ISI&amp;gt;://WOS:000484311000017&lt;/style&gt;&lt;/url&gt;&lt;/related-urls&gt;&lt;/urls&gt;&lt;electronic-resource-num&gt;10.1111/1365-2745.13185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3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93089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D72C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EA1C87" w14:textId="2FB1D45D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Koziol&lt;/Author&gt;&lt;Year&gt;2019&lt;/Year&gt;&lt;RecNum&gt;332&lt;/RecNum&gt;&lt;DisplayText&gt;&lt;style face="superscript"&gt;332&lt;/style&gt;&lt;/DisplayText&gt;&lt;record&gt;&lt;rec-number&gt;332&lt;/rec-number&gt;&lt;foreign-keys&gt;&lt;key app="EN" db-id="zssvvptw75drsvefwtnxtxpktzt0f5dfz2fs" timestamp="1740241337"&gt;332&lt;/key&gt;&lt;/foreign-keys&gt;&lt;ref-type name="Journal Article"&gt;17&lt;/ref-type&gt;&lt;contributors&gt;&lt;authors&gt;&lt;author&gt;Koziol, Liz&lt;/author&gt;&lt;author&gt;Bever, James D.&lt;/author&gt;&lt;/authors&gt;&lt;/contributors&gt;&lt;titles&gt;&lt;title&gt;Mycorrhizal feedbacks generate positive frequency dependence accelerating grassland succession&lt;/title&gt;&lt;secondary-title&gt;J. Ecol.&lt;/secondary-title&gt;&lt;/titles&gt;&lt;periodical&gt;&lt;full-title&gt;J. Ecol.&lt;/full-title&gt;&lt;/periodical&gt;&lt;pages&gt;622-632&lt;/pages&gt;&lt;volume&gt;107&lt;/volume&gt;&lt;number&gt;2&lt;/number&gt;&lt;dates&gt;&lt;year&gt;2019&lt;/year&gt;&lt;pub-dates&gt;&lt;date&gt;Mar&lt;/date&gt;&lt;/pub-dates&gt;&lt;/dates&gt;&lt;isbn&gt;0022-0477&lt;/isbn&gt;&lt;accession-num&gt;WOS:000458616400011&lt;/accession-num&gt;&lt;work-type&gt;Article&lt;/work-type&gt;&lt;urls&gt;&lt;related-urls&gt;&lt;url&gt;&lt;style face="underline" font="default" size="100%"&gt;&amp;lt;Go to ISI&amp;gt;://WOS:000458616400011&lt;/style&gt;&lt;/url&gt;&lt;/related-urls&gt;&lt;/urls&gt;&lt;electronic-resource-num&gt;10.1111/1365-2745.13063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3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55632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5EADDC2A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C605A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20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93CAD" w14:textId="705D74C4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dW0+PC9yZWNvcmQ+PC9DaXRlPjxDaXRlPjxBdXRob3I+SmV2b248L0F1dGhvcj48WWVhcj4yMDIw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IdWJlcnR5PC9BdXRob3I+PFllYXI+MjAyMDwvWWVhcj48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dW0+PC9yZWNvcmQ+PC9DaXRlPjxDaXRlPjxBdXRob3I+SmV2b248L0F1dGhvcj48WWVhcj4yMDIw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33-37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9ACD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186E7B" w14:textId="376D07E0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ennett&lt;/Author&gt;&lt;Year&gt;2020&lt;/Year&gt;&lt;RecNum&gt;373&lt;/RecNum&gt;&lt;DisplayText&gt;&lt;style face="superscript"&gt;373&lt;/style&gt;&lt;/DisplayText&gt;&lt;record&gt;&lt;rec-number&gt;373&lt;/rec-number&gt;&lt;foreign-keys&gt;&lt;key app="EN" db-id="zssvvptw75drsvefwtnxtxpktzt0f5dfz2fs" timestamp="1740241338"&gt;373&lt;/key&gt;&lt;/foreign-keys&gt;&lt;ref-type name="Journal Article"&gt;17&lt;/ref-type&gt;&lt;contributors&gt;&lt;authors&gt;&lt;author&gt;Bennett, Savannah I.&lt;/author&gt;&lt;author&gt;Howard, Chelsea&lt;/author&gt;&lt;author&gt;Albrecht, Renee&lt;/author&gt;&lt;author&gt;Smith-Ramesh, Lauren M.&lt;/author&gt;&lt;author&gt;Reynolds, Heather&lt;/author&gt;&lt;/authors&gt;&lt;/contributors&gt;&lt;titles&gt;&lt;title&gt;Simulated herbivory weakens plant-soil feedbacks in competitive mixtures of native and invasive woodland plants&lt;/title&gt;&lt;secondary-title&gt;Front. Ecol. Evol.&lt;/secondary-title&gt;&lt;/titles&gt;&lt;periodical&gt;&lt;full-title&gt;Front. Ecol. Evol.&lt;/full-title&gt;&lt;/periodical&gt;&lt;pages&gt;497&lt;/pages&gt;&lt;volume&gt;7&lt;/volume&gt;&lt;dates&gt;&lt;year&gt;2020&lt;/year&gt;&lt;pub-dates&gt;&lt;date&gt;Jan 8&lt;/date&gt;&lt;/pub-dates&gt;&lt;/dates&gt;&lt;isbn&gt;2296-701X&lt;/isbn&gt;&lt;accession-num&gt;WOS:001030431700001&lt;/accession-num&gt;&lt;work-type&gt;Article&lt;/work-type&gt;&lt;urls&gt;&lt;related-urls&gt;&lt;url&gt;&lt;style face="underline" font="default" size="100%"&gt;&amp;lt;Go to ISI&amp;gt;://WOS:001030431700001&lt;/style&gt;&lt;/url&gt;&lt;/related-urls&gt;&lt;/urls&gt;&lt;custom7&gt;497&lt;/custom7&gt;&lt;electronic-resource-num&gt;10.3389/fevo.2019.00497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73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304E7" w14:textId="77AA3E21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Lb29yZW08L0F1dGhvcj48WWVhcj4yMDIwPC9ZZWFyPjxS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Lb29yZW08L0F1dGhvcj48WWVhcj4yMDIwPC9ZZWFyPjxS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74-376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EFEFC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CF7C2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DB384A" w14:textId="099190EF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Hahl&lt;/Author&gt;&lt;Year&gt;2020&lt;/Year&gt;&lt;RecNum&gt;377&lt;/RecNum&gt;&lt;DisplayText&gt;&lt;style face="superscript"&gt;377&lt;/style&gt;&lt;/DisplayText&gt;&lt;record&gt;&lt;rec-number&gt;377&lt;/rec-number&gt;&lt;foreign-keys&gt;&lt;key app="EN" db-id="zssvvptw75drsvefwtnxtxpktzt0f5dfz2fs" timestamp="1740241338"&gt;377&lt;/key&gt;&lt;/foreign-keys&gt;&lt;ref-type name="Journal Article"&gt;17&lt;/ref-type&gt;&lt;contributors&gt;&lt;authors&gt;&lt;author&gt;Hahl, Terhi&lt;/author&gt;&lt;author&gt;van Moorsel, Sofia J.&lt;/author&gt;&lt;author&gt;Schmid, Marc W.&lt;/author&gt;&lt;author&gt;Zuppinger-Dingley, Debra&lt;/author&gt;&lt;author&gt;Schmid, Bernhard&lt;/author&gt;&lt;author&gt;Wagg, Cameron&lt;/author&gt;&lt;/authors&gt;&lt;/contributors&gt;&lt;titles&gt;&lt;title&gt;Plant responses to diversity-driven selection and associated rhizosphere microbial communities&lt;/title&gt;&lt;secondary-title&gt;Funct. Ecol.&lt;/secondary-title&gt;&lt;/titles&gt;&lt;periodical&gt;&lt;full-title&gt;Funct. Ecol.&lt;/full-title&gt;&lt;/periodical&gt;&lt;pages&gt;707-722&lt;/pages&gt;&lt;volume&gt;34&lt;/volume&gt;&lt;number&gt;3&lt;/number&gt;&lt;dates&gt;&lt;year&gt;2020&lt;/year&gt;&lt;pub-dates&gt;&lt;date&gt;Mar&lt;/date&gt;&lt;/pub-dates&gt;&lt;/dates&gt;&lt;isbn&gt;0269-8463&lt;/isbn&gt;&lt;accession-num&gt;WOS:000506129200002&lt;/accession-num&gt;&lt;work-type&gt;Article&lt;/work-type&gt;&lt;urls&gt;&lt;related-urls&gt;&lt;url&gt;&lt;style face="underline" font="default" size="100%"&gt;&amp;lt;Go to ISI&amp;gt;://WOS:000506129200002&lt;/style&gt;&lt;/url&gt;&lt;/related-urls&gt;&lt;/urls&gt;&lt;electronic-resource-num&gt;10.1111/1365-2435.13511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7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5156" w14:textId="7336752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Kostenko&lt;/Author&gt;&lt;Year&gt;2020&lt;/Year&gt;&lt;RecNum&gt;378&lt;/RecNum&gt;&lt;DisplayText&gt;&lt;style face="superscript"&gt;378&lt;/style&gt;&lt;/DisplayText&gt;&lt;record&gt;&lt;rec-number&gt;378&lt;/rec-number&gt;&lt;foreign-keys&gt;&lt;key app="EN" db-id="zssvvptw75drsvefwtnxtxpktzt0f5dfz2fs" timestamp="1740241338"&gt;378&lt;/key&gt;&lt;/foreign-keys&gt;&lt;ref-type name="Journal Article"&gt;17&lt;/ref-type&gt;&lt;contributors&gt;&lt;authors&gt;&lt;author&gt;Kostenko, Olga&lt;/author&gt;&lt;author&gt;Bezemer, T. Martijn&lt;/author&gt;&lt;/authors&gt;&lt;/contributors&gt;&lt;titles&gt;&lt;title&gt;Abiotic and biotic soil legacy effects of plant diversity on plant performance&lt;/title&gt;&lt;secondary-title&gt;Front. Ecol. Evol.&lt;/secondary-title&gt;&lt;/titles&gt;&lt;periodical&gt;&lt;full-title&gt;Front. Ecol. Evol.&lt;/full-title&gt;&lt;/periodical&gt;&lt;pages&gt;451&lt;/pages&gt;&lt;volume&gt;8&lt;/volume&gt;&lt;dates&gt;&lt;year&gt;2020&lt;/year&gt;&lt;pub-dates&gt;&lt;date&gt;Apr 3&lt;/date&gt;&lt;/pub-dates&gt;&lt;/dates&gt;&lt;isbn&gt;2296-701X&lt;/isbn&gt;&lt;accession-num&gt;WOS:000528744600001&lt;/accession-num&gt;&lt;work-type&gt;Article&lt;/work-type&gt;&lt;urls&gt;&lt;related-urls&gt;&lt;url&gt;&lt;style face="underline" font="default" size="100%"&gt;&amp;lt;Go to ISI&amp;gt;://WOS:000528744600001&lt;/style&gt;&lt;/url&gt;&lt;/related-urls&gt;&lt;/urls&gt;&lt;custom7&gt;87&lt;/custom7&gt;&lt;electronic-resource-num&gt;10.3389/fevo.2020.00087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7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C440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9CC8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93688" w14:textId="4A94BC5A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ennett&lt;/Author&gt;&lt;Year&gt;2020&lt;/Year&gt;&lt;RecNum&gt;379&lt;/RecNum&gt;&lt;DisplayText&gt;&lt;style face="superscript"&gt;379&lt;/style&gt;&lt;/DisplayText&gt;&lt;record&gt;&lt;rec-number&gt;379&lt;/rec-number&gt;&lt;foreign-keys&gt;&lt;key app="EN" db-id="zssvvptw75drsvefwtnxtxpktzt0f5dfz2fs" timestamp="1740241338"&gt;379&lt;/key&gt;&lt;/foreign-keys&gt;&lt;ref-type name="Journal Article"&gt;17&lt;/ref-type&gt;&lt;contributors&gt;&lt;authors&gt;&lt;author&gt;Bennett, J. A.&lt;/author&gt;&lt;author&gt;Koch, A. M.&lt;/author&gt;&lt;author&gt;Forsythe, J.&lt;/author&gt;&lt;author&gt;Johnson, N. C.&lt;/author&gt;&lt;author&gt;Tilman, D.&lt;/author&gt;&lt;author&gt;Klironomos, J.&lt;/author&gt;&lt;/authors&gt;&lt;/contributors&gt;&lt;titles&gt;&lt;title&gt;Resistance of soil biota and plant growth to disturbance increases with plant diversity&lt;/title&gt;&lt;secondary-title&gt;Ecol. Lett.&lt;/secondary-title&gt;&lt;/titles&gt;&lt;periodical&gt;&lt;full-title&gt;Ecol. Lett.&lt;/full-title&gt;&lt;/periodical&gt;&lt;pages&gt;119-128&lt;/pages&gt;&lt;volume&gt;23&lt;/volume&gt;&lt;number&gt;1&lt;/number&gt;&lt;dates&gt;&lt;year&gt;2020&lt;/year&gt;&lt;pub-dates&gt;&lt;date&gt;Jan&lt;/date&gt;&lt;/pub-dates&gt;&lt;/dates&gt;&lt;isbn&gt;1461-023X&lt;/isbn&gt;&lt;accession-num&gt;WOS:000492380800001&lt;/accession-num&gt;&lt;urls&gt;&lt;related-urls&gt;&lt;url&gt;&lt;style face="underline" font="default" size="100%"&gt;&amp;lt;Go to ISI&amp;gt;://WOS:000492380800001&lt;/style&gt;&lt;/url&gt;&lt;/related-urls&gt;&lt;/urls&gt;&lt;electronic-resource-num&gt;10.1111/ele.13408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79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</w:tr>
      <w:tr w:rsidR="00BB2993" w:rsidRPr="00BE0949" w14:paraId="77DC73EA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43284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21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72C414" w14:textId="6708A89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ZT4yMjI8L3ZvbHVtZT48bnVtYmVyPjExPC9udW1iZXI+PGRhdGVzPjx5ZWFyPjIwMjE8L3llYXI+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CZWNrPC9BdXRob3I+PFllYXI+MjAyMTwvWWVhcj48UmVj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ZT4yMjI8L3ZvbHVtZT48bnVtYmVyPjExPC9udW1iZXI+PGRhdGVzPjx5ZWFyPjIwMjE8L3llYXI+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3,37,380-41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D8E9BE" w14:textId="37291B0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Kumar&lt;/Author&gt;&lt;Year&gt;2021&lt;/Year&gt;&lt;RecNum&gt;412&lt;/RecNum&gt;&lt;DisplayText&gt;&lt;style face="superscript"&gt;412&lt;/style&gt;&lt;/DisplayText&gt;&lt;record&gt;&lt;rec-number&gt;412&lt;/rec-number&gt;&lt;foreign-keys&gt;&lt;key app="EN" db-id="zssvvptw75drsvefwtnxtxpktzt0f5dfz2fs" timestamp="1740241338"&gt;412&lt;/key&gt;&lt;/foreign-keys&gt;&lt;ref-type name="Journal Article"&gt;17&lt;/ref-type&gt;&lt;contributors&gt;&lt;authors&gt;&lt;author&gt;Kumar, Amit&lt;/author&gt;&lt;author&gt;Rosinger, Christoph&lt;/author&gt;&lt;author&gt;Chen, Hao&lt;/author&gt;&lt;author&gt;Protic, Siobhan&lt;/author&gt;&lt;author&gt;Bonkowski, Michael&lt;/author&gt;&lt;author&gt;Temperton, Vicky M.&lt;/author&gt;&lt;/authors&gt;&lt;/contributors&gt;&lt;titles&gt;&lt;title&gt;Gone and forgotten: Facilitative effects of intercropping combinations did not carry over to affect barley performance in a follow-up crop rotation&lt;/title&gt;&lt;secondary-title&gt;Plant Soil&lt;/secondary-title&gt;&lt;/titles&gt;&lt;periodical&gt;&lt;full-title&gt;Plant Soil&lt;/full-title&gt;&lt;/periodical&gt;&lt;pages&gt;405-419&lt;/pages&gt;&lt;volume&gt;467&lt;/volume&gt;&lt;number&gt;1-2&lt;/number&gt;&lt;dates&gt;&lt;year&gt;2021&lt;/year&gt;&lt;pub-dates&gt;&lt;date&gt;Oct&lt;/date&gt;&lt;/pub-dates&gt;&lt;/dates&gt;&lt;isbn&gt;0032-079X&lt;/isbn&gt;&lt;accession-num&gt;WOS:000684518600002&lt;/accession-num&gt;&lt;work-type&gt;Article&lt;/work-type&gt;&lt;urls&gt;&lt;related-urls&gt;&lt;url&gt;&lt;style face="underline" font="default" size="100%"&gt;&amp;lt;Go to ISI&amp;gt;://WOS:000684518600002&lt;/style&gt;&lt;/url&gt;&lt;/related-urls&gt;&lt;/urls&gt;&lt;electronic-resource-num&gt;10.1007/s11104-021-05104-7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1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BD38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3E89AE" w14:textId="43FDDD98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Hassan&lt;/Author&gt;&lt;Year&gt;2021&lt;/Year&gt;&lt;RecNum&gt;413&lt;/RecNum&gt;&lt;DisplayText&gt;&lt;style face="superscript"&gt;413&lt;/style&gt;&lt;/DisplayText&gt;&lt;record&gt;&lt;rec-number&gt;413&lt;/rec-number&gt;&lt;foreign-keys&gt;&lt;key app="EN" db-id="zssvvptw75drsvefwtnxtxpktzt0f5dfz2fs" timestamp="1740241338"&gt;413&lt;/key&gt;&lt;/foreign-keys&gt;&lt;ref-type name="Journal Article"&gt;17&lt;/ref-type&gt;&lt;contributors&gt;&lt;authors&gt;&lt;author&gt;Hassan, Kamrul&lt;/author&gt;&lt;author&gt;Carrillo, Yolima&lt;/author&gt;&lt;author&gt;Nielsen, Uffe N.&lt;/author&gt;&lt;/authors&gt;&lt;/contributors&gt;&lt;titles&gt;&lt;title&gt;The effect of prolonged drought legacies on plant-soil feedbacks&lt;/title&gt;&lt;secondary-title&gt;J. Veg. Sci.&lt;/secondary-title&gt;&lt;/titles&gt;&lt;periodical&gt;&lt;full-title&gt;J. Veg. Sci.&lt;/full-title&gt;&lt;/periodical&gt;&lt;pages&gt;e13100&lt;/pages&gt;&lt;volume&gt;32&lt;/volume&gt;&lt;number&gt;6&lt;/number&gt;&lt;dates&gt;&lt;year&gt;2021&lt;/year&gt;&lt;pub-dates&gt;&lt;date&gt;Nov&lt;/date&gt;&lt;/pub-dates&gt;&lt;/dates&gt;&lt;isbn&gt;1100-9233&lt;/isbn&gt;&lt;accession-num&gt;WOS:000734882300012&lt;/accession-num&gt;&lt;work-type&gt;Article&lt;/work-type&gt;&lt;urls&gt;&lt;related-urls&gt;&lt;url&gt;&lt;style face="underline" font="default" size="100%"&gt;&amp;lt;Go to ISI&amp;gt;://WOS:000734882300012&lt;/style&gt;&lt;/url&gt;&lt;/related-urls&gt;&lt;/urls&gt;&lt;custom7&gt;e13100&lt;/custom7&gt;&lt;electronic-resource-num&gt;10.1111/jvs.13100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13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34B56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0C893" w14:textId="5BE15B2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Kb25nZW48L0F1dGhvcj48WWVhcj4yMDIxPC9ZZWFyPjxS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Kb25nZW48L0F1dGhvcj48WWVhcj4yMDIxPC9ZZWFyPjxS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14,415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BB8F3D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72D6D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A92BC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026A0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A99D6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039B6456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7DBA8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lastRenderedPageBreak/>
              <w:t>2022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929B6A" w14:textId="7B22A99B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Q2l0ZT48Q2l0ZT48QXV0aG9yPk1jTWFoZW48L0F1dGhvcj48WWVhcj4yMDIyPC9ZZWFyPjxSZWNO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YdWU8L0F1dGhvcj48WWVhcj4yMDIyPC9ZZWFyPjxSZWNO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Q2l0ZT48Q2l0ZT48QXV0aG9yPk1jTWFoZW48L0F1dGhvcj48WWVhcj4yMDIyPC9ZZWFyPjxSZWNO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12,416-44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61141D" w14:textId="1429B9C4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Bolin&lt;/Author&gt;&lt;Year&gt;2022&lt;/Year&gt;&lt;RecNum&gt;448&lt;/RecNum&gt;&lt;DisplayText&gt;&lt;style face="superscript"&gt;448&lt;/style&gt;&lt;/DisplayText&gt;&lt;record&gt;&lt;rec-number&gt;448&lt;/rec-number&gt;&lt;foreign-keys&gt;&lt;key app="EN" db-id="zssvvptw75drsvefwtnxtxpktzt0f5dfz2fs" timestamp="1740241338"&gt;448&lt;/key&gt;&lt;/foreign-keys&gt;&lt;ref-type name="Journal Article"&gt;17&lt;/ref-type&gt;&lt;contributors&gt;&lt;authors&gt;&lt;author&gt;Bolin, Lana G.&lt;/author&gt;&lt;author&gt;Lau, Jennifer A.&lt;/author&gt;&lt;/authors&gt;&lt;/contributors&gt;&lt;titles&gt;&lt;title&gt;Linking genetic diversity and species diversity through plant-soil feedback&lt;/title&gt;&lt;secondary-title&gt;Ecology&lt;/secondary-title&gt;&lt;/titles&gt;&lt;periodical&gt;&lt;full-title&gt;Ecology&lt;/full-title&gt;&lt;/periodical&gt;&lt;pages&gt;e3692&lt;/pages&gt;&lt;volume&gt;103&lt;/volume&gt;&lt;number&gt;7&lt;/number&gt;&lt;dates&gt;&lt;year&gt;2022&lt;/year&gt;&lt;pub-dates&gt;&lt;date&gt;Jul&lt;/date&gt;&lt;/pub-dates&gt;&lt;/dates&gt;&lt;isbn&gt;0012-9658&lt;/isbn&gt;&lt;accession-num&gt;WOS:000793106400001&lt;/accession-num&gt;&lt;work-type&gt;Article&lt;/work-type&gt;&lt;urls&gt;&lt;related-urls&gt;&lt;url&gt;&lt;style face="underline" font="default" size="100%"&gt;&amp;lt;Go to ISI&amp;gt;://WOS:000793106400001&lt;/style&gt;&lt;/url&gt;&lt;/related-urls&gt;&lt;/urls&gt;&lt;custom7&gt;e3692&lt;/custom7&gt;&lt;electronic-resource-num&gt;10.1002/ecy.3692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4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4D77E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FC8FF6" w14:textId="2A7FC0C0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Chen&lt;/Author&gt;&lt;Year&gt;2022&lt;/Year&gt;&lt;RecNum&gt;449&lt;/RecNum&gt;&lt;DisplayText&gt;&lt;style face="superscript"&gt;449&lt;/style&gt;&lt;/DisplayText&gt;&lt;record&gt;&lt;rec-number&gt;449&lt;/rec-number&gt;&lt;foreign-keys&gt;&lt;key app="EN" db-id="zssvvptw75drsvefwtnxtxpktzt0f5dfz2fs" timestamp="1740241338"&gt;449&lt;/key&gt;&lt;/foreign-keys&gt;&lt;ref-type name="Journal Article"&gt;17&lt;/ref-type&gt;&lt;contributors&gt;&lt;authors&gt;&lt;author&gt;Chen, Duo&lt;/author&gt;&lt;author&gt;van Kleunen, Mark&lt;/author&gt;&lt;/authors&gt;&lt;/contributors&gt;&lt;titles&gt;&lt;title&gt;Invasional meltdown mediated by plant-soil feedbacks may depend on community diversity&lt;/title&gt;&lt;secondary-title&gt;New Phytol.&lt;/secondary-title&gt;&lt;/titles&gt;&lt;periodical&gt;&lt;full-title&gt;New Phytol.&lt;/full-title&gt;&lt;/periodical&gt;&lt;pages&gt;1589-1598&lt;/pages&gt;&lt;volume&gt;235&lt;/volume&gt;&lt;number&gt;4&lt;/number&gt;&lt;dates&gt;&lt;year&gt;2022&lt;/year&gt;&lt;pub-dates&gt;&lt;date&gt;Aug&lt;/date&gt;&lt;/pub-dates&gt;&lt;/dates&gt;&lt;isbn&gt;0028-646X&lt;/isbn&gt;&lt;accession-num&gt;WOS:000800484200001&lt;/accession-num&gt;&lt;work-type&gt;Article&lt;/work-type&gt;&lt;urls&gt;&lt;related-urls&gt;&lt;url&gt;&lt;style face="underline" font="default" size="100%"&gt;&amp;lt;Go to ISI&amp;gt;://WOS:000800484200001&lt;/style&gt;&lt;/url&gt;&lt;/related-urls&gt;&lt;/urls&gt;&lt;electronic-resource-num&gt;10.1111/nph.18218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49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BA41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41CF88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C36675" w14:textId="02EF0DE8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Xue&lt;/Author&gt;&lt;Year&gt;2022&lt;/Year&gt;&lt;RecNum&gt;450&lt;/RecNum&gt;&lt;DisplayText&gt;&lt;style face="superscript"&gt;450&lt;/style&gt;&lt;/DisplayText&gt;&lt;record&gt;&lt;rec-number&gt;450&lt;/rec-number&gt;&lt;foreign-keys&gt;&lt;key app="EN" db-id="zssvvptw75drsvefwtnxtxpktzt0f5dfz2fs" timestamp="1740241338"&gt;450&lt;/key&gt;&lt;/foreign-keys&gt;&lt;ref-type name="Journal Article"&gt;17&lt;/ref-type&gt;&lt;contributors&gt;&lt;authors&gt;&lt;author&gt;Xue, Wei&lt;/author&gt;&lt;author&gt;Yao, Si Mei&lt;/author&gt;&lt;author&gt;Huang, Lin&lt;/author&gt;&lt;author&gt;Roiloa, Sergio R.&lt;/author&gt;&lt;author&gt;Ji, Bao Ming&lt;/author&gt;&lt;author&gt;Yu, Fei Hai&lt;/author&gt;&lt;/authors&gt;&lt;/contributors&gt;&lt;titles&gt;&lt;title&gt;Current plant diversity but not its soil legacy influences exotic plant invasion&lt;/title&gt;&lt;secondary-title&gt;J. Plant Ecol.&lt;/secondary-title&gt;&lt;/titles&gt;&lt;periodical&gt;&lt;full-title&gt;J. Plant Ecol.&lt;/full-title&gt;&lt;/periodical&gt;&lt;pages&gt;639-649&lt;/pages&gt;&lt;volume&gt;15&lt;/volume&gt;&lt;number&gt;3&lt;/number&gt;&lt;dates&gt;&lt;year&gt;2022&lt;/year&gt;&lt;pub-dates&gt;&lt;date&gt;Jun 1&lt;/date&gt;&lt;/pub-dates&gt;&lt;/dates&gt;&lt;isbn&gt;1752-9921&lt;/isbn&gt;&lt;accession-num&gt;WOS:000818107400006&lt;/accession-num&gt;&lt;work-type&gt;Article&lt;/work-type&gt;&lt;urls&gt;&lt;related-urls&gt;&lt;url&gt;&lt;style face="underline" font="default" size="100%"&gt;&amp;lt;Go to ISI&amp;gt;://WOS:000818107400006&lt;/style&gt;&lt;/url&gt;&lt;/related-urls&gt;&lt;/urls&gt;&lt;electronic-resource-num&gt;10.1093/jpe/rtab065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50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3E4602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09AB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0C1136" w14:textId="123AED0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Xi&lt;/Author&gt;&lt;Year&gt;2022&lt;/Year&gt;&lt;RecNum&gt;451&lt;/RecNum&gt;&lt;DisplayText&gt;&lt;style face="superscript"&gt;451&lt;/style&gt;&lt;/DisplayText&gt;&lt;record&gt;&lt;rec-number&gt;451&lt;/rec-number&gt;&lt;foreign-keys&gt;&lt;key app="EN" db-id="zssvvptw75drsvefwtnxtxpktzt0f5dfz2fs" timestamp="1740241338"&gt;451&lt;/key&gt;&lt;/foreign-keys&gt;&lt;ref-type name="Journal Article"&gt;17&lt;/ref-type&gt;&lt;contributors&gt;&lt;authors&gt;&lt;author&gt;Xi, Nianxun&lt;/author&gt;&lt;author&gt;Chen, Dongxia&lt;/author&gt;&lt;author&gt;Bahn, Michael&lt;/author&gt;&lt;author&gt;Wu, Hangyu&lt;/author&gt;&lt;author&gt;Chu, Chengjin&lt;/author&gt;&lt;author&gt;Cadotte, Marc W.&lt;/author&gt;&lt;author&gt;Bloor, Juliette M. G.&lt;/author&gt;&lt;/authors&gt;&lt;/contributors&gt;&lt;titles&gt;&lt;title&gt;Drought soil legacy alters drivers of plant diversity-productivity relationships in oldfield systems&lt;/title&gt;&lt;secondary-title&gt;Sci. Adv.&lt;/secondary-title&gt;&lt;/titles&gt;&lt;periodical&gt;&lt;full-title&gt;Sci. Adv.&lt;/full-title&gt;&lt;/periodical&gt;&lt;pages&gt;eabn3368&lt;/pages&gt;&lt;volume&gt;8&lt;/volume&gt;&lt;number&gt;18&lt;/number&gt;&lt;dates&gt;&lt;year&gt;2022&lt;/year&gt;&lt;/dates&gt;&lt;urls&gt;&lt;related-urls&gt;&lt;url&gt;https://www.science.org/doi/abs/10.1126/sciadv.abn3368&lt;/url&gt;&lt;/related-urls&gt;&lt;/urls&gt;&lt;electronic-resource-num&gt;doi:10.1126/sciadv.abn3368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51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FCF6F9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76B3E76E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4F25A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23</w:t>
            </w: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B25FD5" w14:textId="0754014F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mUwOTk3NDwvcGFnZXM+PHZvbHVtZT4yMDIzPC92b2x1bWU+PG51bWJlcj4xMTwvbnVtYmVyPjxk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HYW88L0F1dGhvcj48WWVhcj4yMDIzPC9ZZWFyPjxSZWNO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mUwOTk3NDwvcGFnZXM+PHZvbHVtZT4yMDIzPC92b2x1bWU+PG51bWJlcj4xMTwvbnVtYmVyPjxk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2,452-48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36B6F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0D613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8017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CA411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6F13B7" w14:textId="25718DDC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Wang&lt;/Author&gt;&lt;Year&gt;2023&lt;/Year&gt;&lt;RecNum&gt;488&lt;/RecNum&gt;&lt;DisplayText&gt;&lt;style face="superscript"&gt;488&lt;/style&gt;&lt;/DisplayText&gt;&lt;record&gt;&lt;rec-number&gt;488&lt;/rec-number&gt;&lt;foreign-keys&gt;&lt;key app="EN" db-id="zssvvptw75drsvefwtnxtxpktzt0f5dfz2fs" timestamp="1740241339"&gt;488&lt;/key&gt;&lt;/foreign-keys&gt;&lt;ref-type name="Journal Article"&gt;17&lt;/ref-type&gt;&lt;contributors&gt;&lt;authors&gt;&lt;author&gt;Wang, Xiao-Yan&lt;/author&gt;&lt;author&gt;Gao, Song&lt;/author&gt;&lt;author&gt;Chen, Tong&lt;/author&gt;&lt;author&gt;Wang, Jiang&lt;/author&gt;&lt;author&gt;Yu, Fei-Hai&lt;/author&gt;&lt;/authors&gt;&lt;/contributors&gt;&lt;titles&gt;&lt;title&gt;Interactions between soil microbes and native species drive a diversity-invasibility relationship&lt;/title&gt;&lt;secondary-title&gt;Biol. Invasions&lt;/secondary-title&gt;&lt;/titles&gt;&lt;periodical&gt;&lt;full-title&gt;Biol. Invasions&lt;/full-title&gt;&lt;/periodical&gt;&lt;pages&gt;1461-1472&lt;/pages&gt;&lt;volume&gt;25&lt;/volume&gt;&lt;number&gt;5&lt;/number&gt;&lt;dates&gt;&lt;year&gt;2023&lt;/year&gt;&lt;pub-dates&gt;&lt;date&gt;May&lt;/date&gt;&lt;/pub-dates&gt;&lt;/dates&gt;&lt;isbn&gt;1387-3547&lt;/isbn&gt;&lt;accession-num&gt;WOS:000905406200001&lt;/accession-num&gt;&lt;work-type&gt;Article&lt;/work-type&gt;&lt;urls&gt;&lt;related-urls&gt;&lt;url&gt;&lt;style face="underline" font="default" size="100%"&gt;&amp;lt;Go to ISI&amp;gt;://WOS:000905406200001&lt;/style&gt;&lt;/url&gt;&lt;/related-urls&gt;&lt;/urls&gt;&lt;electronic-resource-num&gt;10.1007/s10530-022-02988-z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8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430C4" w14:textId="0DC8C536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Ren&lt;/Author&gt;&lt;Year&gt;2023&lt;/Year&gt;&lt;RecNum&gt;32&lt;/RecNum&gt;&lt;DisplayText&gt;&lt;style face="superscript"&gt;32&lt;/style&gt;&lt;/DisplayText&gt;&lt;record&gt;&lt;rec-number&gt;32&lt;/rec-number&gt;&lt;foreign-keys&gt;&lt;key app="EN" db-id="zssvvptw75drsvefwtnxtxpktzt0f5dfz2fs" timestamp="1740241334"&gt;32&lt;/key&gt;&lt;/foreign-keys&gt;&lt;ref-type name="Journal Article"&gt;17&lt;/ref-type&gt;&lt;contributors&gt;&lt;authors&gt;&lt;author&gt;Ren, Haiyan&lt;/author&gt;&lt;author&gt;Xie, Jiayao&lt;/author&gt;&lt;author&gt;Li, Kang&lt;/author&gt;&lt;author&gt;Shi, Sibo&lt;/author&gt;&lt;author&gt;Li, Xianping&lt;/author&gt;&lt;author&gt;Guo, Hui&lt;/author&gt;&lt;author&gt;Liu, Manqiang&lt;/author&gt;&lt;author&gt;Yu, Qiang&lt;/author&gt;&lt;/authors&gt;&lt;/contributors&gt;&lt;titles&gt;&lt;title&gt;Diversity-conditioned soil strengthens plant diversity-productivity relationship&lt;/title&gt;&lt;secondary-title&gt;J. Appl. Ecol.&lt;/secondary-title&gt;&lt;/titles&gt;&lt;periodical&gt;&lt;full-title&gt;J. Appl. Ecol.&lt;/full-title&gt;&lt;/periodical&gt;&lt;pages&gt;1881-1892&lt;/pages&gt;&lt;volume&gt;60&lt;/volume&gt;&lt;number&gt;9&lt;/number&gt;&lt;dates&gt;&lt;year&gt;2023&lt;/year&gt;&lt;pub-dates&gt;&lt;date&gt;Sep&lt;/date&gt;&lt;/pub-dates&gt;&lt;/dates&gt;&lt;isbn&gt;0021-8901&lt;/isbn&gt;&lt;accession-num&gt;WOS:001011758400001&lt;/accession-num&gt;&lt;work-type&gt;Article&lt;/work-type&gt;&lt;urls&gt;&lt;related-urls&gt;&lt;url&gt;&lt;style face="underline" font="default" size="100%"&gt;&amp;lt;Go to ISI&amp;gt;://WOS:001011758400001&lt;/style&gt;&lt;/url&gt;&lt;/related-urls&gt;&lt;/urls&gt;&lt;electronic-resource-num&gt;10.1111/1365-2664.14454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3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DFAE8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6B339" w14:textId="5766022D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Goossens&lt;/Author&gt;&lt;Year&gt;2023&lt;/Year&gt;&lt;RecNum&gt;465&lt;/RecNum&gt;&lt;DisplayText&gt;&lt;style face="superscript"&gt;465&lt;/style&gt;&lt;/DisplayText&gt;&lt;record&gt;&lt;rec-number&gt;465&lt;/rec-number&gt;&lt;foreign-keys&gt;&lt;key app="EN" db-id="zssvvptw75drsvefwtnxtxpktzt0f5dfz2fs" timestamp="1740241338"&gt;465&lt;/key&gt;&lt;/foreign-keys&gt;&lt;ref-type name="Journal Article"&gt;17&lt;/ref-type&gt;&lt;contributors&gt;&lt;authors&gt;&lt;author&gt;Goossens, Elias P.&lt;/author&gt;&lt;author&gt;Minden, Vanessa&lt;/author&gt;&lt;author&gt;Van Poucke, Flor&lt;/author&gt;&lt;author&gt;Olde Venterink, Harry&lt;/author&gt;&lt;/authors&gt;&lt;/contributors&gt;&lt;titles&gt;&lt;title&gt;Negative plant-soil feedbacks disproportionally affect dominant plants, facilitating coexistence in plant communities&lt;/title&gt;&lt;secondary-title&gt;NPJ biodivers.&lt;/secondary-title&gt;&lt;/titles&gt;&lt;periodical&gt;&lt;full-title&gt;NPJ biodivers.&lt;/full-title&gt;&lt;/periodical&gt;&lt;pages&gt;27&lt;/pages&gt;&lt;volume&gt;2&lt;/volume&gt;&lt;number&gt;1&lt;/number&gt;&lt;dates&gt;&lt;year&gt;2023&lt;/year&gt;&lt;pub-dates&gt;&lt;date&gt;2023/12/21&lt;/date&gt;&lt;/pub-dates&gt;&lt;/dates&gt;&lt;isbn&gt;2731-4243&lt;/isbn&gt;&lt;urls&gt;&lt;related-urls&gt;&lt;url&gt;https://doi.org/10.1038/s44185-023-00032-4&lt;/url&gt;&lt;/related-urls&gt;&lt;/urls&gt;&lt;electronic-resource-num&gt;10.1038/s44185-023-00032-4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65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69787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FFFC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</w:tr>
      <w:tr w:rsidR="00BB2993" w:rsidRPr="00BE0949" w14:paraId="2256E165" w14:textId="77777777" w:rsidTr="003F65D3">
        <w:trPr>
          <w:trHeight w:val="283"/>
          <w:jc w:val="center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C25002" w14:textId="77777777" w:rsidR="00BB2993" w:rsidRPr="00DC2232" w:rsidRDefault="00BB2993" w:rsidP="003F65D3">
            <w:pPr>
              <w:snapToGrid w:val="0"/>
              <w:rPr>
                <w:rFonts w:eastAsia="等线"/>
              </w:rPr>
            </w:pPr>
            <w:r w:rsidRPr="00DC2232">
              <w:rPr>
                <w:rFonts w:eastAsia="等线"/>
              </w:rPr>
              <w:t>2024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F84500B" w14:textId="1A45298F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aW4gcGxhbnQtc29pbCBiaW90aWMgaW50ZXJhY3Rpb25zPC90aXRsZT48c2Vjb25kYXJ5LXRpdGxl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aaHU8L0F1dGhvcj48WWVhcj4yMDI0PC9ZZWFyPjxSZWNO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=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aW4gcGxhbnQtc29pbCBiaW90aWMgaW50ZXJhY3Rpb25zPC90aXRsZT48c2Vjb25kYXJ5LXRpdGxl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489-522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FF7E75" w14:textId="75B48486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aaG91PC9BdXRob3I+PFllYXI+MjAyNDwvWWVhcj48UmVj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aaG91PC9BdXRob3I+PFllYXI+MjAyNDwvWWVhcj48UmVj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523-525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A2F46B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878345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0C3A2BE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C47211A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CDA043" w14:textId="64EDC5CB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>
                <w:fldData xml:space="preserve">PEVuZE5vdGU+PENpdGU+PEF1dGhvcj5UYW88L0F1dGhvcj48WWVhcj4yMDI0PC9ZZWFyPjxSZWNO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 </w:instrText>
            </w:r>
            <w:r w:rsidR="00935AE1">
              <w:rPr>
                <w:rFonts w:eastAsia="等线"/>
                <w:i/>
                <w:iCs/>
              </w:rPr>
              <w:fldChar w:fldCharType="begin">
                <w:fldData xml:space="preserve">PEVuZE5vdGU+PENpdGU+PEF1dGhvcj5UYW88L0F1dGhvcj48WWVhcj4yMDI0PC9ZZWFyPjxSZWNO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</w:fldData>
              </w:fldChar>
            </w:r>
            <w:r w:rsidR="00935AE1">
              <w:rPr>
                <w:rFonts w:eastAsia="等线"/>
                <w:i/>
                <w:iCs/>
              </w:rPr>
              <w:instrText xml:space="preserve"> ADDIN EN.CITE.DATA </w:instrText>
            </w:r>
            <w:r w:rsidR="00935AE1">
              <w:rPr>
                <w:rFonts w:eastAsia="等线"/>
                <w:i/>
                <w:iCs/>
              </w:rPr>
            </w:r>
            <w:r w:rsidR="00935AE1">
              <w:rPr>
                <w:rFonts w:eastAsia="等线"/>
                <w:i/>
                <w:iCs/>
              </w:rPr>
              <w:fldChar w:fldCharType="end"/>
            </w:r>
            <w:r w:rsidRPr="00541AC4">
              <w:rPr>
                <w:rFonts w:eastAsia="等线"/>
                <w:i/>
                <w:iCs/>
              </w:rPr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526,527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89FE9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EF79414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F8C530" w14:textId="77777777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4B1C171" w14:textId="2BA58A4E" w:rsidR="00BB2993" w:rsidRPr="00541AC4" w:rsidRDefault="00BB2993" w:rsidP="003F65D3">
            <w:pPr>
              <w:snapToGrid w:val="0"/>
              <w:rPr>
                <w:rFonts w:eastAsia="等线"/>
                <w:i/>
                <w:iCs/>
              </w:rPr>
            </w:pPr>
            <w:r w:rsidRPr="00541AC4">
              <w:rPr>
                <w:rFonts w:eastAsia="等线"/>
                <w:i/>
                <w:iCs/>
              </w:rPr>
              <w:fldChar w:fldCharType="begin"/>
            </w:r>
            <w:r w:rsidR="00935AE1">
              <w:rPr>
                <w:rFonts w:eastAsia="等线"/>
                <w:i/>
                <w:iCs/>
              </w:rPr>
              <w:instrText xml:space="preserve"> ADDIN EN.CITE &lt;EndNote&gt;&lt;Cite&gt;&lt;Author&gt;Yacine&lt;/Author&gt;&lt;Year&gt;2024&lt;/Year&gt;&lt;RecNum&gt;528&lt;/RecNum&gt;&lt;DisplayText&gt;&lt;style face="superscript"&gt;528&lt;/style&gt;&lt;/DisplayText&gt;&lt;record&gt;&lt;rec-number&gt;528&lt;/rec-number&gt;&lt;foreign-keys&gt;&lt;key app="EN" db-id="zssvvptw75drsvefwtnxtxpktzt0f5dfz2fs" timestamp="1740241339"&gt;528&lt;/key&gt;&lt;/foreign-keys&gt;&lt;ref-type name="Journal Article"&gt;17&lt;/ref-type&gt;&lt;contributors&gt;&lt;authors&gt;&lt;author&gt;Yacine, Youssef&lt;/author&gt;&lt;author&gt;Kutakova, Eliska&lt;/author&gt;&lt;author&gt;in &amp;apos;t Zandt, Dina&lt;/author&gt;&lt;author&gt;Hadincova, Veroslava&lt;/author&gt;&lt;author&gt;Semerad, Jaroslav&lt;/author&gt;&lt;author&gt;Cajthaml, Tomas&lt;/author&gt;&lt;author&gt;Munzbergova, Zuzana&lt;/author&gt;&lt;/authors&gt;&lt;/contributors&gt;&lt;titles&gt;&lt;title&gt;Between- versus within-species variation in plant-soil feedback relates to different functional traits, but exudate variability is involved at both scales&lt;/title&gt;&lt;secondary-title&gt;Funct. Ecol.&lt;/secondary-title&gt;&lt;/titles&gt;&lt;periodical&gt;&lt;full-title&gt;Funct. Ecol.&lt;/full-title&gt;&lt;/periodical&gt;&lt;pages&gt;1156-1171&lt;/pages&gt;&lt;volume&gt;38&lt;/volume&gt;&lt;number&gt;5&lt;/number&gt;&lt;dates&gt;&lt;year&gt;2024&lt;/year&gt;&lt;pub-dates&gt;&lt;date&gt;May&lt;/date&gt;&lt;/pub-dates&gt;&lt;/dates&gt;&lt;isbn&gt;0269-8463&lt;/isbn&gt;&lt;accession-num&gt;WOS:001187292500001&lt;/accession-num&gt;&lt;work-type&gt;Article&lt;/work-type&gt;&lt;urls&gt;&lt;related-urls&gt;&lt;url&gt;&lt;style face="underline" font="default" size="100%"&gt;&amp;lt;Go to ISI&amp;gt;://WOS:001187292500001&lt;/style&gt;&lt;/url&gt;&lt;/related-urls&gt;&lt;/urls&gt;&lt;electronic-resource-num&gt;10.1111/1365-2435.14548&lt;/electronic-resource-num&gt;&lt;/record&gt;&lt;/Cite&gt;&lt;/EndNote&gt;</w:instrText>
            </w:r>
            <w:r w:rsidRPr="00541AC4">
              <w:rPr>
                <w:rFonts w:eastAsia="等线"/>
                <w:i/>
                <w:iCs/>
              </w:rPr>
              <w:fldChar w:fldCharType="separate"/>
            </w:r>
            <w:r w:rsidRPr="00541AC4">
              <w:rPr>
                <w:rFonts w:eastAsia="等线"/>
                <w:i/>
                <w:iCs/>
                <w:noProof/>
              </w:rPr>
              <w:t>528</w:t>
            </w:r>
            <w:r w:rsidRPr="00541AC4">
              <w:rPr>
                <w:rFonts w:eastAsia="等线"/>
                <w:i/>
                <w:iCs/>
              </w:rPr>
              <w:fldChar w:fldCharType="end"/>
            </w:r>
          </w:p>
        </w:tc>
      </w:tr>
    </w:tbl>
    <w:p w14:paraId="7A11B542" w14:textId="77777777" w:rsidR="00BB2993" w:rsidRPr="00C223D7" w:rsidRDefault="00BB2993" w:rsidP="00BB2993">
      <w:pPr>
        <w:rPr>
          <w:b/>
        </w:rPr>
      </w:pPr>
    </w:p>
    <w:bookmarkEnd w:id="5"/>
    <w:p w14:paraId="14638F74" w14:textId="77777777" w:rsidR="00BB2993" w:rsidRDefault="00BB2993" w:rsidP="00BB2993">
      <w:pPr>
        <w:rPr>
          <w:b/>
        </w:rPr>
      </w:pPr>
      <w:r>
        <w:rPr>
          <w:b/>
        </w:rPr>
        <w:br w:type="page"/>
      </w:r>
    </w:p>
    <w:p w14:paraId="4A830CF6" w14:textId="77777777" w:rsidR="00BB2993" w:rsidRPr="00C223D7" w:rsidRDefault="00BB2993" w:rsidP="00BB2993">
      <w:pPr>
        <w:spacing w:line="360" w:lineRule="auto"/>
      </w:pPr>
      <w:r>
        <w:rPr>
          <w:rFonts w:hint="eastAsia"/>
          <w:b/>
        </w:rPr>
        <w:lastRenderedPageBreak/>
        <w:t>T</w:t>
      </w:r>
      <w:r w:rsidRPr="00C223D7">
        <w:rPr>
          <w:b/>
        </w:rPr>
        <w:t>able S</w:t>
      </w:r>
      <w:r>
        <w:rPr>
          <w:rFonts w:hint="eastAsia"/>
          <w:b/>
        </w:rPr>
        <w:t>2</w:t>
      </w:r>
      <w:r w:rsidRPr="00C223D7">
        <w:t xml:space="preserve"> List of plant species used for plant community construction along with their Abbreviations and life cycle (annual vs. perennial).</w:t>
      </w:r>
    </w:p>
    <w:tbl>
      <w:tblPr>
        <w:tblW w:w="13958" w:type="dxa"/>
        <w:jc w:val="center"/>
        <w:tblLook w:val="04A0" w:firstRow="1" w:lastRow="0" w:firstColumn="1" w:lastColumn="0" w:noHBand="0" w:noVBand="1"/>
      </w:tblPr>
      <w:tblGrid>
        <w:gridCol w:w="2667"/>
        <w:gridCol w:w="5555"/>
        <w:gridCol w:w="1643"/>
        <w:gridCol w:w="4093"/>
      </w:tblGrid>
      <w:tr w:rsidR="00BB2993" w:rsidRPr="00C223D7" w14:paraId="738E1FEC" w14:textId="77777777" w:rsidTr="003F65D3">
        <w:trPr>
          <w:trHeight w:val="283"/>
          <w:jc w:val="center"/>
        </w:trPr>
        <w:tc>
          <w:tcPr>
            <w:tcW w:w="266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951F92" w14:textId="77777777" w:rsidR="00BB2993" w:rsidRPr="00C223D7" w:rsidRDefault="00BB2993" w:rsidP="003F65D3">
            <w:pPr>
              <w:rPr>
                <w:rFonts w:eastAsia="等线"/>
                <w:bCs/>
                <w:color w:val="000000"/>
              </w:rPr>
            </w:pPr>
            <w:r w:rsidRPr="00C223D7">
              <w:rPr>
                <w:rFonts w:eastAsia="等线"/>
                <w:bCs/>
                <w:color w:val="000000"/>
              </w:rPr>
              <w:t>Family</w:t>
            </w:r>
          </w:p>
        </w:tc>
        <w:tc>
          <w:tcPr>
            <w:tcW w:w="555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E8F497" w14:textId="77777777" w:rsidR="00BB2993" w:rsidRPr="00C223D7" w:rsidRDefault="00BB2993" w:rsidP="003F65D3">
            <w:pPr>
              <w:rPr>
                <w:rFonts w:eastAsia="等线"/>
                <w:bCs/>
                <w:color w:val="000000"/>
              </w:rPr>
            </w:pPr>
            <w:r w:rsidRPr="00C223D7">
              <w:rPr>
                <w:rFonts w:eastAsia="等线"/>
                <w:bCs/>
                <w:color w:val="000000"/>
              </w:rPr>
              <w:t>Plant species</w:t>
            </w:r>
          </w:p>
        </w:tc>
        <w:tc>
          <w:tcPr>
            <w:tcW w:w="164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FC0272" w14:textId="77777777" w:rsidR="00BB2993" w:rsidRPr="00C223D7" w:rsidRDefault="00BB2993" w:rsidP="003F65D3">
            <w:pPr>
              <w:rPr>
                <w:rFonts w:eastAsia="等线"/>
                <w:bCs/>
                <w:color w:val="000000"/>
              </w:rPr>
            </w:pPr>
            <w:r w:rsidRPr="00C223D7">
              <w:rPr>
                <w:rFonts w:eastAsia="等线"/>
                <w:bCs/>
                <w:color w:val="000000"/>
              </w:rPr>
              <w:t>Abbreviation</w:t>
            </w:r>
          </w:p>
        </w:tc>
        <w:tc>
          <w:tcPr>
            <w:tcW w:w="409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F6B517" w14:textId="77777777" w:rsidR="00BB2993" w:rsidRPr="00C223D7" w:rsidRDefault="00BB2993" w:rsidP="003F65D3">
            <w:pPr>
              <w:rPr>
                <w:rFonts w:eastAsia="等线"/>
                <w:bCs/>
                <w:color w:val="000000"/>
              </w:rPr>
            </w:pPr>
            <w:r w:rsidRPr="00C223D7">
              <w:rPr>
                <w:rFonts w:eastAsia="等线"/>
                <w:bCs/>
                <w:color w:val="000000"/>
              </w:rPr>
              <w:t>Life cycle</w:t>
            </w:r>
          </w:p>
        </w:tc>
      </w:tr>
      <w:tr w:rsidR="00BB2993" w:rsidRPr="00C223D7" w14:paraId="076DFAA7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6BA881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color w:val="000000"/>
              </w:rPr>
              <w:t>Amaranthaceae</w:t>
            </w:r>
            <w:proofErr w:type="spellEnd"/>
          </w:p>
        </w:tc>
        <w:tc>
          <w:tcPr>
            <w:tcW w:w="5555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2C3BC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Achyranthes aspera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02FEE04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Aa</w:t>
            </w:r>
          </w:p>
        </w:tc>
        <w:tc>
          <w:tcPr>
            <w:tcW w:w="4093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EE84EC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Perennial (Die in the winter in Wuhan)</w:t>
            </w:r>
          </w:p>
        </w:tc>
      </w:tr>
      <w:tr w:rsidR="00BB2993" w:rsidRPr="00C223D7" w14:paraId="0A428ECA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21358385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1D034C01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Amaranthus hybridus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2287884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Ah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4483AAF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77FA5C1F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366C92A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7E43F8FF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Amaranthus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viridis</w:t>
            </w:r>
            <w:proofErr w:type="spellEnd"/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10B43C09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Av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6D6FE03C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FBE7149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</w:tcPr>
          <w:p w14:paraId="5AAD1B0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</w:tcPr>
          <w:p w14:paraId="3DF3C36D" w14:textId="77777777" w:rsidR="00BB2993" w:rsidRPr="00C223D7" w:rsidRDefault="00BB2993" w:rsidP="003F65D3">
            <w:pPr>
              <w:rPr>
                <w:rFonts w:eastAsia="等线"/>
                <w:i/>
                <w:iCs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Chenopodium album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left w:val="nil"/>
            </w:tcBorders>
            <w:shd w:val="clear" w:color="auto" w:fill="auto"/>
            <w:noWrap/>
          </w:tcPr>
          <w:p w14:paraId="4B9CF02F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Cal</w:t>
            </w:r>
          </w:p>
        </w:tc>
        <w:tc>
          <w:tcPr>
            <w:tcW w:w="4093" w:type="dxa"/>
            <w:shd w:val="clear" w:color="auto" w:fill="auto"/>
            <w:noWrap/>
            <w:vAlign w:val="center"/>
          </w:tcPr>
          <w:p w14:paraId="5EB70EC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159EA66F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</w:tcPr>
          <w:p w14:paraId="380CCF91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</w:tcPr>
          <w:p w14:paraId="5E83C38B" w14:textId="77777777" w:rsidR="00BB2993" w:rsidRPr="00C223D7" w:rsidRDefault="00BB2993" w:rsidP="003F65D3">
            <w:pPr>
              <w:rPr>
                <w:rFonts w:eastAsia="等线"/>
                <w:i/>
                <w:iCs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Dysphania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ambrosioides</w:t>
            </w:r>
            <w:r w:rsidRPr="00C223D7">
              <w:rPr>
                <w:rFonts w:eastAsia="等线"/>
                <w:color w:val="000000"/>
              </w:rPr>
              <w:t xml:space="preserve"> (L.) </w:t>
            </w:r>
            <w:proofErr w:type="spellStart"/>
            <w:r w:rsidRPr="00C223D7">
              <w:rPr>
                <w:rFonts w:eastAsia="等线"/>
                <w:color w:val="000000"/>
              </w:rPr>
              <w:t>Mosyakin</w:t>
            </w:r>
            <w:proofErr w:type="spellEnd"/>
            <w:r w:rsidRPr="00C223D7">
              <w:rPr>
                <w:rFonts w:eastAsia="等线"/>
                <w:color w:val="000000"/>
              </w:rPr>
              <w:t xml:space="preserve"> &amp; </w:t>
            </w:r>
            <w:proofErr w:type="spellStart"/>
            <w:r w:rsidRPr="00C223D7">
              <w:rPr>
                <w:rFonts w:eastAsia="等线"/>
                <w:color w:val="000000"/>
              </w:rPr>
              <w:t>Clemants</w:t>
            </w:r>
            <w:proofErr w:type="spellEnd"/>
          </w:p>
        </w:tc>
        <w:tc>
          <w:tcPr>
            <w:tcW w:w="1643" w:type="dxa"/>
            <w:shd w:val="clear" w:color="auto" w:fill="auto"/>
            <w:noWrap/>
          </w:tcPr>
          <w:p w14:paraId="7FF18B7A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Da</w:t>
            </w:r>
          </w:p>
        </w:tc>
        <w:tc>
          <w:tcPr>
            <w:tcW w:w="4093" w:type="dxa"/>
            <w:shd w:val="clear" w:color="auto" w:fill="auto"/>
            <w:noWrap/>
            <w:vAlign w:val="center"/>
          </w:tcPr>
          <w:p w14:paraId="7080BB4F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Perennial (Die in the winter in Wuhan)</w:t>
            </w:r>
          </w:p>
        </w:tc>
      </w:tr>
      <w:tr w:rsidR="00BB2993" w:rsidRPr="00C223D7" w14:paraId="66FE5AD2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263B6FC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FA009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6" w:name="_Hlk186611973"/>
            <w:r w:rsidRPr="00C223D7">
              <w:rPr>
                <w:rFonts w:eastAsia="等线"/>
                <w:i/>
                <w:iCs/>
                <w:color w:val="000000"/>
              </w:rPr>
              <w:t>Celosia argentea</w:t>
            </w:r>
            <w:bookmarkEnd w:id="6"/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35B65D8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Car</w:t>
            </w:r>
          </w:p>
        </w:tc>
        <w:tc>
          <w:tcPr>
            <w:tcW w:w="4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EE18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0044F0E7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F0A46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steraceae</w:t>
            </w: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5B69ED0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Carpesium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abrotanoides</w:t>
            </w:r>
            <w:proofErr w:type="spellEnd"/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09B812D2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Cab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75B6C8D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Perennial (Die in the winter in Wuhan)</w:t>
            </w:r>
          </w:p>
        </w:tc>
      </w:tr>
      <w:tr w:rsidR="00BB2993" w:rsidRPr="00C223D7" w14:paraId="1249B227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6FDA71F5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2A52AC02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Crassocephalum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crepidioides</w:t>
            </w:r>
            <w:proofErr w:type="spellEnd"/>
            <w:r w:rsidRPr="00C223D7">
              <w:rPr>
                <w:rFonts w:eastAsia="等线"/>
                <w:color w:val="000000"/>
              </w:rPr>
              <w:t> (Benth.) S. Moore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409D8F1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Cc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778707F8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183E79AA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30443BCA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44B68202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7" w:name="_Hlk186010009"/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Sigesbeckia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orientalis</w:t>
            </w:r>
            <w:bookmarkEnd w:id="7"/>
            <w:proofErr w:type="spellEnd"/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28A6677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or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12DBE07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0284FD3B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FCE391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0E20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Symphyotrichum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subulatum</w:t>
            </w:r>
            <w:proofErr w:type="spellEnd"/>
            <w:r w:rsidRPr="00C223D7">
              <w:rPr>
                <w:rFonts w:eastAsia="等线"/>
                <w:color w:val="000000"/>
              </w:rPr>
              <w:t> (</w:t>
            </w:r>
            <w:proofErr w:type="spellStart"/>
            <w:r w:rsidRPr="00C223D7">
              <w:rPr>
                <w:rFonts w:eastAsia="等线"/>
                <w:color w:val="000000"/>
              </w:rPr>
              <w:t>Michx</w:t>
            </w:r>
            <w:proofErr w:type="spellEnd"/>
            <w:r w:rsidRPr="00C223D7">
              <w:rPr>
                <w:rFonts w:eastAsia="等线"/>
                <w:color w:val="000000"/>
              </w:rPr>
              <w:t>.) G. L. Nesom</w:t>
            </w:r>
          </w:p>
        </w:tc>
        <w:tc>
          <w:tcPr>
            <w:tcW w:w="16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69BE2A3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s</w:t>
            </w:r>
          </w:p>
        </w:tc>
        <w:tc>
          <w:tcPr>
            <w:tcW w:w="4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2549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62FC4568" w14:textId="77777777" w:rsidTr="003F65D3">
        <w:trPr>
          <w:trHeight w:val="283"/>
          <w:jc w:val="center"/>
        </w:trPr>
        <w:tc>
          <w:tcPr>
            <w:tcW w:w="26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36D0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Cannabaceae</w:t>
            </w:r>
          </w:p>
        </w:tc>
        <w:tc>
          <w:tcPr>
            <w:tcW w:w="5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A0F38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Cannabis sativa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A169CE1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Cs</w:t>
            </w:r>
          </w:p>
        </w:tc>
        <w:tc>
          <w:tcPr>
            <w:tcW w:w="4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D2CCC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5AD4A165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F8293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Fabaceae</w:t>
            </w:r>
          </w:p>
        </w:tc>
        <w:tc>
          <w:tcPr>
            <w:tcW w:w="555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0E213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Aeschynomene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indica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72DADE0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Ai</w:t>
            </w:r>
          </w:p>
        </w:tc>
        <w:tc>
          <w:tcPr>
            <w:tcW w:w="40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432F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7C88BE17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2A409435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0A827A0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Crotalaria pallida</w:t>
            </w:r>
            <w:r w:rsidRPr="00C223D7">
              <w:rPr>
                <w:rFonts w:eastAsia="等线"/>
                <w:color w:val="000000"/>
              </w:rPr>
              <w:t> Aiton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4A90A1BB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Cp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29996371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Perennial (Die in the winter in Wuhan)</w:t>
            </w:r>
          </w:p>
        </w:tc>
      </w:tr>
      <w:tr w:rsidR="00BB2993" w:rsidRPr="00C223D7" w14:paraId="22DB65BC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24F1629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5B609DA9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8" w:name="_Hlk186611958"/>
            <w:bookmarkStart w:id="9" w:name="_Hlk186009970"/>
            <w:r w:rsidRPr="00C223D7">
              <w:rPr>
                <w:rFonts w:eastAsia="等线"/>
                <w:i/>
                <w:iCs/>
                <w:color w:val="000000"/>
              </w:rPr>
              <w:t>Senna occidentalis</w:t>
            </w:r>
            <w:bookmarkEnd w:id="8"/>
            <w:r w:rsidRPr="00C223D7">
              <w:rPr>
                <w:rFonts w:eastAsia="等线"/>
                <w:color w:val="000000"/>
              </w:rPr>
              <w:t> </w:t>
            </w:r>
            <w:bookmarkEnd w:id="9"/>
            <w:r w:rsidRPr="00C223D7">
              <w:rPr>
                <w:rFonts w:eastAsia="等线"/>
                <w:color w:val="000000"/>
              </w:rPr>
              <w:t>(L.) Link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248D55EE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oc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5D2656C3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E28DECD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55DAB08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41B396C5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Senna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tora</w:t>
            </w:r>
            <w:proofErr w:type="spellEnd"/>
            <w:r w:rsidRPr="00C223D7">
              <w:rPr>
                <w:rFonts w:eastAsia="等线"/>
                <w:color w:val="000000"/>
              </w:rPr>
              <w:t xml:space="preserve"> (L.) </w:t>
            </w:r>
            <w:proofErr w:type="spellStart"/>
            <w:r w:rsidRPr="00C223D7">
              <w:rPr>
                <w:rFonts w:eastAsia="等线"/>
                <w:color w:val="000000"/>
              </w:rPr>
              <w:t>Roxb</w:t>
            </w:r>
            <w:proofErr w:type="spellEnd"/>
            <w:r w:rsidRPr="00C223D7">
              <w:rPr>
                <w:rFonts w:eastAsia="等线"/>
                <w:color w:val="000000"/>
              </w:rPr>
              <w:t>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21ABC7FA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t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56239570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152288B2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0F834A3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84D11" w14:textId="77777777" w:rsidR="00BB2993" w:rsidRPr="003D33D9" w:rsidRDefault="00BB2993" w:rsidP="003F65D3">
            <w:pPr>
              <w:rPr>
                <w:rFonts w:eastAsia="等线"/>
                <w:color w:val="000000"/>
              </w:rPr>
            </w:pPr>
            <w:bookmarkStart w:id="10" w:name="OLE_LINK60"/>
            <w:r w:rsidRPr="00C223D7">
              <w:rPr>
                <w:rFonts w:eastAsia="等线"/>
                <w:i/>
                <w:iCs/>
                <w:color w:val="000000"/>
              </w:rPr>
              <w:t>Sesbania cannabina</w:t>
            </w:r>
            <w:r w:rsidRPr="00C223D7">
              <w:rPr>
                <w:rFonts w:eastAsia="等线"/>
                <w:color w:val="000000"/>
              </w:rPr>
              <w:t xml:space="preserve"> (Retz.) </w:t>
            </w:r>
            <w:proofErr w:type="spellStart"/>
            <w:r w:rsidRPr="003D33D9">
              <w:rPr>
                <w:rFonts w:eastAsia="等线" w:hint="eastAsia"/>
                <w:color w:val="000000"/>
              </w:rPr>
              <w:t>Poir</w:t>
            </w:r>
            <w:proofErr w:type="spellEnd"/>
            <w:r w:rsidRPr="003D33D9">
              <w:rPr>
                <w:rFonts w:eastAsia="等线" w:hint="eastAsia"/>
                <w:color w:val="000000"/>
              </w:rPr>
              <w:t>.</w:t>
            </w:r>
            <w:bookmarkEnd w:id="10"/>
          </w:p>
        </w:tc>
        <w:tc>
          <w:tcPr>
            <w:tcW w:w="16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2818F1E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c</w:t>
            </w:r>
          </w:p>
        </w:tc>
        <w:tc>
          <w:tcPr>
            <w:tcW w:w="4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C5B2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19439D86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2C2B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color w:val="000000"/>
              </w:rPr>
              <w:t>Lamiaceae</w:t>
            </w:r>
            <w:proofErr w:type="spellEnd"/>
          </w:p>
        </w:tc>
        <w:tc>
          <w:tcPr>
            <w:tcW w:w="555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5E80F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Mosla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dianthera</w:t>
            </w:r>
            <w:proofErr w:type="spellEnd"/>
            <w:r w:rsidRPr="00C223D7">
              <w:rPr>
                <w:rFonts w:eastAsia="等线"/>
                <w:color w:val="000000"/>
              </w:rPr>
              <w:t> (</w:t>
            </w:r>
            <w:proofErr w:type="spellStart"/>
            <w:r w:rsidRPr="00C223D7">
              <w:rPr>
                <w:rFonts w:eastAsia="等线"/>
                <w:color w:val="000000"/>
              </w:rPr>
              <w:t>Buch.Ham</w:t>
            </w:r>
            <w:proofErr w:type="spellEnd"/>
            <w:r w:rsidRPr="00C223D7">
              <w:rPr>
                <w:rFonts w:eastAsia="等线"/>
                <w:color w:val="000000"/>
              </w:rPr>
              <w:t xml:space="preserve">. ex </w:t>
            </w:r>
            <w:proofErr w:type="spellStart"/>
            <w:r w:rsidRPr="00C223D7">
              <w:rPr>
                <w:rFonts w:eastAsia="等线"/>
                <w:color w:val="000000"/>
              </w:rPr>
              <w:t>Roxb</w:t>
            </w:r>
            <w:proofErr w:type="spellEnd"/>
            <w:r w:rsidRPr="00C223D7">
              <w:rPr>
                <w:rFonts w:eastAsia="等线"/>
                <w:color w:val="000000"/>
              </w:rPr>
              <w:t>.) Maxim.</w:t>
            </w:r>
          </w:p>
        </w:tc>
        <w:tc>
          <w:tcPr>
            <w:tcW w:w="16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0B47D04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Md</w:t>
            </w:r>
          </w:p>
        </w:tc>
        <w:tc>
          <w:tcPr>
            <w:tcW w:w="40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CB5B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E69EC07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1FEDD11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3C8A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11" w:name="_Hlk186010080"/>
            <w:r w:rsidRPr="00C223D7">
              <w:rPr>
                <w:rFonts w:eastAsia="等线"/>
                <w:i/>
                <w:iCs/>
                <w:color w:val="000000"/>
              </w:rPr>
              <w:t>Perilla frutescens</w:t>
            </w:r>
            <w:bookmarkEnd w:id="11"/>
            <w:r w:rsidRPr="00C223D7">
              <w:rPr>
                <w:rFonts w:eastAsia="等线"/>
                <w:color w:val="000000"/>
              </w:rPr>
              <w:t> (L.) Britton</w:t>
            </w:r>
          </w:p>
        </w:tc>
        <w:tc>
          <w:tcPr>
            <w:tcW w:w="16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9E511E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670F50">
              <w:rPr>
                <w:rFonts w:hint="eastAsia"/>
              </w:rPr>
              <w:t>Pf</w:t>
            </w:r>
            <w:proofErr w:type="spellEnd"/>
          </w:p>
        </w:tc>
        <w:tc>
          <w:tcPr>
            <w:tcW w:w="4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C619F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0BF634CD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08529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color w:val="000000"/>
              </w:rPr>
              <w:t>Malvaceae</w:t>
            </w:r>
            <w:proofErr w:type="spellEnd"/>
          </w:p>
        </w:tc>
        <w:tc>
          <w:tcPr>
            <w:tcW w:w="555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14DB6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Abutilon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theophrasti</w:t>
            </w:r>
            <w:proofErr w:type="spellEnd"/>
            <w:r w:rsidRPr="00C223D7">
              <w:rPr>
                <w:rFonts w:eastAsia="等线"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color w:val="000000"/>
              </w:rPr>
              <w:t>Medikus</w:t>
            </w:r>
            <w:proofErr w:type="spellEnd"/>
          </w:p>
        </w:tc>
        <w:tc>
          <w:tcPr>
            <w:tcW w:w="16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11F147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At</w:t>
            </w:r>
          </w:p>
        </w:tc>
        <w:tc>
          <w:tcPr>
            <w:tcW w:w="40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0C870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84AB703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7F54543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612FC793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Melochia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corchorifolia</w:t>
            </w:r>
            <w:proofErr w:type="spellEnd"/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01084D84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Mc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36925EC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79391CF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555BAE4D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393AB35D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Sida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acuta </w:t>
            </w:r>
            <w:r w:rsidRPr="00C223D7">
              <w:rPr>
                <w:rFonts w:eastAsia="等线"/>
                <w:color w:val="000000"/>
              </w:rPr>
              <w:t xml:space="preserve">Burm. </w:t>
            </w:r>
            <w:r>
              <w:rPr>
                <w:rFonts w:eastAsia="等线" w:hint="eastAsia"/>
                <w:color w:val="000000"/>
              </w:rPr>
              <w:t>f</w:t>
            </w:r>
            <w:r w:rsidRPr="00C223D7">
              <w:rPr>
                <w:rFonts w:eastAsia="等线"/>
                <w:color w:val="000000"/>
              </w:rPr>
              <w:t>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1BFFC623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a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3E60EDE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7ABB195E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634D7256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839AA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12" w:name="_Hlk186010027"/>
            <w:r w:rsidRPr="00C223D7">
              <w:rPr>
                <w:rFonts w:eastAsia="等线"/>
                <w:i/>
                <w:iCs/>
                <w:color w:val="000000"/>
              </w:rPr>
              <w:t>Urena lobata</w:t>
            </w:r>
            <w:bookmarkEnd w:id="12"/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B39023A" w14:textId="77777777" w:rsidR="00BB2993" w:rsidRPr="00333E5D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670F50">
              <w:rPr>
                <w:rFonts w:hint="eastAsia"/>
              </w:rPr>
              <w:t>Ul</w:t>
            </w:r>
            <w:proofErr w:type="spellEnd"/>
          </w:p>
        </w:tc>
        <w:tc>
          <w:tcPr>
            <w:tcW w:w="4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7523F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73D5B71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92D39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C223D7">
              <w:rPr>
                <w:rFonts w:eastAsia="等线"/>
                <w:color w:val="000000"/>
              </w:rPr>
              <w:t>Poaceae</w:t>
            </w:r>
            <w:proofErr w:type="spellEnd"/>
          </w:p>
        </w:tc>
        <w:tc>
          <w:tcPr>
            <w:tcW w:w="555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8CA23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Panicum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bisulcatum</w:t>
            </w:r>
            <w:proofErr w:type="spellEnd"/>
            <w:r w:rsidRPr="00C223D7">
              <w:rPr>
                <w:rFonts w:eastAsia="等线"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color w:val="000000"/>
              </w:rPr>
              <w:t>Thunb</w:t>
            </w:r>
            <w:proofErr w:type="spellEnd"/>
            <w:r w:rsidRPr="00C223D7">
              <w:rPr>
                <w:rFonts w:eastAsia="等线"/>
                <w:color w:val="000000"/>
              </w:rPr>
              <w:t>.</w:t>
            </w:r>
          </w:p>
        </w:tc>
        <w:tc>
          <w:tcPr>
            <w:tcW w:w="16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DCF5FE0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Pb</w:t>
            </w:r>
          </w:p>
        </w:tc>
        <w:tc>
          <w:tcPr>
            <w:tcW w:w="40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E194D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550D8422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77E9C7ED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5EA7D30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13" w:name="OLE_LINK61"/>
            <w:r w:rsidRPr="00C223D7">
              <w:rPr>
                <w:rFonts w:eastAsia="等线"/>
                <w:i/>
                <w:iCs/>
                <w:color w:val="000000"/>
              </w:rPr>
              <w:t>Paspalum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conjugatum</w:t>
            </w:r>
            <w:proofErr w:type="spellEnd"/>
            <w:r w:rsidRPr="00C223D7">
              <w:rPr>
                <w:rFonts w:eastAsia="等线"/>
                <w:color w:val="000000"/>
              </w:rPr>
              <w:t> </w:t>
            </w:r>
            <w:proofErr w:type="spellStart"/>
            <w:r w:rsidRPr="003D33D9">
              <w:rPr>
                <w:rFonts w:eastAsia="等线" w:hint="eastAsia"/>
                <w:color w:val="000000"/>
              </w:rPr>
              <w:t>P.</w:t>
            </w:r>
            <w:proofErr w:type="gramStart"/>
            <w:r w:rsidRPr="003D33D9">
              <w:rPr>
                <w:rFonts w:eastAsia="等线" w:hint="eastAsia"/>
                <w:color w:val="000000"/>
              </w:rPr>
              <w:t>J.Bergius</w:t>
            </w:r>
            <w:bookmarkEnd w:id="13"/>
            <w:proofErr w:type="spellEnd"/>
            <w:proofErr w:type="gramEnd"/>
          </w:p>
        </w:tc>
        <w:tc>
          <w:tcPr>
            <w:tcW w:w="1643" w:type="dxa"/>
            <w:shd w:val="clear" w:color="auto" w:fill="auto"/>
            <w:noWrap/>
            <w:hideMark/>
          </w:tcPr>
          <w:p w14:paraId="67584840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Pc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40D8B7BC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01E922F7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0292E838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58E353F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bookmarkStart w:id="14" w:name="_Hlk186611936"/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Setaria</w:t>
            </w:r>
            <w:proofErr w:type="spellEnd"/>
            <w:r w:rsidRPr="00C223D7">
              <w:rPr>
                <w:rFonts w:eastAsia="等线"/>
                <w:i/>
                <w:iCs/>
                <w:color w:val="000000"/>
              </w:rPr>
              <w:t> </w:t>
            </w:r>
            <w:proofErr w:type="spellStart"/>
            <w:r w:rsidRPr="00C223D7">
              <w:rPr>
                <w:rFonts w:eastAsia="等线"/>
                <w:i/>
                <w:iCs/>
                <w:color w:val="000000"/>
              </w:rPr>
              <w:t>viridis</w:t>
            </w:r>
            <w:proofErr w:type="spellEnd"/>
            <w:r w:rsidRPr="00C223D7">
              <w:rPr>
                <w:rFonts w:eastAsia="等线"/>
                <w:color w:val="000000"/>
              </w:rPr>
              <w:t xml:space="preserve"> (L.) P. </w:t>
            </w:r>
            <w:proofErr w:type="spellStart"/>
            <w:r w:rsidRPr="00C223D7">
              <w:rPr>
                <w:rFonts w:eastAsia="等线"/>
                <w:color w:val="000000"/>
              </w:rPr>
              <w:t>Beauv</w:t>
            </w:r>
            <w:proofErr w:type="spellEnd"/>
            <w:r w:rsidRPr="00C223D7">
              <w:rPr>
                <w:rFonts w:eastAsia="等线"/>
                <w:color w:val="000000"/>
              </w:rPr>
              <w:t>.</w:t>
            </w:r>
            <w:bookmarkEnd w:id="14"/>
          </w:p>
        </w:tc>
        <w:tc>
          <w:tcPr>
            <w:tcW w:w="1643" w:type="dxa"/>
            <w:shd w:val="clear" w:color="auto" w:fill="auto"/>
            <w:noWrap/>
            <w:hideMark/>
          </w:tcPr>
          <w:p w14:paraId="2419A166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670F50">
              <w:rPr>
                <w:rFonts w:hint="eastAsia"/>
              </w:rPr>
              <w:t>Sv</w:t>
            </w:r>
            <w:proofErr w:type="spellEnd"/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06518F0A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3AE2CF4A" w14:textId="77777777" w:rsidTr="003F65D3">
        <w:trPr>
          <w:trHeight w:val="283"/>
          <w:jc w:val="center"/>
        </w:trPr>
        <w:tc>
          <w:tcPr>
            <w:tcW w:w="266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F1746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Solanaceae</w:t>
            </w:r>
          </w:p>
        </w:tc>
        <w:tc>
          <w:tcPr>
            <w:tcW w:w="555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CC574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Datura stramonium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40FC8A3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Ds</w:t>
            </w:r>
          </w:p>
        </w:tc>
        <w:tc>
          <w:tcPr>
            <w:tcW w:w="40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0D25B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2E704575" w14:textId="77777777" w:rsidTr="003F65D3">
        <w:trPr>
          <w:trHeight w:val="283"/>
          <w:jc w:val="center"/>
        </w:trPr>
        <w:tc>
          <w:tcPr>
            <w:tcW w:w="2667" w:type="dxa"/>
            <w:vMerge/>
            <w:vAlign w:val="center"/>
            <w:hideMark/>
          </w:tcPr>
          <w:p w14:paraId="2A3728B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shd w:val="clear" w:color="auto" w:fill="auto"/>
            <w:noWrap/>
            <w:vAlign w:val="center"/>
            <w:hideMark/>
          </w:tcPr>
          <w:p w14:paraId="2122D937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Physalis angulata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14:paraId="50F3E4CD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Pa</w:t>
            </w:r>
          </w:p>
        </w:tc>
        <w:tc>
          <w:tcPr>
            <w:tcW w:w="4093" w:type="dxa"/>
            <w:shd w:val="clear" w:color="auto" w:fill="auto"/>
            <w:noWrap/>
            <w:vAlign w:val="center"/>
            <w:hideMark/>
          </w:tcPr>
          <w:p w14:paraId="379D73CD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6F7A2202" w14:textId="77777777" w:rsidTr="003F65D3">
        <w:trPr>
          <w:trHeight w:val="283"/>
          <w:jc w:val="center"/>
        </w:trPr>
        <w:tc>
          <w:tcPr>
            <w:tcW w:w="266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4256602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555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71FA9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Solanum nigrum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716746D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Sn</w:t>
            </w:r>
          </w:p>
        </w:tc>
        <w:tc>
          <w:tcPr>
            <w:tcW w:w="4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D783A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Annual</w:t>
            </w:r>
          </w:p>
        </w:tc>
      </w:tr>
      <w:tr w:rsidR="00BB2993" w:rsidRPr="00C223D7" w14:paraId="4842A00E" w14:textId="77777777" w:rsidTr="003F65D3">
        <w:trPr>
          <w:trHeight w:val="283"/>
          <w:jc w:val="center"/>
        </w:trPr>
        <w:tc>
          <w:tcPr>
            <w:tcW w:w="2667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7797DE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Verbenaceae</w:t>
            </w:r>
          </w:p>
        </w:tc>
        <w:tc>
          <w:tcPr>
            <w:tcW w:w="5555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0A0446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i/>
                <w:iCs/>
                <w:color w:val="000000"/>
              </w:rPr>
              <w:t>Verbena officinalis</w:t>
            </w:r>
            <w:r w:rsidRPr="00C223D7">
              <w:rPr>
                <w:rFonts w:eastAsia="等线"/>
                <w:color w:val="000000"/>
              </w:rPr>
              <w:t> L.</w:t>
            </w:r>
          </w:p>
        </w:tc>
        <w:tc>
          <w:tcPr>
            <w:tcW w:w="164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7952EF75" w14:textId="77777777" w:rsidR="00BB2993" w:rsidRPr="0007200E" w:rsidRDefault="00BB2993" w:rsidP="003F65D3">
            <w:pPr>
              <w:rPr>
                <w:rFonts w:eastAsia="等线"/>
                <w:color w:val="000000"/>
              </w:rPr>
            </w:pPr>
            <w:r w:rsidRPr="00670F50">
              <w:rPr>
                <w:rFonts w:hint="eastAsia"/>
              </w:rPr>
              <w:t>Vo</w:t>
            </w:r>
          </w:p>
        </w:tc>
        <w:tc>
          <w:tcPr>
            <w:tcW w:w="409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B9496C" w14:textId="77777777" w:rsidR="00BB2993" w:rsidRPr="00C223D7" w:rsidRDefault="00BB2993" w:rsidP="003F65D3">
            <w:pPr>
              <w:rPr>
                <w:rFonts w:eastAsia="等线"/>
                <w:color w:val="000000"/>
              </w:rPr>
            </w:pPr>
            <w:r w:rsidRPr="00C223D7">
              <w:rPr>
                <w:rFonts w:eastAsia="等线"/>
                <w:color w:val="000000"/>
              </w:rPr>
              <w:t>Perennial (Die in the winter in Wuhan)</w:t>
            </w:r>
          </w:p>
        </w:tc>
      </w:tr>
    </w:tbl>
    <w:p w14:paraId="3F03219C" w14:textId="77777777" w:rsidR="00BB2993" w:rsidRPr="00C223D7" w:rsidRDefault="00BB2993" w:rsidP="00BB2993">
      <w:pPr>
        <w:spacing w:line="360" w:lineRule="auto"/>
      </w:pPr>
    </w:p>
    <w:p w14:paraId="762D466B" w14:textId="77777777" w:rsidR="00BB2993" w:rsidRPr="00C223D7" w:rsidRDefault="00BB2993" w:rsidP="00BB2993">
      <w:pPr>
        <w:rPr>
          <w:rFonts w:eastAsia="等线"/>
          <w:b/>
          <w:bCs/>
        </w:rPr>
      </w:pPr>
      <w:r w:rsidRPr="00C223D7">
        <w:rPr>
          <w:rFonts w:eastAsia="等线"/>
          <w:b/>
          <w:bCs/>
        </w:rPr>
        <w:br w:type="page"/>
      </w:r>
    </w:p>
    <w:p w14:paraId="41F37487" w14:textId="77777777" w:rsidR="00BB2993" w:rsidRPr="00204185" w:rsidRDefault="00BB2993" w:rsidP="00BB2993">
      <w:pPr>
        <w:spacing w:line="360" w:lineRule="auto"/>
        <w:rPr>
          <w:b/>
        </w:rPr>
      </w:pPr>
      <w:r w:rsidRPr="00C223D7">
        <w:rPr>
          <w:b/>
          <w:bCs/>
        </w:rPr>
        <w:lastRenderedPageBreak/>
        <w:t>Table</w:t>
      </w:r>
      <w:r>
        <w:rPr>
          <w:rFonts w:hint="eastAsia"/>
          <w:b/>
          <w:bCs/>
        </w:rPr>
        <w:t xml:space="preserve"> </w:t>
      </w:r>
      <w:r w:rsidRPr="00C223D7">
        <w:rPr>
          <w:b/>
          <w:bCs/>
        </w:rPr>
        <w:t>S</w:t>
      </w:r>
      <w:r>
        <w:rPr>
          <w:rFonts w:hint="eastAsia"/>
          <w:b/>
          <w:bCs/>
        </w:rPr>
        <w:t>3</w:t>
      </w:r>
      <w:r w:rsidRPr="00C223D7">
        <w:rPr>
          <w:b/>
          <w:bCs/>
        </w:rPr>
        <w:t xml:space="preserve"> </w:t>
      </w:r>
      <w:r w:rsidRPr="00C223D7">
        <w:t>Effects of focal species identity</w:t>
      </w:r>
      <w:r>
        <w:rPr>
          <w:rFonts w:hint="eastAsia"/>
        </w:rPr>
        <w:t xml:space="preserve"> (FS),</w:t>
      </w:r>
      <w:r w:rsidRPr="00C223D7">
        <w:t xml:space="preserve"> </w:t>
      </w:r>
      <w:proofErr w:type="spellStart"/>
      <w:r w:rsidRPr="00C223D7">
        <w:t>neighbouring</w:t>
      </w:r>
      <w:proofErr w:type="spellEnd"/>
      <w:r w:rsidRPr="00C223D7">
        <w:t xml:space="preserve"> plant richness</w:t>
      </w:r>
      <w:r>
        <w:rPr>
          <w:rFonts w:hint="eastAsia"/>
        </w:rPr>
        <w:t xml:space="preserve"> (NR)</w:t>
      </w:r>
      <w:r w:rsidRPr="00C223D7">
        <w:t xml:space="preserve"> </w:t>
      </w:r>
      <w:r>
        <w:rPr>
          <w:rFonts w:hint="eastAsia"/>
        </w:rPr>
        <w:t>and their interaction (</w:t>
      </w:r>
      <w:r w:rsidRPr="005D785A">
        <w:rPr>
          <w:rFonts w:eastAsia="等线"/>
          <w:color w:val="000000"/>
        </w:rPr>
        <w:t>FS:</w:t>
      </w:r>
      <w:r>
        <w:rPr>
          <w:rFonts w:eastAsia="等线" w:hint="eastAsia"/>
          <w:color w:val="000000"/>
        </w:rPr>
        <w:t xml:space="preserve"> </w:t>
      </w:r>
      <w:r w:rsidRPr="005D785A">
        <w:rPr>
          <w:rFonts w:eastAsia="等线"/>
          <w:color w:val="000000"/>
        </w:rPr>
        <w:t>NR</w:t>
      </w:r>
      <w:r>
        <w:rPr>
          <w:rFonts w:eastAsia="等线" w:hint="eastAsia"/>
          <w:color w:val="000000"/>
        </w:rPr>
        <w:t>)</w:t>
      </w:r>
      <w:r>
        <w:rPr>
          <w:rFonts w:hint="eastAsia"/>
        </w:rPr>
        <w:t xml:space="preserve"> </w:t>
      </w:r>
      <w:r w:rsidRPr="00C223D7">
        <w:t xml:space="preserve">on the </w:t>
      </w:r>
      <w:r w:rsidRPr="00226F12">
        <w:rPr>
          <w:rFonts w:hint="eastAsia"/>
        </w:rPr>
        <w:t>Shannon</w:t>
      </w:r>
      <w:r>
        <w:rPr>
          <w:rFonts w:hint="eastAsia"/>
        </w:rPr>
        <w:t xml:space="preserve">, </w:t>
      </w:r>
      <w:r w:rsidRPr="00C223D7">
        <w:t>Inverse Simpson index</w:t>
      </w:r>
      <w:r>
        <w:rPr>
          <w:rFonts w:hint="eastAsia"/>
        </w:rPr>
        <w:t>,</w:t>
      </w:r>
      <w:r w:rsidRPr="00C223D7">
        <w:t xml:space="preserve"> </w:t>
      </w:r>
      <w:r>
        <w:t xml:space="preserve">and composition </w:t>
      </w:r>
      <w:r w:rsidRPr="00C223D7">
        <w:t>of focal species’ rhizosphere overall fungal communities</w:t>
      </w:r>
      <w:r>
        <w:rPr>
          <w:rFonts w:hint="eastAsia"/>
        </w:rPr>
        <w:t xml:space="preserve"> </w:t>
      </w:r>
      <w:r w:rsidRPr="0043416D">
        <w:rPr>
          <w:rFonts w:hint="eastAsia"/>
        </w:rPr>
        <w:t>(overall fungi)</w:t>
      </w:r>
      <w:r w:rsidRPr="00C223D7">
        <w:t xml:space="preserve">, putative pathogenic fungal communities </w:t>
      </w:r>
      <w:r w:rsidRPr="0043416D">
        <w:rPr>
          <w:rFonts w:hint="eastAsia"/>
        </w:rPr>
        <w:t xml:space="preserve">(pathogens) </w:t>
      </w:r>
      <w:r w:rsidRPr="00C223D7">
        <w:t xml:space="preserve">and </w:t>
      </w:r>
      <w:r w:rsidRPr="00C223D7">
        <w:rPr>
          <w:lang w:val="en-GB"/>
        </w:rPr>
        <w:t>Arbuscular mycorrhizal</w:t>
      </w:r>
      <w:r>
        <w:rPr>
          <w:rFonts w:hint="eastAsia"/>
          <w:lang w:val="en-GB"/>
        </w:rPr>
        <w:t xml:space="preserve"> </w:t>
      </w:r>
      <w:r w:rsidRPr="00C223D7">
        <w:rPr>
          <w:lang w:val="en-GB"/>
        </w:rPr>
        <w:t>fungal</w:t>
      </w:r>
      <w:r w:rsidRPr="00C223D7">
        <w:t xml:space="preserve"> communities</w:t>
      </w:r>
      <w:r w:rsidRPr="00C223D7">
        <w:rPr>
          <w:lang w:val="en-GB"/>
        </w:rPr>
        <w:t xml:space="preserve"> (AMF)</w:t>
      </w:r>
      <w:r w:rsidRPr="00C223D7">
        <w:t>.</w:t>
      </w:r>
      <w:r w:rsidRPr="00C223D7">
        <w:rPr>
          <w:rFonts w:eastAsia="等线"/>
        </w:rPr>
        <w:t xml:space="preserve"> Significant </w:t>
      </w:r>
      <w:r>
        <w:rPr>
          <w:rFonts w:eastAsia="等线" w:hint="eastAsia"/>
          <w:i/>
          <w:iCs/>
        </w:rPr>
        <w:t>P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 xml:space="preserve">values are presented in bold </w:t>
      </w:r>
      <w:r>
        <w:rPr>
          <w:rFonts w:eastAsia="等线" w:hint="eastAsia"/>
        </w:rPr>
        <w:t xml:space="preserve">based on </w:t>
      </w:r>
      <w:r w:rsidRPr="006D141C">
        <w:rPr>
          <w:rFonts w:eastAsia="等线"/>
        </w:rPr>
        <w:t>chi-square test</w:t>
      </w:r>
      <w:r w:rsidRPr="00C223D7">
        <w:rPr>
          <w:rFonts w:eastAsia="等线"/>
        </w:rPr>
        <w:t xml:space="preserve"> (</w:t>
      </w:r>
      <w:r w:rsidRPr="00C223D7">
        <w:rPr>
          <w:rFonts w:eastAsia="等线"/>
          <w:i/>
          <w:iCs/>
        </w:rPr>
        <w:t>P</w:t>
      </w:r>
      <w:r w:rsidRPr="00C223D7">
        <w:rPr>
          <w:rFonts w:eastAsia="等线"/>
        </w:rPr>
        <w:t xml:space="preserve"> &lt; 0.05)</w:t>
      </w:r>
      <w:r>
        <w:rPr>
          <w:rFonts w:eastAsia="等线"/>
        </w:rPr>
        <w:t xml:space="preserve"> or permutation tests</w:t>
      </w:r>
      <w:r>
        <w:rPr>
          <w:rFonts w:eastAsia="等线" w:hint="eastAsia"/>
        </w:rPr>
        <w:t xml:space="preserve">. </w:t>
      </w:r>
      <w:r>
        <w:rPr>
          <w:rFonts w:eastAsia="等线" w:hint="eastAsia"/>
          <w:i/>
          <w:iCs/>
        </w:rPr>
        <w:t>P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>values are</w:t>
      </w:r>
      <w:r>
        <w:rPr>
          <w:rFonts w:eastAsia="等线" w:hint="eastAsia"/>
        </w:rPr>
        <w:t xml:space="preserve"> adjusted with the Bonferroni method.</w:t>
      </w:r>
    </w:p>
    <w:tbl>
      <w:tblPr>
        <w:tblW w:w="14170" w:type="dxa"/>
        <w:jc w:val="center"/>
        <w:tblLayout w:type="fixed"/>
        <w:tblLook w:val="04A0" w:firstRow="1" w:lastRow="0" w:firstColumn="1" w:lastColumn="0" w:noHBand="0" w:noVBand="1"/>
      </w:tblPr>
      <w:tblGrid>
        <w:gridCol w:w="3544"/>
        <w:gridCol w:w="704"/>
        <w:gridCol w:w="1134"/>
        <w:gridCol w:w="934"/>
        <w:gridCol w:w="1197"/>
        <w:gridCol w:w="1129"/>
        <w:gridCol w:w="1134"/>
        <w:gridCol w:w="1134"/>
        <w:gridCol w:w="1134"/>
        <w:gridCol w:w="992"/>
        <w:gridCol w:w="1134"/>
      </w:tblGrid>
      <w:tr w:rsidR="00BB2993" w:rsidRPr="006728F7" w14:paraId="4C2340A5" w14:textId="77777777" w:rsidTr="003F65D3">
        <w:trPr>
          <w:trHeight w:val="300"/>
          <w:jc w:val="center"/>
        </w:trPr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CA2A0C" w14:textId="77777777" w:rsidR="00BB2993" w:rsidRPr="003D33D9" w:rsidRDefault="00BB2993" w:rsidP="003F65D3">
            <w:r>
              <w:rPr>
                <w:rFonts w:hint="eastAsia"/>
                <w:color w:val="FF0000"/>
              </w:rPr>
              <w:t xml:space="preserve"> </w:t>
            </w:r>
          </w:p>
        </w:tc>
        <w:tc>
          <w:tcPr>
            <w:tcW w:w="7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BE161" w14:textId="77777777" w:rsidR="00BB2993" w:rsidRPr="006728F7" w:rsidRDefault="00BB2993" w:rsidP="003F65D3"/>
        </w:tc>
        <w:tc>
          <w:tcPr>
            <w:tcW w:w="3265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C229F7" w14:textId="77777777" w:rsidR="00BB2993" w:rsidRPr="006728F7" w:rsidRDefault="00BB2993" w:rsidP="003F65D3">
            <w:pPr>
              <w:jc w:val="center"/>
              <w:rPr>
                <w:rFonts w:eastAsia="等线"/>
                <w:color w:val="000000"/>
              </w:rPr>
            </w:pPr>
            <w:r>
              <w:rPr>
                <w:color w:val="000000"/>
              </w:rPr>
              <w:t>Overall fungi</w:t>
            </w:r>
          </w:p>
        </w:tc>
        <w:tc>
          <w:tcPr>
            <w:tcW w:w="339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2D0DFF1" w14:textId="77777777" w:rsidR="00BB2993" w:rsidRPr="006728F7" w:rsidRDefault="00BB2993" w:rsidP="003F65D3">
            <w:pPr>
              <w:jc w:val="center"/>
              <w:rPr>
                <w:rFonts w:eastAsia="等线"/>
                <w:color w:val="000000"/>
              </w:rPr>
            </w:pPr>
            <w:r>
              <w:rPr>
                <w:color w:val="000000"/>
              </w:rPr>
              <w:t>Pathogens</w:t>
            </w:r>
          </w:p>
        </w:tc>
        <w:tc>
          <w:tcPr>
            <w:tcW w:w="326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22BFA03" w14:textId="77777777" w:rsidR="00BB2993" w:rsidRPr="006728F7" w:rsidRDefault="00BB2993" w:rsidP="003F65D3">
            <w:pPr>
              <w:jc w:val="center"/>
              <w:rPr>
                <w:rFonts w:eastAsia="等线"/>
                <w:color w:val="000000"/>
              </w:rPr>
            </w:pPr>
            <w:r>
              <w:rPr>
                <w:color w:val="000000"/>
              </w:rPr>
              <w:t>AMF</w:t>
            </w:r>
          </w:p>
        </w:tc>
      </w:tr>
      <w:tr w:rsidR="00BB2993" w:rsidRPr="006728F7" w14:paraId="7709E67B" w14:textId="77777777" w:rsidTr="003F65D3">
        <w:trPr>
          <w:trHeight w:val="360"/>
          <w:jc w:val="center"/>
        </w:trPr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F73E7E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Variables</w:t>
            </w:r>
          </w:p>
        </w:tc>
        <w:tc>
          <w:tcPr>
            <w:tcW w:w="7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5AE8B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color w:val="000000"/>
              </w:rPr>
              <w:t>df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5C19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sym w:font="Symbol" w:char="F063"/>
            </w:r>
            <w:r w:rsidRPr="005D785A">
              <w:rPr>
                <w:rFonts w:eastAsia="等线"/>
                <w:color w:val="000000"/>
                <w:vertAlign w:val="superscript"/>
              </w:rPr>
              <w:t>2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FC4EC" w14:textId="77777777" w:rsidR="00BB2993" w:rsidRPr="005D785A" w:rsidRDefault="00BB2993" w:rsidP="003F65D3">
            <w:pPr>
              <w:rPr>
                <w:rFonts w:eastAsia="等线"/>
                <w:color w:val="000000"/>
                <w:highlight w:val="cyan"/>
              </w:rPr>
            </w:pPr>
            <w:r w:rsidRPr="005D785A">
              <w:rPr>
                <w:rFonts w:eastAsia="等线"/>
                <w:i/>
                <w:color w:val="000000"/>
              </w:rPr>
              <w:t>P</w:t>
            </w:r>
          </w:p>
        </w:tc>
        <w:tc>
          <w:tcPr>
            <w:tcW w:w="11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626521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i/>
                <w:color w:val="000000"/>
              </w:rPr>
              <w:t>P</w:t>
            </w:r>
            <w:r w:rsidRPr="005D785A">
              <w:rPr>
                <w:rFonts w:eastAsia="等线"/>
                <w:color w:val="000000"/>
              </w:rPr>
              <w:t>_adjust</w:t>
            </w:r>
            <w:proofErr w:type="spellEnd"/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E833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sym w:font="Symbol" w:char="F063"/>
            </w:r>
            <w:r w:rsidRPr="005D785A">
              <w:rPr>
                <w:rFonts w:eastAsia="等线"/>
                <w:color w:val="00000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BF7B1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i/>
                <w:color w:val="000000"/>
              </w:rPr>
              <w:t>P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A3C09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i/>
                <w:color w:val="000000"/>
              </w:rPr>
              <w:t>P</w:t>
            </w:r>
            <w:r w:rsidRPr="005D785A">
              <w:rPr>
                <w:rFonts w:eastAsia="等线"/>
                <w:color w:val="000000"/>
              </w:rPr>
              <w:t>_adjust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DED20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sym w:font="Symbol" w:char="F063"/>
            </w:r>
            <w:r w:rsidRPr="005D785A">
              <w:rPr>
                <w:rFonts w:eastAsia="等线"/>
                <w:color w:val="000000"/>
                <w:vertAlign w:val="superscript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EC5E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i/>
                <w:color w:val="000000"/>
              </w:rPr>
              <w:t>P</w:t>
            </w:r>
            <w:r w:rsidRPr="005D785A">
              <w:rPr>
                <w:rFonts w:eastAsia="等线"/>
                <w:color w:val="000000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CA4019" w14:textId="77777777" w:rsidR="00BB2993" w:rsidRPr="005D785A" w:rsidRDefault="00BB2993" w:rsidP="003F65D3">
            <w:pPr>
              <w:rPr>
                <w:rFonts w:eastAsia="等线"/>
                <w:i/>
                <w:color w:val="000000"/>
              </w:rPr>
            </w:pPr>
            <w:proofErr w:type="spellStart"/>
            <w:r w:rsidRPr="005D785A">
              <w:rPr>
                <w:rFonts w:eastAsia="等线"/>
                <w:i/>
                <w:color w:val="000000"/>
              </w:rPr>
              <w:t>P</w:t>
            </w:r>
            <w:r w:rsidRPr="005D785A">
              <w:rPr>
                <w:rFonts w:eastAsia="等线"/>
                <w:color w:val="000000"/>
              </w:rPr>
              <w:t>_adjust</w:t>
            </w:r>
            <w:proofErr w:type="spellEnd"/>
          </w:p>
        </w:tc>
      </w:tr>
      <w:tr w:rsidR="00BB2993" w:rsidRPr="006728F7" w14:paraId="23256B10" w14:textId="77777777" w:rsidTr="003F65D3">
        <w:trPr>
          <w:trHeight w:val="315"/>
          <w:jc w:val="center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1DBEFF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b/>
                <w:bCs/>
                <w:color w:val="000000"/>
              </w:rPr>
              <w:t>Shannon</w:t>
            </w:r>
          </w:p>
        </w:tc>
        <w:tc>
          <w:tcPr>
            <w:tcW w:w="7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D92F874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A526CC9" w14:textId="77777777" w:rsidR="00BB2993" w:rsidRPr="005D785A" w:rsidRDefault="00BB2993" w:rsidP="003F65D3"/>
        </w:tc>
        <w:tc>
          <w:tcPr>
            <w:tcW w:w="9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7240B34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97" w:type="dxa"/>
            <w:tcBorders>
              <w:top w:val="single" w:sz="4" w:space="0" w:color="auto"/>
            </w:tcBorders>
            <w:vAlign w:val="center"/>
          </w:tcPr>
          <w:p w14:paraId="5CCE757F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77E7E65" w14:textId="77777777" w:rsidR="00BB2993" w:rsidRPr="005D785A" w:rsidRDefault="00BB2993" w:rsidP="003F65D3"/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AC3F329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5A543925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C2124B1" w14:textId="77777777" w:rsidR="00BB2993" w:rsidRPr="005D785A" w:rsidRDefault="00BB2993" w:rsidP="003F65D3"/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E899BDA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02CD649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</w:tr>
      <w:tr w:rsidR="00BB2993" w:rsidRPr="006728F7" w14:paraId="238420C9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6D8915A8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(Intercept)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3F10CDDC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2B64645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187.314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25B27446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97" w:type="dxa"/>
            <w:vAlign w:val="center"/>
          </w:tcPr>
          <w:p w14:paraId="4A23658B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4AFB543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14.847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6DBCB0E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5909AD94" w14:textId="77777777" w:rsidR="00BB2993" w:rsidRPr="005D785A" w:rsidRDefault="00BB2993" w:rsidP="003F65D3">
            <w:pPr>
              <w:rPr>
                <w:rFonts w:eastAsia="等线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354EA45" w14:textId="77777777" w:rsidR="00BB2993" w:rsidRPr="005D785A" w:rsidRDefault="00BB2993" w:rsidP="003F65D3">
            <w:pPr>
              <w:rPr>
                <w:rFonts w:eastAsia="等线"/>
              </w:rPr>
            </w:pPr>
            <w:r w:rsidRPr="003D33D9">
              <w:rPr>
                <w:rFonts w:eastAsia="等线" w:hint="eastAsia"/>
                <w:color w:val="000000"/>
              </w:rPr>
              <w:t>892.43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BAC3B4C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296BB178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</w:tr>
      <w:tr w:rsidR="00BB2993" w:rsidRPr="006728F7" w14:paraId="5789C233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1EEA90D8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27C36F6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F96BB4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6.216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249C9234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97" w:type="dxa"/>
            <w:vAlign w:val="center"/>
          </w:tcPr>
          <w:p w14:paraId="25A199D4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7 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439711B0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86.093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58E6535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12CD54AF" w14:textId="77777777" w:rsidR="00BB2993" w:rsidRPr="005D785A" w:rsidRDefault="00BB2993" w:rsidP="003F65D3">
            <w:pPr>
              <w:rPr>
                <w:rFonts w:eastAsia="等线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A367A6A" w14:textId="77777777" w:rsidR="00BB2993" w:rsidRPr="005D785A" w:rsidRDefault="00BB2993" w:rsidP="003F65D3">
            <w:pPr>
              <w:rPr>
                <w:rFonts w:eastAsia="等线"/>
              </w:rPr>
            </w:pPr>
            <w:r w:rsidRPr="003D33D9">
              <w:rPr>
                <w:rFonts w:eastAsia="等线" w:hint="eastAsia"/>
                <w:color w:val="000000"/>
              </w:rPr>
              <w:t>14.25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703213B" w14:textId="77777777" w:rsidR="00BB2993" w:rsidRPr="003D33D9" w:rsidRDefault="00BB2993" w:rsidP="003F65D3">
            <w:pPr>
              <w:rPr>
                <w:rFonts w:eastAsia="等线"/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5E1E9D6A" w14:textId="77777777" w:rsidR="00BB2993" w:rsidRPr="003D33D9" w:rsidRDefault="00BB2993" w:rsidP="003F65D3">
            <w:pPr>
              <w:rPr>
                <w:rFonts w:eastAsia="等线"/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19 </w:t>
            </w:r>
          </w:p>
        </w:tc>
      </w:tr>
      <w:tr w:rsidR="00BB2993" w:rsidRPr="006728F7" w14:paraId="3A057A8F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5AEBFE6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color w:val="000000"/>
              </w:rPr>
              <w:t>Neighbouring</w:t>
            </w:r>
            <w:proofErr w:type="spellEnd"/>
            <w:r w:rsidRPr="005D785A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2A8CD559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7E175D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51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1F71E5DD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0.822 </w:t>
            </w:r>
          </w:p>
        </w:tc>
        <w:tc>
          <w:tcPr>
            <w:tcW w:w="1197" w:type="dxa"/>
            <w:vAlign w:val="center"/>
          </w:tcPr>
          <w:p w14:paraId="6F8C0A67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6A77F751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5.03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757DFD4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21329618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3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CB4D489" w14:textId="77777777" w:rsidR="00BB2993" w:rsidRPr="005D785A" w:rsidRDefault="00BB2993" w:rsidP="003F65D3">
            <w:pPr>
              <w:rPr>
                <w:rFonts w:eastAsia="等线"/>
              </w:rPr>
            </w:pPr>
            <w:r w:rsidRPr="003D33D9">
              <w:rPr>
                <w:rFonts w:eastAsia="等线" w:hint="eastAsia"/>
                <w:color w:val="000000"/>
              </w:rPr>
              <w:t>20.96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04A5FFD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30514D0B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  <w:b/>
                <w:bCs/>
              </w:rPr>
              <w:t xml:space="preserve"> </w:t>
            </w:r>
          </w:p>
        </w:tc>
      </w:tr>
      <w:tr w:rsidR="00BB2993" w:rsidRPr="006728F7" w14:paraId="78C533D5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7F3B9870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5D785A">
              <w:rPr>
                <w:rFonts w:eastAsia="等线"/>
                <w:color w:val="000000"/>
              </w:rPr>
              <w:t>NR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2C53EE6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AECFC7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2.856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609D68E5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0.240 </w:t>
            </w:r>
          </w:p>
        </w:tc>
        <w:tc>
          <w:tcPr>
            <w:tcW w:w="1197" w:type="dxa"/>
            <w:vAlign w:val="center"/>
          </w:tcPr>
          <w:p w14:paraId="11CDFDF9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2694F8B3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30.495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C15AA31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262EF85D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2FAC41A" w14:textId="77777777" w:rsidR="00BB2993" w:rsidRPr="005D785A" w:rsidRDefault="00BB2993" w:rsidP="003F65D3">
            <w:pPr>
              <w:rPr>
                <w:rFonts w:eastAsia="等线"/>
              </w:rPr>
            </w:pPr>
            <w:r w:rsidRPr="003D33D9">
              <w:rPr>
                <w:rFonts w:eastAsia="等线" w:hint="eastAsia"/>
                <w:color w:val="000000"/>
              </w:rPr>
              <w:t>18.08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941FBC1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1363DA95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3 </w:t>
            </w:r>
          </w:p>
        </w:tc>
      </w:tr>
      <w:tr w:rsidR="00BB2993" w:rsidRPr="006728F7" w14:paraId="28E4A47A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40626AF0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b/>
                <w:bCs/>
                <w:color w:val="000000"/>
              </w:rPr>
              <w:t>Inverse Simpson</w:t>
            </w:r>
          </w:p>
        </w:tc>
        <w:tc>
          <w:tcPr>
            <w:tcW w:w="704" w:type="dxa"/>
            <w:shd w:val="clear" w:color="auto" w:fill="auto"/>
            <w:noWrap/>
            <w:vAlign w:val="center"/>
          </w:tcPr>
          <w:p w14:paraId="1AAD5D1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7D833E4" w14:textId="77777777" w:rsidR="00BB2993" w:rsidRPr="005D785A" w:rsidRDefault="00BB2993" w:rsidP="003F65D3"/>
        </w:tc>
        <w:tc>
          <w:tcPr>
            <w:tcW w:w="934" w:type="dxa"/>
            <w:shd w:val="clear" w:color="auto" w:fill="auto"/>
            <w:noWrap/>
            <w:vAlign w:val="center"/>
          </w:tcPr>
          <w:p w14:paraId="0C4B55B9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97" w:type="dxa"/>
            <w:vAlign w:val="center"/>
          </w:tcPr>
          <w:p w14:paraId="41244DE8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28CDA3DC" w14:textId="77777777" w:rsidR="00BB2993" w:rsidRPr="005D785A" w:rsidRDefault="00BB2993" w:rsidP="003F65D3"/>
        </w:tc>
        <w:tc>
          <w:tcPr>
            <w:tcW w:w="1134" w:type="dxa"/>
            <w:shd w:val="clear" w:color="auto" w:fill="auto"/>
            <w:noWrap/>
            <w:vAlign w:val="center"/>
          </w:tcPr>
          <w:p w14:paraId="7413FBF2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3DB568A0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37BA9BF" w14:textId="77777777" w:rsidR="00BB2993" w:rsidRPr="005D785A" w:rsidRDefault="00BB2993" w:rsidP="003F65D3"/>
        </w:tc>
        <w:tc>
          <w:tcPr>
            <w:tcW w:w="992" w:type="dxa"/>
            <w:shd w:val="clear" w:color="auto" w:fill="auto"/>
            <w:noWrap/>
            <w:vAlign w:val="center"/>
          </w:tcPr>
          <w:p w14:paraId="6A2C0C9B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36EC78D7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</w:tr>
      <w:tr w:rsidR="00BB2993" w:rsidRPr="006728F7" w14:paraId="20C51ADE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6686A406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(Intercept)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564F73DD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11CBE86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43.705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06C60156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97" w:type="dxa"/>
            <w:vAlign w:val="center"/>
          </w:tcPr>
          <w:p w14:paraId="752DEDD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7E0B7599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17.037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8AB7CE0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05E24E75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5E89101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234.8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60FBD89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34E7195F" w14:textId="77777777" w:rsidR="00BB2993" w:rsidRPr="005D785A" w:rsidRDefault="00BB2993" w:rsidP="003F65D3">
            <w:pPr>
              <w:rPr>
                <w:rFonts w:eastAsia="等线"/>
                <w:b/>
                <w:bCs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</w:tr>
      <w:tr w:rsidR="00BB2993" w:rsidRPr="006728F7" w14:paraId="466A6146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44A489D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77480897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17E77C0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39.155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0BC4D400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97" w:type="dxa"/>
            <w:vAlign w:val="center"/>
          </w:tcPr>
          <w:p w14:paraId="1905AFE9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0A3A420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206.9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804E6B4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6F137C80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99C371B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15.48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8FAE358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2BF08D53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10 </w:t>
            </w:r>
          </w:p>
        </w:tc>
      </w:tr>
      <w:tr w:rsidR="00BB2993" w:rsidRPr="006728F7" w14:paraId="0A1C042E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A229624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color w:val="000000"/>
              </w:rPr>
              <w:t>Neighbouring</w:t>
            </w:r>
            <w:proofErr w:type="spellEnd"/>
            <w:r w:rsidRPr="005D785A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1BE6C98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FCD3F63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1.526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0005BDE4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0.217 </w:t>
            </w:r>
          </w:p>
        </w:tc>
        <w:tc>
          <w:tcPr>
            <w:tcW w:w="1197" w:type="dxa"/>
            <w:vAlign w:val="center"/>
          </w:tcPr>
          <w:p w14:paraId="7752904B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35767D7E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13.45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DB90FE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5FA51066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6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A730B5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20.24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A8622B5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56EE2C08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</w:tr>
      <w:tr w:rsidR="00BB2993" w:rsidRPr="006728F7" w14:paraId="6EFF3DDA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FD900F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5D785A">
              <w:rPr>
                <w:rFonts w:eastAsia="等线"/>
                <w:color w:val="000000"/>
              </w:rPr>
              <w:t>NR</w:t>
            </w:r>
          </w:p>
        </w:tc>
        <w:tc>
          <w:tcPr>
            <w:tcW w:w="704" w:type="dxa"/>
            <w:shd w:val="clear" w:color="auto" w:fill="auto"/>
            <w:noWrap/>
            <w:vAlign w:val="center"/>
            <w:hideMark/>
          </w:tcPr>
          <w:p w14:paraId="73063281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FCC82F6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eastAsia="等线" w:hint="eastAsia"/>
                <w:color w:val="000000"/>
              </w:rPr>
              <w:t xml:space="preserve">6.731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73C8FA32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eastAsia="等线" w:hint="eastAsia"/>
                <w:b/>
                <w:bCs/>
                <w:color w:val="000000"/>
              </w:rPr>
              <w:t xml:space="preserve">0.035 </w:t>
            </w:r>
          </w:p>
        </w:tc>
        <w:tc>
          <w:tcPr>
            <w:tcW w:w="1197" w:type="dxa"/>
            <w:vAlign w:val="center"/>
          </w:tcPr>
          <w:p w14:paraId="00334069" w14:textId="77777777" w:rsidR="00BB2993" w:rsidRPr="005D785A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0.829 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493AB384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35.83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C05B1B5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vAlign w:val="center"/>
          </w:tcPr>
          <w:p w14:paraId="317F646A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F3C137E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>20.4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EC4B293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1B03772A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1 </w:t>
            </w:r>
          </w:p>
        </w:tc>
      </w:tr>
      <w:tr w:rsidR="00BB2993" w:rsidRPr="006728F7" w14:paraId="3B4AF2B8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50F4CBDB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 xml:space="preserve"> </w:t>
            </w:r>
          </w:p>
        </w:tc>
        <w:tc>
          <w:tcPr>
            <w:tcW w:w="704" w:type="dxa"/>
            <w:shd w:val="clear" w:color="auto" w:fill="auto"/>
            <w:noWrap/>
            <w:vAlign w:val="center"/>
          </w:tcPr>
          <w:p w14:paraId="5A3D6D8B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1A0574D" w14:textId="77777777" w:rsidR="00BB2993" w:rsidRPr="003D33D9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7F41C45D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</w:p>
        </w:tc>
        <w:tc>
          <w:tcPr>
            <w:tcW w:w="1197" w:type="dxa"/>
            <w:vAlign w:val="center"/>
          </w:tcPr>
          <w:p w14:paraId="1917281D" w14:textId="77777777" w:rsidR="00BB2993" w:rsidRPr="003D33D9" w:rsidRDefault="00BB2993" w:rsidP="003F65D3"/>
        </w:tc>
        <w:tc>
          <w:tcPr>
            <w:tcW w:w="1129" w:type="dxa"/>
            <w:shd w:val="clear" w:color="auto" w:fill="auto"/>
            <w:noWrap/>
            <w:vAlign w:val="center"/>
          </w:tcPr>
          <w:p w14:paraId="286A9703" w14:textId="77777777" w:rsidR="00BB2993" w:rsidRPr="003D33D9" w:rsidRDefault="00BB2993" w:rsidP="003F65D3"/>
        </w:tc>
        <w:tc>
          <w:tcPr>
            <w:tcW w:w="1134" w:type="dxa"/>
            <w:shd w:val="clear" w:color="auto" w:fill="auto"/>
            <w:noWrap/>
            <w:vAlign w:val="center"/>
          </w:tcPr>
          <w:p w14:paraId="1C300397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790685DA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A49FFC6" w14:textId="77777777" w:rsidR="00BB2993" w:rsidRPr="003D33D9" w:rsidRDefault="00BB2993" w:rsidP="003F65D3"/>
        </w:tc>
        <w:tc>
          <w:tcPr>
            <w:tcW w:w="992" w:type="dxa"/>
            <w:shd w:val="clear" w:color="auto" w:fill="auto"/>
            <w:noWrap/>
            <w:vAlign w:val="center"/>
          </w:tcPr>
          <w:p w14:paraId="53E600E8" w14:textId="77777777" w:rsidR="00BB2993" w:rsidRPr="003D33D9" w:rsidRDefault="00BB2993" w:rsidP="003F65D3">
            <w:pPr>
              <w:rPr>
                <w:b/>
                <w:bCs/>
              </w:rPr>
            </w:pPr>
          </w:p>
        </w:tc>
        <w:tc>
          <w:tcPr>
            <w:tcW w:w="1134" w:type="dxa"/>
            <w:vAlign w:val="center"/>
          </w:tcPr>
          <w:p w14:paraId="39BDA40A" w14:textId="77777777" w:rsidR="00BB2993" w:rsidRPr="003D33D9" w:rsidRDefault="00BB2993" w:rsidP="003F65D3">
            <w:pPr>
              <w:rPr>
                <w:b/>
                <w:bCs/>
              </w:rPr>
            </w:pPr>
          </w:p>
        </w:tc>
      </w:tr>
      <w:tr w:rsidR="00BB2993" w:rsidRPr="006728F7" w14:paraId="7117F7F1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454E4393" w14:textId="77777777" w:rsidR="00BB2993" w:rsidRPr="00277CC1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277CC1">
              <w:rPr>
                <w:rFonts w:eastAsia="等线" w:hint="eastAsia"/>
                <w:b/>
                <w:bCs/>
                <w:color w:val="000000"/>
              </w:rPr>
              <w:t>Composition</w:t>
            </w:r>
          </w:p>
        </w:tc>
        <w:tc>
          <w:tcPr>
            <w:tcW w:w="704" w:type="dxa"/>
            <w:shd w:val="clear" w:color="auto" w:fill="auto"/>
            <w:noWrap/>
            <w:vAlign w:val="center"/>
          </w:tcPr>
          <w:p w14:paraId="66834A39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color w:val="000000"/>
              </w:rPr>
              <w:t>df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5C35528" w14:textId="77777777" w:rsidR="00BB2993" w:rsidRPr="003D33D9" w:rsidRDefault="00BB2993" w:rsidP="003F65D3">
            <w:pPr>
              <w:rPr>
                <w:rFonts w:eastAsia="等线"/>
                <w:color w:val="000000"/>
              </w:rPr>
            </w:pPr>
            <w:r w:rsidRPr="00610D63">
              <w:rPr>
                <w:color w:val="000000"/>
              </w:rPr>
              <w:t>Variance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41A6C150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6728F7">
              <w:rPr>
                <w:color w:val="000000"/>
              </w:rPr>
              <w:t>F</w:t>
            </w:r>
          </w:p>
        </w:tc>
        <w:tc>
          <w:tcPr>
            <w:tcW w:w="1197" w:type="dxa"/>
            <w:vAlign w:val="center"/>
          </w:tcPr>
          <w:p w14:paraId="3552F57A" w14:textId="77777777" w:rsidR="00BB2993" w:rsidRPr="003D33D9" w:rsidRDefault="00BB2993" w:rsidP="003F65D3">
            <w:r w:rsidRPr="006728F7">
              <w:rPr>
                <w:i/>
                <w:iCs/>
                <w:color w:val="000000"/>
              </w:rPr>
              <w:t>P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4AA013E0" w14:textId="77777777" w:rsidR="00BB2993" w:rsidRPr="003D33D9" w:rsidRDefault="00BB2993" w:rsidP="003F65D3">
            <w:r w:rsidRPr="00610D63">
              <w:rPr>
                <w:color w:val="000000"/>
              </w:rPr>
              <w:t>Variance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A2747F2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6728F7">
              <w:rPr>
                <w:color w:val="000000"/>
              </w:rPr>
              <w:t>F</w:t>
            </w:r>
          </w:p>
        </w:tc>
        <w:tc>
          <w:tcPr>
            <w:tcW w:w="1134" w:type="dxa"/>
            <w:vAlign w:val="center"/>
          </w:tcPr>
          <w:p w14:paraId="50000B5F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6728F7">
              <w:rPr>
                <w:i/>
                <w:iCs/>
                <w:color w:val="000000"/>
              </w:rPr>
              <w:t>P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CC10A1D" w14:textId="77777777" w:rsidR="00BB2993" w:rsidRPr="003D33D9" w:rsidRDefault="00BB2993" w:rsidP="003F65D3">
            <w:r w:rsidRPr="00610D63">
              <w:rPr>
                <w:color w:val="000000"/>
              </w:rPr>
              <w:t>Variance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4ADC2C5" w14:textId="77777777" w:rsidR="00BB2993" w:rsidRPr="003D33D9" w:rsidRDefault="00BB2993" w:rsidP="003F65D3">
            <w:pPr>
              <w:rPr>
                <w:b/>
                <w:bCs/>
              </w:rPr>
            </w:pPr>
            <w:r w:rsidRPr="006728F7">
              <w:rPr>
                <w:color w:val="000000"/>
              </w:rPr>
              <w:t>F</w:t>
            </w:r>
          </w:p>
        </w:tc>
        <w:tc>
          <w:tcPr>
            <w:tcW w:w="1134" w:type="dxa"/>
            <w:vAlign w:val="center"/>
          </w:tcPr>
          <w:p w14:paraId="1915B6F1" w14:textId="77777777" w:rsidR="00BB2993" w:rsidRPr="003D33D9" w:rsidRDefault="00BB2993" w:rsidP="003F65D3">
            <w:pPr>
              <w:rPr>
                <w:b/>
                <w:bCs/>
              </w:rPr>
            </w:pPr>
            <w:r w:rsidRPr="006728F7">
              <w:rPr>
                <w:i/>
                <w:iCs/>
                <w:color w:val="000000"/>
              </w:rPr>
              <w:t>P</w:t>
            </w:r>
          </w:p>
        </w:tc>
      </w:tr>
      <w:tr w:rsidR="00BB2993" w:rsidRPr="006728F7" w14:paraId="23164C48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3F8FC1D3" w14:textId="77777777" w:rsidR="00BB2993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704" w:type="dxa"/>
            <w:shd w:val="clear" w:color="auto" w:fill="auto"/>
            <w:noWrap/>
            <w:vAlign w:val="center"/>
          </w:tcPr>
          <w:p w14:paraId="090B9D70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DA386BD" w14:textId="77777777" w:rsidR="00BB2993" w:rsidRPr="003D33D9" w:rsidRDefault="00BB2993" w:rsidP="003F65D3">
            <w:pPr>
              <w:rPr>
                <w:rFonts w:eastAsia="等线"/>
                <w:color w:val="000000"/>
              </w:rPr>
            </w:pPr>
            <w:r w:rsidRPr="00610D63">
              <w:t xml:space="preserve">583.10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2574CB37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22.33 </w:t>
            </w:r>
          </w:p>
        </w:tc>
        <w:tc>
          <w:tcPr>
            <w:tcW w:w="1197" w:type="dxa"/>
            <w:vAlign w:val="center"/>
          </w:tcPr>
          <w:p w14:paraId="0CA4CC8F" w14:textId="77777777" w:rsidR="00BB2993" w:rsidRPr="003D33D9" w:rsidRDefault="00BB2993" w:rsidP="003F65D3">
            <w:r w:rsidRPr="005253BA">
              <w:rPr>
                <w:b/>
                <w:bCs/>
              </w:rPr>
              <w:t>&lt;0.001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294839AE" w14:textId="77777777" w:rsidR="00BB2993" w:rsidRPr="003D33D9" w:rsidRDefault="00BB2993" w:rsidP="003F65D3">
            <w:r w:rsidRPr="00610D63">
              <w:t>38.39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2D996BC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>46.4423</w:t>
            </w:r>
          </w:p>
        </w:tc>
        <w:tc>
          <w:tcPr>
            <w:tcW w:w="1134" w:type="dxa"/>
            <w:vAlign w:val="center"/>
          </w:tcPr>
          <w:p w14:paraId="007891ED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5253BA">
              <w:rPr>
                <w:b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C82EC98" w14:textId="77777777" w:rsidR="00BB2993" w:rsidRPr="003D33D9" w:rsidRDefault="00BB2993" w:rsidP="003F65D3">
            <w:r w:rsidRPr="00610D63">
              <w:t xml:space="preserve">43.40 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5BB3F3D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16.96 </w:t>
            </w:r>
          </w:p>
        </w:tc>
        <w:tc>
          <w:tcPr>
            <w:tcW w:w="1134" w:type="dxa"/>
            <w:vAlign w:val="center"/>
          </w:tcPr>
          <w:p w14:paraId="6B75D918" w14:textId="77777777" w:rsidR="00BB2993" w:rsidRPr="003D33D9" w:rsidRDefault="00BB2993" w:rsidP="003F65D3">
            <w:pPr>
              <w:rPr>
                <w:b/>
                <w:bCs/>
              </w:rPr>
            </w:pPr>
            <w:r w:rsidRPr="005253BA">
              <w:rPr>
                <w:b/>
              </w:rPr>
              <w:t>&lt;0.001</w:t>
            </w:r>
          </w:p>
        </w:tc>
      </w:tr>
      <w:tr w:rsidR="00BB2993" w:rsidRPr="006728F7" w14:paraId="4FC88BD6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297922A0" w14:textId="77777777" w:rsidR="00BB2993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5D785A">
              <w:rPr>
                <w:rFonts w:eastAsia="等线"/>
                <w:color w:val="000000"/>
              </w:rPr>
              <w:t>Neighbouring</w:t>
            </w:r>
            <w:proofErr w:type="spellEnd"/>
            <w:r w:rsidRPr="005D785A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704" w:type="dxa"/>
            <w:shd w:val="clear" w:color="auto" w:fill="auto"/>
            <w:noWrap/>
            <w:vAlign w:val="center"/>
          </w:tcPr>
          <w:p w14:paraId="27321E02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8B5E9F3" w14:textId="77777777" w:rsidR="00BB2993" w:rsidRPr="003D33D9" w:rsidRDefault="00BB2993" w:rsidP="003F65D3">
            <w:pPr>
              <w:rPr>
                <w:rFonts w:eastAsia="等线"/>
                <w:color w:val="000000"/>
              </w:rPr>
            </w:pPr>
            <w:r w:rsidRPr="00610D63">
              <w:t xml:space="preserve">64.40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05DCE41A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4.93 </w:t>
            </w:r>
          </w:p>
        </w:tc>
        <w:tc>
          <w:tcPr>
            <w:tcW w:w="1197" w:type="dxa"/>
            <w:vAlign w:val="center"/>
          </w:tcPr>
          <w:p w14:paraId="06275E3D" w14:textId="77777777" w:rsidR="00BB2993" w:rsidRPr="003D33D9" w:rsidRDefault="00BB2993" w:rsidP="003F65D3">
            <w:r w:rsidRPr="005253BA">
              <w:rPr>
                <w:b/>
              </w:rPr>
              <w:t>&lt;0.001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2F5704C1" w14:textId="77777777" w:rsidR="00BB2993" w:rsidRPr="003D33D9" w:rsidRDefault="00BB2993" w:rsidP="003F65D3">
            <w:r w:rsidRPr="00610D63">
              <w:t xml:space="preserve">2.69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85E3B9A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6.50 </w:t>
            </w:r>
          </w:p>
        </w:tc>
        <w:tc>
          <w:tcPr>
            <w:tcW w:w="1134" w:type="dxa"/>
            <w:vAlign w:val="center"/>
          </w:tcPr>
          <w:p w14:paraId="12215478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5253BA">
              <w:rPr>
                <w:b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3B24B0C" w14:textId="77777777" w:rsidR="00BB2993" w:rsidRPr="003D33D9" w:rsidRDefault="00BB2993" w:rsidP="003F65D3">
            <w:r w:rsidRPr="00610D63">
              <w:t xml:space="preserve">5.74 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9F5E1D5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4.48 </w:t>
            </w:r>
          </w:p>
        </w:tc>
        <w:tc>
          <w:tcPr>
            <w:tcW w:w="1134" w:type="dxa"/>
            <w:vAlign w:val="center"/>
          </w:tcPr>
          <w:p w14:paraId="38E54D05" w14:textId="77777777" w:rsidR="00BB2993" w:rsidRPr="003D33D9" w:rsidRDefault="00BB2993" w:rsidP="003F65D3">
            <w:pPr>
              <w:rPr>
                <w:b/>
                <w:bCs/>
              </w:rPr>
            </w:pPr>
            <w:r w:rsidRPr="005253BA">
              <w:rPr>
                <w:b/>
              </w:rPr>
              <w:t>&lt;0.001</w:t>
            </w:r>
          </w:p>
        </w:tc>
      </w:tr>
      <w:tr w:rsidR="00BB2993" w:rsidRPr="006728F7" w14:paraId="1A826011" w14:textId="77777777" w:rsidTr="003F65D3">
        <w:trPr>
          <w:trHeight w:val="315"/>
          <w:jc w:val="center"/>
        </w:trPr>
        <w:tc>
          <w:tcPr>
            <w:tcW w:w="3544" w:type="dxa"/>
            <w:shd w:val="clear" w:color="auto" w:fill="auto"/>
            <w:noWrap/>
            <w:vAlign w:val="center"/>
          </w:tcPr>
          <w:p w14:paraId="5BA97478" w14:textId="77777777" w:rsidR="00BB2993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5D785A">
              <w:rPr>
                <w:rFonts w:eastAsia="等线"/>
                <w:color w:val="000000"/>
              </w:rPr>
              <w:t>NR</w:t>
            </w:r>
          </w:p>
        </w:tc>
        <w:tc>
          <w:tcPr>
            <w:tcW w:w="704" w:type="dxa"/>
            <w:shd w:val="clear" w:color="auto" w:fill="auto"/>
            <w:noWrap/>
            <w:vAlign w:val="center"/>
          </w:tcPr>
          <w:p w14:paraId="0EE616BC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 w:rsidRPr="005D785A">
              <w:rPr>
                <w:rFonts w:eastAsia="等线"/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C02D66E" w14:textId="77777777" w:rsidR="00BB2993" w:rsidRPr="003D33D9" w:rsidRDefault="00BB2993" w:rsidP="003F65D3">
            <w:pPr>
              <w:rPr>
                <w:rFonts w:eastAsia="等线"/>
                <w:color w:val="000000"/>
              </w:rPr>
            </w:pPr>
            <w:r w:rsidRPr="00610D63">
              <w:t xml:space="preserve">141.70 </w:t>
            </w:r>
          </w:p>
        </w:tc>
        <w:tc>
          <w:tcPr>
            <w:tcW w:w="934" w:type="dxa"/>
            <w:shd w:val="clear" w:color="auto" w:fill="auto"/>
            <w:noWrap/>
            <w:vAlign w:val="center"/>
          </w:tcPr>
          <w:p w14:paraId="03E91348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5.43 </w:t>
            </w:r>
          </w:p>
        </w:tc>
        <w:tc>
          <w:tcPr>
            <w:tcW w:w="1197" w:type="dxa"/>
            <w:vAlign w:val="center"/>
          </w:tcPr>
          <w:p w14:paraId="1F95520D" w14:textId="77777777" w:rsidR="00BB2993" w:rsidRPr="003D33D9" w:rsidRDefault="00BB2993" w:rsidP="003F65D3">
            <w:r w:rsidRPr="005253BA">
              <w:rPr>
                <w:b/>
              </w:rPr>
              <w:t>&lt;0.001</w:t>
            </w:r>
          </w:p>
        </w:tc>
        <w:tc>
          <w:tcPr>
            <w:tcW w:w="1129" w:type="dxa"/>
            <w:shd w:val="clear" w:color="auto" w:fill="auto"/>
            <w:noWrap/>
            <w:vAlign w:val="center"/>
          </w:tcPr>
          <w:p w14:paraId="3E798C99" w14:textId="77777777" w:rsidR="00BB2993" w:rsidRPr="003D33D9" w:rsidRDefault="00BB2993" w:rsidP="003F65D3">
            <w:r w:rsidRPr="00610D63">
              <w:t xml:space="preserve">4.28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813952F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5.17 </w:t>
            </w:r>
          </w:p>
        </w:tc>
        <w:tc>
          <w:tcPr>
            <w:tcW w:w="1134" w:type="dxa"/>
            <w:vAlign w:val="center"/>
          </w:tcPr>
          <w:p w14:paraId="024F107B" w14:textId="77777777" w:rsidR="00BB2993" w:rsidRPr="005D785A" w:rsidRDefault="00BB2993" w:rsidP="003F65D3">
            <w:pPr>
              <w:rPr>
                <w:b/>
                <w:bCs/>
                <w:color w:val="000000"/>
              </w:rPr>
            </w:pPr>
            <w:r w:rsidRPr="005253BA">
              <w:rPr>
                <w:b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E380172" w14:textId="77777777" w:rsidR="00BB2993" w:rsidRPr="003D33D9" w:rsidRDefault="00BB2993" w:rsidP="003F65D3">
            <w:r w:rsidRPr="007357DF">
              <w:rPr>
                <w:rFonts w:hint="eastAsia"/>
              </w:rPr>
              <w:t xml:space="preserve">10.95 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59C4630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4.28 </w:t>
            </w:r>
          </w:p>
        </w:tc>
        <w:tc>
          <w:tcPr>
            <w:tcW w:w="1134" w:type="dxa"/>
            <w:vAlign w:val="center"/>
          </w:tcPr>
          <w:p w14:paraId="473D6CC3" w14:textId="77777777" w:rsidR="00BB2993" w:rsidRPr="003D33D9" w:rsidRDefault="00BB2993" w:rsidP="003F65D3">
            <w:pPr>
              <w:rPr>
                <w:b/>
                <w:bCs/>
              </w:rPr>
            </w:pPr>
            <w:r w:rsidRPr="005253BA">
              <w:rPr>
                <w:b/>
              </w:rPr>
              <w:t>&lt;0.001</w:t>
            </w:r>
          </w:p>
        </w:tc>
      </w:tr>
      <w:tr w:rsidR="00BB2993" w:rsidRPr="006728F7" w14:paraId="6E1EAAF3" w14:textId="77777777" w:rsidTr="003F65D3">
        <w:trPr>
          <w:trHeight w:val="315"/>
          <w:jc w:val="center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6AC1CE2" w14:textId="77777777" w:rsidR="00BB2993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Residual</w:t>
            </w:r>
          </w:p>
        </w:tc>
        <w:tc>
          <w:tcPr>
            <w:tcW w:w="7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DCC01F" w14:textId="77777777" w:rsidR="00BB2993" w:rsidRPr="005D785A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27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C3640B" w14:textId="77777777" w:rsidR="00BB2993" w:rsidRPr="00610D63" w:rsidRDefault="00BB2993" w:rsidP="003F65D3">
            <w:r w:rsidRPr="00610D63">
              <w:t>3254.50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E1BA5C" w14:textId="77777777" w:rsidR="00BB2993" w:rsidRPr="003D33D9" w:rsidRDefault="00BB2993" w:rsidP="003F65D3"/>
        </w:tc>
        <w:tc>
          <w:tcPr>
            <w:tcW w:w="1197" w:type="dxa"/>
            <w:tcBorders>
              <w:bottom w:val="single" w:sz="4" w:space="0" w:color="auto"/>
            </w:tcBorders>
            <w:vAlign w:val="center"/>
          </w:tcPr>
          <w:p w14:paraId="5EB73662" w14:textId="77777777" w:rsidR="00BB2993" w:rsidRPr="005253BA" w:rsidRDefault="00BB2993" w:rsidP="003F65D3">
            <w:pPr>
              <w:rPr>
                <w:b/>
              </w:rPr>
            </w:pPr>
          </w:p>
        </w:tc>
        <w:tc>
          <w:tcPr>
            <w:tcW w:w="11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5AE3B13" w14:textId="77777777" w:rsidR="00BB2993" w:rsidRPr="00610D63" w:rsidRDefault="00BB2993" w:rsidP="003F65D3">
            <w:r w:rsidRPr="00610D63">
              <w:t>111.6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81D09D6" w14:textId="77777777" w:rsidR="00BB2993" w:rsidRPr="003D33D9" w:rsidRDefault="00BB2993" w:rsidP="003F65D3"/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0D0F50F4" w14:textId="77777777" w:rsidR="00BB2993" w:rsidRPr="005253BA" w:rsidRDefault="00BB2993" w:rsidP="003F65D3">
            <w:pPr>
              <w:rPr>
                <w:b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A15E02" w14:textId="77777777" w:rsidR="00BB2993" w:rsidRPr="007357DF" w:rsidRDefault="00BB2993" w:rsidP="003F65D3">
            <w:r w:rsidRPr="007357DF">
              <w:rPr>
                <w:rFonts w:hint="eastAsia"/>
              </w:rPr>
              <w:t>345.52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A04381" w14:textId="77777777" w:rsidR="00BB2993" w:rsidRPr="003D33D9" w:rsidRDefault="00BB2993" w:rsidP="003F65D3"/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B4A57FE" w14:textId="77777777" w:rsidR="00BB2993" w:rsidRPr="005253BA" w:rsidRDefault="00BB2993" w:rsidP="003F65D3">
            <w:pPr>
              <w:rPr>
                <w:b/>
              </w:rPr>
            </w:pPr>
          </w:p>
        </w:tc>
      </w:tr>
    </w:tbl>
    <w:p w14:paraId="299119E6" w14:textId="77777777" w:rsidR="00BB2993" w:rsidRDefault="00BB2993" w:rsidP="00BB2993">
      <w:pPr>
        <w:spacing w:line="480" w:lineRule="auto"/>
        <w:rPr>
          <w:b/>
          <w:bCs/>
        </w:rPr>
      </w:pPr>
    </w:p>
    <w:p w14:paraId="3E9B5C81" w14:textId="77777777" w:rsidR="00BB2993" w:rsidRPr="00C223D7" w:rsidRDefault="00BB2993" w:rsidP="00BB2993">
      <w:pPr>
        <w:spacing w:line="360" w:lineRule="auto"/>
        <w:rPr>
          <w:b/>
          <w:bCs/>
        </w:rPr>
      </w:pPr>
      <w:r w:rsidRPr="00C223D7">
        <w:rPr>
          <w:b/>
          <w:bCs/>
        </w:rPr>
        <w:lastRenderedPageBreak/>
        <w:t>Table S</w:t>
      </w:r>
      <w:r>
        <w:rPr>
          <w:rFonts w:hint="eastAsia"/>
          <w:b/>
          <w:bCs/>
        </w:rPr>
        <w:t>4</w:t>
      </w:r>
      <w:r w:rsidRPr="00C223D7">
        <w:rPr>
          <w:b/>
          <w:bCs/>
        </w:rPr>
        <w:t xml:space="preserve"> </w:t>
      </w:r>
      <w:r w:rsidRPr="00C223D7">
        <w:t xml:space="preserve">Correlations between </w:t>
      </w:r>
      <w:proofErr w:type="spellStart"/>
      <w:r w:rsidRPr="00C223D7">
        <w:t>neighbouring</w:t>
      </w:r>
      <w:proofErr w:type="spellEnd"/>
      <w:r w:rsidRPr="00C223D7">
        <w:t xml:space="preserve"> plant richness and the diversity indexes (</w:t>
      </w:r>
      <w:r w:rsidRPr="00226F12">
        <w:rPr>
          <w:rFonts w:hint="eastAsia"/>
        </w:rPr>
        <w:t>Shannon</w:t>
      </w:r>
      <w:r>
        <w:rPr>
          <w:rFonts w:hint="eastAsia"/>
        </w:rPr>
        <w:t xml:space="preserve"> and </w:t>
      </w:r>
      <w:r w:rsidRPr="00C223D7">
        <w:t xml:space="preserve">Inverse Simpson index) for the rhizosphere </w:t>
      </w:r>
      <w:r w:rsidRPr="00514186">
        <w:t xml:space="preserve">overall fungal communities (overall fungi), putative pathogenic fungal communities (pathogens) and </w:t>
      </w:r>
      <w:r w:rsidRPr="00514186">
        <w:rPr>
          <w:lang w:val="en-GB"/>
        </w:rPr>
        <w:t>Arbuscular mycorrhizal fungal</w:t>
      </w:r>
      <w:r w:rsidRPr="00514186">
        <w:t xml:space="preserve"> communities</w:t>
      </w:r>
      <w:r w:rsidRPr="00514186">
        <w:rPr>
          <w:lang w:val="en-GB"/>
        </w:rPr>
        <w:t xml:space="preserve"> (AMF)</w:t>
      </w:r>
      <w:r>
        <w:rPr>
          <w:rFonts w:hint="eastAsia"/>
        </w:rPr>
        <w:t xml:space="preserve"> </w:t>
      </w:r>
      <w:r w:rsidRPr="00C223D7">
        <w:t xml:space="preserve">of the three focal plant species. </w:t>
      </w:r>
      <w:r w:rsidRPr="00506B4D">
        <w:t>Model parameters are given.</w:t>
      </w:r>
      <w:r>
        <w:rPr>
          <w:rFonts w:hint="eastAsia"/>
        </w:rPr>
        <w:t xml:space="preserve"> </w:t>
      </w:r>
      <w:bookmarkStart w:id="15" w:name="_Hlk190122186"/>
      <w:proofErr w:type="spellStart"/>
      <w:r>
        <w:rPr>
          <w:rFonts w:eastAsia="等线" w:hint="eastAsia"/>
          <w:color w:val="000000"/>
        </w:rPr>
        <w:t>Sv</w:t>
      </w:r>
      <w:proofErr w:type="spellEnd"/>
      <w:r w:rsidRPr="00C223D7">
        <w:rPr>
          <w:lang w:val="en-GB"/>
        </w:rPr>
        <w:t xml:space="preserve">: </w:t>
      </w:r>
      <w:proofErr w:type="spellStart"/>
      <w:r w:rsidRPr="00C223D7">
        <w:rPr>
          <w:rFonts w:eastAsia="等线"/>
          <w:i/>
          <w:iCs/>
          <w:color w:val="000000"/>
        </w:rPr>
        <w:t>Setaria</w:t>
      </w:r>
      <w:proofErr w:type="spellEnd"/>
      <w:r w:rsidRPr="00C223D7">
        <w:rPr>
          <w:rFonts w:eastAsia="等线"/>
          <w:i/>
          <w:iCs/>
          <w:color w:val="000000"/>
        </w:rPr>
        <w:t> </w:t>
      </w:r>
      <w:proofErr w:type="spellStart"/>
      <w:r w:rsidRPr="00C223D7">
        <w:rPr>
          <w:rFonts w:eastAsia="等线"/>
          <w:i/>
          <w:iCs/>
          <w:color w:val="000000"/>
        </w:rPr>
        <w:t>viridis</w:t>
      </w:r>
      <w:proofErr w:type="spellEnd"/>
      <w:r w:rsidRPr="00C223D7">
        <w:rPr>
          <w:rFonts w:eastAsia="等线"/>
          <w:color w:val="000000"/>
        </w:rPr>
        <w:t xml:space="preserve">; </w:t>
      </w:r>
      <w:r>
        <w:rPr>
          <w:rFonts w:eastAsia="等线" w:hint="eastAsia"/>
          <w:color w:val="000000"/>
        </w:rPr>
        <w:t>Car</w:t>
      </w:r>
      <w:r w:rsidRPr="00C223D7">
        <w:rPr>
          <w:rFonts w:eastAsia="等线"/>
          <w:i/>
          <w:iCs/>
          <w:color w:val="000000"/>
        </w:rPr>
        <w:t>: Celosia argentea</w:t>
      </w:r>
      <w:r>
        <w:rPr>
          <w:rFonts w:eastAsia="等线" w:hint="eastAsia"/>
          <w:i/>
          <w:iCs/>
          <w:color w:val="000000"/>
        </w:rPr>
        <w:t xml:space="preserve">, </w:t>
      </w:r>
      <w:r>
        <w:rPr>
          <w:rFonts w:eastAsia="等线" w:hint="eastAsia"/>
          <w:color w:val="000000"/>
        </w:rPr>
        <w:t>Soc</w:t>
      </w:r>
      <w:r w:rsidRPr="00C223D7">
        <w:rPr>
          <w:rFonts w:eastAsia="等线"/>
          <w:color w:val="000000"/>
        </w:rPr>
        <w:t xml:space="preserve">: </w:t>
      </w:r>
      <w:r w:rsidRPr="00C223D7">
        <w:rPr>
          <w:rFonts w:eastAsia="等线"/>
          <w:i/>
          <w:iCs/>
          <w:color w:val="000000"/>
        </w:rPr>
        <w:t>Senna occidentalis</w:t>
      </w:r>
      <w:r w:rsidRPr="00C223D7">
        <w:t xml:space="preserve">. </w:t>
      </w:r>
      <w:bookmarkEnd w:id="15"/>
      <w:r w:rsidRPr="00C223D7">
        <w:t>CI:</w:t>
      </w:r>
      <w:r>
        <w:rPr>
          <w:rFonts w:hint="eastAsia"/>
        </w:rPr>
        <w:t xml:space="preserve"> 95%</w:t>
      </w:r>
      <w:r w:rsidRPr="00C223D7">
        <w:t xml:space="preserve"> </w:t>
      </w:r>
      <w:r w:rsidRPr="00165E98">
        <w:t>confidential interval</w:t>
      </w:r>
      <w:r w:rsidRPr="00C223D7">
        <w:t xml:space="preserve">. </w:t>
      </w:r>
      <w:r w:rsidRPr="00C223D7">
        <w:rPr>
          <w:rFonts w:eastAsia="等线"/>
        </w:rPr>
        <w:t>Significant correlations are presented in bold (</w:t>
      </w:r>
      <w:r w:rsidRPr="00C223D7">
        <w:rPr>
          <w:rFonts w:eastAsia="等线"/>
          <w:i/>
          <w:iCs/>
        </w:rPr>
        <w:t>P</w:t>
      </w:r>
      <w:r w:rsidRPr="00C223D7">
        <w:rPr>
          <w:rFonts w:eastAsia="等线"/>
        </w:rPr>
        <w:t xml:space="preserve"> &lt; 0.05).</w:t>
      </w:r>
    </w:p>
    <w:tbl>
      <w:tblPr>
        <w:tblW w:w="14199" w:type="dxa"/>
        <w:jc w:val="center"/>
        <w:tblLayout w:type="fixed"/>
        <w:tblLook w:val="04A0" w:firstRow="1" w:lastRow="0" w:firstColumn="1" w:lastColumn="0" w:noHBand="0" w:noVBand="1"/>
      </w:tblPr>
      <w:tblGrid>
        <w:gridCol w:w="1275"/>
        <w:gridCol w:w="1077"/>
        <w:gridCol w:w="1077"/>
        <w:gridCol w:w="1077"/>
        <w:gridCol w:w="1008"/>
        <w:gridCol w:w="69"/>
        <w:gridCol w:w="1077"/>
        <w:gridCol w:w="1077"/>
        <w:gridCol w:w="1077"/>
        <w:gridCol w:w="1077"/>
        <w:gridCol w:w="31"/>
        <w:gridCol w:w="1046"/>
        <w:gridCol w:w="1077"/>
        <w:gridCol w:w="1077"/>
        <w:gridCol w:w="1053"/>
        <w:gridCol w:w="24"/>
      </w:tblGrid>
      <w:tr w:rsidR="00BB2993" w:rsidRPr="00891488" w14:paraId="5B576CDB" w14:textId="77777777" w:rsidTr="003F65D3">
        <w:trPr>
          <w:gridAfter w:val="1"/>
          <w:wAfter w:w="24" w:type="dxa"/>
          <w:trHeight w:val="397"/>
          <w:jc w:val="center"/>
        </w:trPr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8936F" w14:textId="77777777" w:rsidR="00BB2993" w:rsidRPr="00891488" w:rsidRDefault="00BB2993" w:rsidP="003F65D3"/>
        </w:tc>
        <w:tc>
          <w:tcPr>
            <w:tcW w:w="4239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7CE99C" w14:textId="77777777" w:rsidR="00BB2993" w:rsidRPr="00891488" w:rsidRDefault="00BB2993" w:rsidP="003F65D3">
            <w:pPr>
              <w:jc w:val="center"/>
              <w:rPr>
                <w:rFonts w:eastAsia="等线"/>
                <w:color w:val="000000"/>
              </w:rPr>
            </w:pPr>
            <w:r w:rsidRPr="00891488">
              <w:rPr>
                <w:color w:val="000000"/>
              </w:rPr>
              <w:t>Overall fungi</w:t>
            </w:r>
          </w:p>
        </w:tc>
        <w:tc>
          <w:tcPr>
            <w:tcW w:w="440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AC8CE" w14:textId="77777777" w:rsidR="00BB2993" w:rsidRPr="00891488" w:rsidRDefault="00BB2993" w:rsidP="003F65D3">
            <w:pPr>
              <w:jc w:val="center"/>
              <w:rPr>
                <w:rFonts w:eastAsia="等线"/>
                <w:color w:val="000000"/>
              </w:rPr>
            </w:pPr>
            <w:r w:rsidRPr="00891488">
              <w:rPr>
                <w:color w:val="000000"/>
              </w:rPr>
              <w:t>Pathogens</w:t>
            </w:r>
          </w:p>
        </w:tc>
        <w:tc>
          <w:tcPr>
            <w:tcW w:w="4253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967D72" w14:textId="77777777" w:rsidR="00BB2993" w:rsidRPr="00891488" w:rsidRDefault="00BB2993" w:rsidP="003F65D3">
            <w:pPr>
              <w:jc w:val="center"/>
              <w:rPr>
                <w:rFonts w:eastAsia="等线"/>
                <w:color w:val="000000"/>
              </w:rPr>
            </w:pPr>
            <w:r w:rsidRPr="00891488">
              <w:rPr>
                <w:color w:val="000000"/>
                <w:lang w:val="en-GB"/>
              </w:rPr>
              <w:t>AMF</w:t>
            </w:r>
          </w:p>
        </w:tc>
      </w:tr>
      <w:tr w:rsidR="00BB2993" w:rsidRPr="00891488" w14:paraId="2E82DAA6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F803B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Variables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B394D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lower CI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61E4A2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upper CI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CDD3D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t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104473" w14:textId="77777777" w:rsidR="00BB2993" w:rsidRPr="00891488" w:rsidRDefault="00BB2993" w:rsidP="003F65D3">
            <w:pPr>
              <w:rPr>
                <w:rFonts w:eastAsia="等线"/>
                <w:i/>
                <w:iCs/>
                <w:color w:val="000000"/>
              </w:rPr>
            </w:pPr>
            <w:r w:rsidRPr="00891488">
              <w:rPr>
                <w:rFonts w:eastAsia="等线"/>
                <w:i/>
                <w:iCs/>
                <w:color w:val="000000"/>
              </w:rPr>
              <w:t>P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EE111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lower CI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AD3B9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upper CI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D3F7C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t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58B1A" w14:textId="77777777" w:rsidR="00BB2993" w:rsidRPr="00891488" w:rsidRDefault="00BB2993" w:rsidP="003F65D3">
            <w:pPr>
              <w:rPr>
                <w:rFonts w:eastAsia="等线"/>
                <w:i/>
                <w:iCs/>
                <w:color w:val="000000"/>
              </w:rPr>
            </w:pPr>
            <w:r w:rsidRPr="00891488">
              <w:rPr>
                <w:rFonts w:eastAsia="等线"/>
                <w:i/>
                <w:iCs/>
                <w:color w:val="000000"/>
              </w:rPr>
              <w:t>P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4616F3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lower CI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EB2C1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upper CI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07309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color w:val="000000"/>
              </w:rPr>
              <w:t>t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E00092" w14:textId="77777777" w:rsidR="00BB2993" w:rsidRPr="00891488" w:rsidRDefault="00BB2993" w:rsidP="003F65D3">
            <w:pPr>
              <w:rPr>
                <w:rFonts w:eastAsia="等线"/>
                <w:i/>
                <w:iCs/>
                <w:color w:val="000000"/>
              </w:rPr>
            </w:pPr>
            <w:r w:rsidRPr="00891488">
              <w:rPr>
                <w:rFonts w:eastAsia="等线"/>
                <w:i/>
                <w:iCs/>
                <w:color w:val="000000"/>
              </w:rPr>
              <w:t>P</w:t>
            </w:r>
          </w:p>
        </w:tc>
      </w:tr>
      <w:tr w:rsidR="00BB2993" w:rsidRPr="00891488" w14:paraId="24885032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AE4A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rFonts w:eastAsia="等线"/>
                <w:b/>
                <w:bCs/>
                <w:color w:val="000000"/>
              </w:rPr>
              <w:t>Shanno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2A60B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D8EA02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62BC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1AAEC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B03D04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21C72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E1F104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E81C17" w14:textId="77777777" w:rsidR="00BB2993" w:rsidRPr="00891488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8A7EF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49C33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59104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D2D6D4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</w:tr>
      <w:tr w:rsidR="00BB2993" w:rsidRPr="00891488" w14:paraId="16554495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9451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 w:hint="eastAsia"/>
                <w:color w:val="000000"/>
              </w:rPr>
              <w:t>Sv</w:t>
            </w:r>
            <w:proofErr w:type="spellEnd"/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5C3C4C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09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82319C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7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B60D3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225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5746F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82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F0996B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5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A9F92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16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088E1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3.877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3ED67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B6D7E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22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8624CB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09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3E521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4.579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02E19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  <w:r w:rsidRPr="00891488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</w:tr>
      <w:tr w:rsidR="00BB2993" w:rsidRPr="00891488" w14:paraId="1D5CA022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4D74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Ca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2AB42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21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0EA3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02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869874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2.483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934467" w14:textId="77777777" w:rsidR="00BB2993" w:rsidRPr="00891488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1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3E7F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11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D7436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1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40A6BF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1.65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49C44F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  <w:r w:rsidRPr="003D33D9">
              <w:rPr>
                <w:rFonts w:hint="eastAsia"/>
              </w:rPr>
              <w:t xml:space="preserve">0.098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CB2C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05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63A9AE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9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137F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640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D3B6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522 </w:t>
            </w:r>
          </w:p>
        </w:tc>
      </w:tr>
      <w:tr w:rsidR="00BB2993" w:rsidRPr="00891488" w14:paraId="2EDF7B9B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7F74C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Soc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56C1E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144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59839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25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A1A65C3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1.379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1BEDA3C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169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C6F4F4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161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8B02795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048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EB4B0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3.645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AA4BD2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2B8FEE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043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3D72B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093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673E8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718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AD6D613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473 </w:t>
            </w:r>
          </w:p>
        </w:tc>
      </w:tr>
      <w:tr w:rsidR="00BB2993" w:rsidRPr="00891488" w14:paraId="6F8329C4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5C7F1" w14:textId="77777777" w:rsidR="00BB2993" w:rsidRPr="00891488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891488">
              <w:rPr>
                <w:rFonts w:eastAsia="等线"/>
                <w:b/>
                <w:bCs/>
                <w:color w:val="000000"/>
              </w:rPr>
              <w:t>Inverse Simpso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245233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724CB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F5C852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2C256" w14:textId="77777777" w:rsidR="00BB2993" w:rsidRPr="00891488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B64131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F000D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5D24AD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54E254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7B967F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4941C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6D5F9D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F9C83A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</w:tr>
      <w:tr w:rsidR="00BB2993" w:rsidRPr="00891488" w14:paraId="2B3FAFB8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6361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 w:hint="eastAsia"/>
                <w:color w:val="000000"/>
              </w:rPr>
              <w:t>Sv</w:t>
            </w:r>
            <w:proofErr w:type="spellEnd"/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B6142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62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0096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2.73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E5FAE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.235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D7502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21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29BE2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16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70D8E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54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DDDA1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3.66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6C1685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891488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A8CC8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1.900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BB133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744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DCD2FD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4.500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96FB9E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  <w:r w:rsidRPr="00891488">
              <w:rPr>
                <w:b/>
                <w:bCs/>
                <w:color w:val="000000"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</w:tr>
      <w:tr w:rsidR="00BB2993" w:rsidRPr="00891488" w14:paraId="22A894D2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4FF15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Ca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FAAF4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4.01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23312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308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217065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2.296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E1D19E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2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338F3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631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9EB5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212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96A24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3.955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DC5BAD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  <w:r w:rsidRPr="00891488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5EC8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156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404B2B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.119 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906CC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1.488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AA55C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138 </w:t>
            </w:r>
          </w:p>
        </w:tc>
      </w:tr>
      <w:tr w:rsidR="00BB2993" w:rsidRPr="00891488" w14:paraId="3DAC6182" w14:textId="77777777" w:rsidTr="003F65D3">
        <w:trPr>
          <w:trHeight w:val="397"/>
          <w:jc w:val="center"/>
        </w:trPr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620FAF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Soc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5008CC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2.671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125B730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689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EF180CF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1.161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E74CE8" w14:textId="77777777" w:rsidR="00BB2993" w:rsidRPr="00891488" w:rsidRDefault="00BB2993" w:rsidP="003F65D3">
            <w:pPr>
              <w:rPr>
                <w:rFonts w:eastAsia="等线"/>
                <w:b/>
                <w:color w:val="000000"/>
              </w:rPr>
            </w:pPr>
            <w:r w:rsidRPr="003D33D9">
              <w:rPr>
                <w:rFonts w:hint="eastAsia"/>
              </w:rPr>
              <w:t xml:space="preserve">0.246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7E339A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498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8E742F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118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0C15B9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3.186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AA5491" w14:textId="77777777" w:rsidR="00BB2993" w:rsidRPr="003D33D9" w:rsidRDefault="00BB2993" w:rsidP="003F65D3">
            <w:pPr>
              <w:rPr>
                <w:rFonts w:eastAsia="等线"/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2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7B09E7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-0.410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37CAD8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747 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26D97D6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573 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66BEA3" w14:textId="77777777" w:rsidR="00BB2993" w:rsidRPr="00891488" w:rsidRDefault="00BB2993" w:rsidP="003F65D3">
            <w:pPr>
              <w:rPr>
                <w:rFonts w:eastAsia="等线"/>
                <w:color w:val="000000"/>
              </w:rPr>
            </w:pPr>
            <w:r w:rsidRPr="003D33D9">
              <w:rPr>
                <w:rFonts w:hint="eastAsia"/>
              </w:rPr>
              <w:t xml:space="preserve">0.567 </w:t>
            </w:r>
          </w:p>
        </w:tc>
      </w:tr>
    </w:tbl>
    <w:p w14:paraId="1925A074" w14:textId="77777777" w:rsidR="00BB2993" w:rsidRDefault="00BB2993" w:rsidP="00BB2993">
      <w:pPr>
        <w:spacing w:line="360" w:lineRule="auto"/>
        <w:rPr>
          <w:rFonts w:eastAsia="等线"/>
          <w:b/>
          <w:bCs/>
        </w:rPr>
      </w:pPr>
      <w:r>
        <w:rPr>
          <w:rFonts w:eastAsia="等线"/>
          <w:b/>
          <w:bCs/>
        </w:rPr>
        <w:br/>
      </w:r>
    </w:p>
    <w:p w14:paraId="53894F04" w14:textId="77777777" w:rsidR="00BB2993" w:rsidRDefault="00BB2993" w:rsidP="00BB2993">
      <w:pPr>
        <w:rPr>
          <w:rFonts w:eastAsia="等线"/>
          <w:b/>
          <w:bCs/>
        </w:rPr>
      </w:pPr>
      <w:r>
        <w:rPr>
          <w:rFonts w:eastAsia="等线"/>
          <w:b/>
          <w:bCs/>
        </w:rPr>
        <w:br w:type="page"/>
      </w:r>
    </w:p>
    <w:p w14:paraId="55A9343A" w14:textId="77777777" w:rsidR="00BB2993" w:rsidRDefault="00BB2993" w:rsidP="00BB2993">
      <w:pPr>
        <w:spacing w:line="360" w:lineRule="auto"/>
        <w:rPr>
          <w:rFonts w:eastAsia="等线"/>
        </w:rPr>
      </w:pPr>
      <w:r w:rsidRPr="00277CC1">
        <w:rPr>
          <w:rFonts w:eastAsia="等线"/>
          <w:b/>
          <w:bCs/>
        </w:rPr>
        <w:lastRenderedPageBreak/>
        <w:t>Table S</w:t>
      </w:r>
      <w:r>
        <w:rPr>
          <w:rFonts w:eastAsia="等线" w:hint="eastAsia"/>
          <w:b/>
          <w:bCs/>
        </w:rPr>
        <w:t>5</w:t>
      </w:r>
      <w:r w:rsidRPr="00277CC1">
        <w:rPr>
          <w:rFonts w:eastAsia="等线"/>
          <w:b/>
          <w:bCs/>
        </w:rPr>
        <w:t xml:space="preserve"> </w:t>
      </w:r>
      <w:r w:rsidRPr="00277CC1">
        <w:rPr>
          <w:rFonts w:eastAsia="等线"/>
        </w:rPr>
        <w:t xml:space="preserve">The contribution of focal plant identity (FS), </w:t>
      </w:r>
      <w:proofErr w:type="spellStart"/>
      <w:r w:rsidRPr="00277CC1">
        <w:rPr>
          <w:rFonts w:eastAsia="等线" w:hint="eastAsia"/>
        </w:rPr>
        <w:t>n</w:t>
      </w:r>
      <w:r w:rsidRPr="00277CC1">
        <w:rPr>
          <w:rFonts w:eastAsia="等线"/>
        </w:rPr>
        <w:t>eighbouring</w:t>
      </w:r>
      <w:proofErr w:type="spellEnd"/>
      <w:r w:rsidRPr="00277CC1">
        <w:rPr>
          <w:rFonts w:eastAsia="等线"/>
        </w:rPr>
        <w:t xml:space="preserve"> community richness (</w:t>
      </w:r>
      <w:r w:rsidRPr="00277CC1">
        <w:rPr>
          <w:rFonts w:eastAsia="等线" w:hint="eastAsia"/>
        </w:rPr>
        <w:t>N</w:t>
      </w:r>
      <w:r w:rsidRPr="00277CC1">
        <w:rPr>
          <w:rFonts w:eastAsia="等线"/>
        </w:rPr>
        <w:t>R) and their interactions</w:t>
      </w:r>
      <w:r w:rsidRPr="00277CC1">
        <w:rPr>
          <w:rFonts w:eastAsia="等线" w:hint="eastAsia"/>
        </w:rPr>
        <w:t xml:space="preserve"> (</w:t>
      </w:r>
      <w:r w:rsidRPr="00277CC1">
        <w:rPr>
          <w:rFonts w:eastAsia="等线"/>
          <w:color w:val="000000"/>
        </w:rPr>
        <w:t>FS:</w:t>
      </w:r>
      <w:r>
        <w:rPr>
          <w:rFonts w:eastAsia="等线" w:hint="eastAsia"/>
          <w:color w:val="000000"/>
        </w:rPr>
        <w:t xml:space="preserve"> </w:t>
      </w:r>
      <w:r w:rsidRPr="00277CC1">
        <w:rPr>
          <w:rFonts w:eastAsia="等线"/>
          <w:color w:val="000000"/>
        </w:rPr>
        <w:t>NR</w:t>
      </w:r>
      <w:r w:rsidRPr="00277CC1">
        <w:rPr>
          <w:rFonts w:eastAsia="等线" w:hint="eastAsia"/>
          <w:color w:val="000000"/>
        </w:rPr>
        <w:t>)</w:t>
      </w:r>
      <w:r w:rsidRPr="00277CC1">
        <w:rPr>
          <w:rFonts w:eastAsia="等线"/>
        </w:rPr>
        <w:t xml:space="preserve"> to </w:t>
      </w:r>
      <w:r w:rsidRPr="00277CC1">
        <w:rPr>
          <w:rFonts w:eastAsia="等线" w:hint="eastAsia"/>
        </w:rPr>
        <w:t xml:space="preserve">the variation in </w:t>
      </w:r>
      <w:r w:rsidRPr="00277CC1">
        <w:rPr>
          <w:rFonts w:eastAsia="等线"/>
        </w:rPr>
        <w:t xml:space="preserve">diversity and composition </w:t>
      </w:r>
      <w:r w:rsidRPr="00277CC1">
        <w:rPr>
          <w:rFonts w:eastAsia="等线" w:hint="eastAsia"/>
        </w:rPr>
        <w:t>of</w:t>
      </w:r>
      <w:r w:rsidRPr="00277CC1">
        <w:rPr>
          <w:rFonts w:eastAsia="等线"/>
        </w:rPr>
        <w:t xml:space="preserve"> the focal species’ rhizosphere overall fungal communities (overall fungi), putative pathogenic fungal communities (pathogens) and </w:t>
      </w:r>
      <w:r w:rsidRPr="00277CC1">
        <w:rPr>
          <w:rFonts w:eastAsia="等线"/>
          <w:lang w:val="en-GB"/>
        </w:rPr>
        <w:t>Arbuscular mycorrhizal fungal</w:t>
      </w:r>
      <w:r w:rsidRPr="00277CC1">
        <w:rPr>
          <w:rFonts w:eastAsia="等线"/>
        </w:rPr>
        <w:t xml:space="preserve"> communities</w:t>
      </w:r>
      <w:r w:rsidRPr="00277CC1">
        <w:rPr>
          <w:rFonts w:eastAsia="等线"/>
          <w:lang w:val="en-GB"/>
        </w:rPr>
        <w:t xml:space="preserve"> (AMF)</w:t>
      </w:r>
      <w:r w:rsidRPr="00277CC1">
        <w:rPr>
          <w:rFonts w:eastAsia="等线"/>
        </w:rPr>
        <w:t xml:space="preserve">. </w:t>
      </w:r>
      <w:r w:rsidRPr="00277CC1">
        <w:rPr>
          <w:bCs/>
          <w:color w:val="000000"/>
        </w:rPr>
        <w:t>The explained variance</w:t>
      </w:r>
      <w:r w:rsidRPr="00277CC1">
        <w:rPr>
          <w:color w:val="000000"/>
        </w:rPr>
        <w:t xml:space="preserve"> (</w:t>
      </w:r>
      <w:r w:rsidRPr="00277CC1">
        <w:rPr>
          <w:rFonts w:eastAsia="等线" w:hint="eastAsia"/>
        </w:rPr>
        <w:t>R</w:t>
      </w:r>
      <w:r w:rsidRPr="00277CC1">
        <w:rPr>
          <w:rFonts w:eastAsia="等线"/>
          <w:vertAlign w:val="superscript"/>
        </w:rPr>
        <w:t>2</w:t>
      </w:r>
      <w:r w:rsidRPr="00277CC1">
        <w:rPr>
          <w:rFonts w:eastAsia="等线"/>
        </w:rPr>
        <w:t>)</w:t>
      </w:r>
      <w:r w:rsidRPr="00277CC1">
        <w:rPr>
          <w:rFonts w:eastAsia="等线" w:hint="eastAsia"/>
        </w:rPr>
        <w:t xml:space="preserve"> </w:t>
      </w:r>
      <w:r w:rsidRPr="00277CC1">
        <w:rPr>
          <w:rFonts w:hint="eastAsia"/>
        </w:rPr>
        <w:t>of each v</w:t>
      </w:r>
      <w:r w:rsidRPr="00277CC1">
        <w:t>ariable</w:t>
      </w:r>
      <w:r w:rsidRPr="00277CC1">
        <w:rPr>
          <w:rFonts w:eastAsia="等线"/>
        </w:rPr>
        <w:t xml:space="preserve"> and the </w:t>
      </w:r>
      <w:r w:rsidRPr="00277CC1">
        <w:rPr>
          <w:rFonts w:eastAsia="等线" w:hint="eastAsia"/>
        </w:rPr>
        <w:t>p</w:t>
      </w:r>
      <w:r w:rsidRPr="00277CC1">
        <w:rPr>
          <w:rFonts w:eastAsia="等线"/>
        </w:rPr>
        <w:t xml:space="preserve">ercentage contribution of </w:t>
      </w:r>
      <w:r w:rsidRPr="00277CC1">
        <w:t>explained variance</w:t>
      </w:r>
      <w:r w:rsidRPr="00277CC1">
        <w:rPr>
          <w:rFonts w:eastAsia="等线"/>
        </w:rPr>
        <w:t xml:space="preserve"> (%) for FS, NR and FS:</w:t>
      </w:r>
      <w:r w:rsidRPr="00277CC1">
        <w:rPr>
          <w:rFonts w:eastAsia="等线" w:hint="eastAsia"/>
        </w:rPr>
        <w:t xml:space="preserve"> </w:t>
      </w:r>
      <w:r w:rsidRPr="00277CC1">
        <w:rPr>
          <w:rFonts w:eastAsia="等线"/>
        </w:rPr>
        <w:t>NR are presented.</w:t>
      </w:r>
      <w:r w:rsidRPr="00C223D7">
        <w:rPr>
          <w:rFonts w:eastAsia="等线"/>
        </w:rPr>
        <w:t xml:space="preserve"> </w:t>
      </w:r>
    </w:p>
    <w:tbl>
      <w:tblPr>
        <w:tblW w:w="12212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84"/>
        <w:gridCol w:w="1270"/>
        <w:gridCol w:w="1565"/>
        <w:gridCol w:w="1299"/>
        <w:gridCol w:w="1536"/>
        <w:gridCol w:w="23"/>
        <w:gridCol w:w="1242"/>
        <w:gridCol w:w="1572"/>
        <w:gridCol w:w="21"/>
      </w:tblGrid>
      <w:tr w:rsidR="00BB2993" w:rsidRPr="006728F7" w14:paraId="0F5A190A" w14:textId="77777777" w:rsidTr="003F65D3">
        <w:trPr>
          <w:gridAfter w:val="1"/>
          <w:wAfter w:w="21" w:type="dxa"/>
          <w:trHeight w:val="340"/>
          <w:jc w:val="center"/>
        </w:trPr>
        <w:tc>
          <w:tcPr>
            <w:tcW w:w="36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584DD" w14:textId="77777777" w:rsidR="00BB2993" w:rsidRPr="006728F7" w:rsidRDefault="00BB2993" w:rsidP="003F65D3">
            <w:pPr>
              <w:rPr>
                <w:color w:val="000000"/>
              </w:rPr>
            </w:pP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06EC6D" w14:textId="77777777" w:rsidR="00BB2993" w:rsidRPr="006728F7" w:rsidRDefault="00BB2993" w:rsidP="003F65D3">
            <w:pPr>
              <w:rPr>
                <w:color w:val="000000"/>
              </w:rPr>
            </w:pPr>
            <w:r w:rsidRPr="003D33D9">
              <w:rPr>
                <w:color w:val="000000"/>
              </w:rPr>
              <w:t>Shannon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A8D8C8" w14:textId="77777777" w:rsidR="00BB2993" w:rsidRPr="006728F7" w:rsidRDefault="00BB2993" w:rsidP="003F65D3">
            <w:pPr>
              <w:rPr>
                <w:color w:val="000000"/>
              </w:rPr>
            </w:pPr>
            <w:r w:rsidRPr="006728F7">
              <w:rPr>
                <w:color w:val="000000"/>
              </w:rPr>
              <w:t>Inverse Simpson</w:t>
            </w:r>
          </w:p>
        </w:tc>
        <w:tc>
          <w:tcPr>
            <w:tcW w:w="283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1398F" w14:textId="77777777" w:rsidR="00BB2993" w:rsidRPr="003D33D9" w:rsidRDefault="00BB2993" w:rsidP="003F65D3">
            <w:pPr>
              <w:rPr>
                <w:color w:val="000000"/>
              </w:rPr>
            </w:pPr>
            <w:r w:rsidRPr="0094026C">
              <w:rPr>
                <w:rFonts w:hint="eastAsia"/>
                <w:color w:val="000000"/>
              </w:rPr>
              <w:t>Composition</w:t>
            </w:r>
            <w:r w:rsidRPr="0094026C" w:rsidDel="00841A69">
              <w:rPr>
                <w:color w:val="000000"/>
              </w:rPr>
              <w:t xml:space="preserve"> </w:t>
            </w:r>
          </w:p>
        </w:tc>
      </w:tr>
      <w:tr w:rsidR="00BB2993" w:rsidRPr="006728F7" w14:paraId="4831BB28" w14:textId="77777777" w:rsidTr="003F65D3">
        <w:trPr>
          <w:trHeight w:val="340"/>
          <w:jc w:val="center"/>
        </w:trPr>
        <w:tc>
          <w:tcPr>
            <w:tcW w:w="36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E7F524D" w14:textId="77777777" w:rsidR="00BB2993" w:rsidRPr="00E26426" w:rsidRDefault="00BB2993" w:rsidP="003F65D3">
            <w:pPr>
              <w:rPr>
                <w:color w:val="000000"/>
              </w:rPr>
            </w:pPr>
            <w:r w:rsidRPr="006728F7">
              <w:rPr>
                <w:color w:val="000000"/>
              </w:rPr>
              <w:t>Vari</w:t>
            </w:r>
            <w:r>
              <w:rPr>
                <w:rFonts w:hint="eastAsia"/>
                <w:color w:val="000000"/>
              </w:rPr>
              <w:t>ables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51A41" w14:textId="77777777" w:rsidR="00BB2993" w:rsidRPr="006728F7" w:rsidRDefault="00BB2993" w:rsidP="003F65D3">
            <w:pPr>
              <w:rPr>
                <w:color w:val="000000"/>
              </w:rPr>
            </w:pPr>
            <w:r w:rsidRPr="006728F7">
              <w:rPr>
                <w:bCs/>
                <w:color w:val="000000"/>
              </w:rPr>
              <w:t>Explained variance</w:t>
            </w:r>
            <w:r w:rsidRPr="006728F7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(</w:t>
            </w:r>
            <w:r w:rsidRPr="006728F7">
              <w:rPr>
                <w:color w:val="000000"/>
              </w:rPr>
              <w:t>R</w:t>
            </w:r>
            <w:r w:rsidRPr="006728F7">
              <w:rPr>
                <w:color w:val="000000"/>
                <w:vertAlign w:val="superscript"/>
              </w:rPr>
              <w:t>2</w:t>
            </w:r>
            <w:r w:rsidRPr="00277CC1">
              <w:rPr>
                <w:color w:val="000000"/>
              </w:rPr>
              <w:t>)</w:t>
            </w:r>
          </w:p>
        </w:tc>
        <w:tc>
          <w:tcPr>
            <w:tcW w:w="15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4D17FE" w14:textId="77777777" w:rsidR="00BB2993" w:rsidRDefault="00BB2993" w:rsidP="003F65D3">
            <w:pPr>
              <w:rPr>
                <w:color w:val="000000"/>
              </w:rPr>
            </w:pPr>
            <w:r w:rsidRPr="007357DF">
              <w:rPr>
                <w:color w:val="000000"/>
              </w:rPr>
              <w:t>Percentage contributions</w:t>
            </w:r>
          </w:p>
          <w:p w14:paraId="0E9E1FBA" w14:textId="77777777" w:rsidR="00BB2993" w:rsidRPr="00277CC1" w:rsidRDefault="00BB2993" w:rsidP="003F65D3">
            <w:pPr>
              <w:rPr>
                <w:color w:val="000000"/>
              </w:rPr>
            </w:pPr>
            <w:r>
              <w:rPr>
                <w:color w:val="000000"/>
              </w:rPr>
              <w:t>(%)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33DBBD" w14:textId="77777777" w:rsidR="00BB2993" w:rsidRPr="00277CC1" w:rsidRDefault="00BB2993" w:rsidP="003F65D3">
            <w:pPr>
              <w:rPr>
                <w:color w:val="000000"/>
              </w:rPr>
            </w:pPr>
            <w:r w:rsidRPr="006728F7">
              <w:rPr>
                <w:bCs/>
                <w:color w:val="000000"/>
              </w:rPr>
              <w:t>Explained variance</w:t>
            </w:r>
            <w:r w:rsidRPr="006728F7">
              <w:rPr>
                <w:color w:val="000000"/>
              </w:rPr>
              <w:t xml:space="preserve"> </w:t>
            </w:r>
            <w:r w:rsidRPr="00277CC1">
              <w:rPr>
                <w:color w:val="000000"/>
              </w:rPr>
              <w:t>R</w:t>
            </w:r>
            <w:r w:rsidRPr="00277CC1">
              <w:rPr>
                <w:color w:val="000000"/>
                <w:vertAlign w:val="superscript"/>
              </w:rPr>
              <w:t>2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81D234" w14:textId="77777777" w:rsidR="00BB2993" w:rsidRDefault="00BB2993" w:rsidP="003F65D3">
            <w:pPr>
              <w:rPr>
                <w:color w:val="000000"/>
              </w:rPr>
            </w:pPr>
            <w:r w:rsidRPr="007357DF">
              <w:rPr>
                <w:color w:val="000000"/>
              </w:rPr>
              <w:t>Percentage contributions</w:t>
            </w:r>
          </w:p>
          <w:p w14:paraId="2A69E7FD" w14:textId="77777777" w:rsidR="00BB2993" w:rsidRPr="00277CC1" w:rsidRDefault="00BB2993" w:rsidP="003F65D3">
            <w:pPr>
              <w:rPr>
                <w:color w:val="000000"/>
              </w:rPr>
            </w:pPr>
            <w:r>
              <w:rPr>
                <w:color w:val="000000"/>
              </w:rPr>
              <w:t>(%)</w:t>
            </w:r>
          </w:p>
        </w:tc>
        <w:tc>
          <w:tcPr>
            <w:tcW w:w="126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BF5993F" w14:textId="77777777" w:rsidR="00BB2993" w:rsidRPr="00277CC1" w:rsidRDefault="00BB2993" w:rsidP="003F65D3">
            <w:pPr>
              <w:rPr>
                <w:color w:val="000000"/>
              </w:rPr>
            </w:pPr>
            <w:r w:rsidRPr="006728F7">
              <w:rPr>
                <w:bCs/>
                <w:color w:val="000000"/>
              </w:rPr>
              <w:t>Explained variance</w:t>
            </w:r>
            <w:r w:rsidRPr="006728F7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(</w:t>
            </w:r>
            <w:r w:rsidRPr="006728F7">
              <w:rPr>
                <w:color w:val="000000"/>
              </w:rPr>
              <w:t>R</w:t>
            </w:r>
            <w:r w:rsidRPr="006728F7">
              <w:rPr>
                <w:color w:val="000000"/>
                <w:vertAlign w:val="superscript"/>
              </w:rPr>
              <w:t>2</w:t>
            </w:r>
            <w:r w:rsidRPr="00277CC1">
              <w:rPr>
                <w:color w:val="000000"/>
              </w:rPr>
              <w:t>)</w:t>
            </w:r>
          </w:p>
        </w:tc>
        <w:tc>
          <w:tcPr>
            <w:tcW w:w="159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04D28A" w14:textId="77777777" w:rsidR="00BB2993" w:rsidRDefault="00BB2993" w:rsidP="003F65D3">
            <w:pPr>
              <w:rPr>
                <w:color w:val="000000"/>
              </w:rPr>
            </w:pPr>
            <w:r w:rsidRPr="007357DF">
              <w:rPr>
                <w:color w:val="000000"/>
              </w:rPr>
              <w:t>Percentage contributions</w:t>
            </w:r>
          </w:p>
          <w:p w14:paraId="4C0DCB01" w14:textId="77777777" w:rsidR="00BB2993" w:rsidRPr="00277CC1" w:rsidRDefault="00BB2993" w:rsidP="003F65D3">
            <w:pPr>
              <w:rPr>
                <w:color w:val="000000"/>
              </w:rPr>
            </w:pPr>
            <w:r>
              <w:rPr>
                <w:color w:val="000000"/>
              </w:rPr>
              <w:t>(%)</w:t>
            </w:r>
          </w:p>
        </w:tc>
      </w:tr>
      <w:tr w:rsidR="00BB2993" w:rsidRPr="006728F7" w14:paraId="736FBB52" w14:textId="77777777" w:rsidTr="003F65D3">
        <w:trPr>
          <w:trHeight w:val="340"/>
          <w:jc w:val="center"/>
        </w:trPr>
        <w:tc>
          <w:tcPr>
            <w:tcW w:w="368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6E5C68C" w14:textId="77777777" w:rsidR="00BB2993" w:rsidRPr="006728F7" w:rsidRDefault="00BB2993" w:rsidP="003F65D3">
            <w:pPr>
              <w:rPr>
                <w:b/>
                <w:color w:val="000000"/>
              </w:rPr>
            </w:pPr>
            <w:r w:rsidRPr="006728F7">
              <w:rPr>
                <w:b/>
                <w:color w:val="000000"/>
              </w:rPr>
              <w:t>Overall fungi</w:t>
            </w:r>
          </w:p>
        </w:tc>
        <w:tc>
          <w:tcPr>
            <w:tcW w:w="1270" w:type="dxa"/>
            <w:tcBorders>
              <w:top w:val="single" w:sz="4" w:space="0" w:color="auto"/>
              <w:bottom w:val="nil"/>
            </w:tcBorders>
            <w:vAlign w:val="center"/>
          </w:tcPr>
          <w:p w14:paraId="27FEBA9C" w14:textId="77777777" w:rsidR="00BB2993" w:rsidRPr="006728F7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65" w:type="dxa"/>
            <w:tcBorders>
              <w:top w:val="single" w:sz="4" w:space="0" w:color="auto"/>
              <w:bottom w:val="nil"/>
            </w:tcBorders>
            <w:vAlign w:val="center"/>
          </w:tcPr>
          <w:p w14:paraId="7249ACAA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99" w:type="dxa"/>
            <w:tcBorders>
              <w:top w:val="single" w:sz="4" w:space="0" w:color="auto"/>
              <w:bottom w:val="nil"/>
            </w:tcBorders>
            <w:vAlign w:val="center"/>
          </w:tcPr>
          <w:p w14:paraId="0F71E63A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1F9A0B46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4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73AF4BDA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9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6FDD8B7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</w:tr>
      <w:tr w:rsidR="00BB2993" w:rsidRPr="006728F7" w14:paraId="100E3E65" w14:textId="77777777" w:rsidTr="003F65D3">
        <w:trPr>
          <w:trHeight w:val="340"/>
          <w:jc w:val="center"/>
        </w:trPr>
        <w:tc>
          <w:tcPr>
            <w:tcW w:w="368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07226A3" w14:textId="77777777" w:rsidR="00BB2993" w:rsidRPr="006728F7" w:rsidRDefault="00BB2993" w:rsidP="003F65D3">
            <w:pPr>
              <w:rPr>
                <w:rFonts w:eastAsia="等线"/>
                <w:color w:val="000000"/>
              </w:rPr>
            </w:pPr>
            <w:r w:rsidRPr="006728F7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1270" w:type="dxa"/>
            <w:tcBorders>
              <w:top w:val="nil"/>
            </w:tcBorders>
            <w:vAlign w:val="center"/>
          </w:tcPr>
          <w:p w14:paraId="5640F9C7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17</w:t>
            </w:r>
            <w:r>
              <w:rPr>
                <w:rFonts w:eastAsia="等线" w:hint="eastAsia"/>
                <w:color w:val="000000"/>
              </w:rPr>
              <w:t>1</w:t>
            </w:r>
          </w:p>
        </w:tc>
        <w:tc>
          <w:tcPr>
            <w:tcW w:w="1565" w:type="dxa"/>
            <w:tcBorders>
              <w:top w:val="nil"/>
            </w:tcBorders>
            <w:vAlign w:val="center"/>
          </w:tcPr>
          <w:p w14:paraId="15BB3AD6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t>8</w:t>
            </w:r>
            <w:r>
              <w:rPr>
                <w:rFonts w:hint="eastAsia"/>
              </w:rPr>
              <w:t>8.235</w:t>
            </w:r>
          </w:p>
        </w:tc>
        <w:tc>
          <w:tcPr>
            <w:tcW w:w="1299" w:type="dxa"/>
            <w:tcBorders>
              <w:top w:val="nil"/>
            </w:tcBorders>
            <w:vAlign w:val="center"/>
          </w:tcPr>
          <w:p w14:paraId="4ACCDAAA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</w:t>
            </w:r>
            <w:r>
              <w:rPr>
                <w:rFonts w:eastAsia="等线" w:hint="eastAsia"/>
                <w:color w:val="000000"/>
              </w:rPr>
              <w:t>289</w:t>
            </w:r>
          </w:p>
        </w:tc>
        <w:tc>
          <w:tcPr>
            <w:tcW w:w="1559" w:type="dxa"/>
            <w:gridSpan w:val="2"/>
            <w:tcBorders>
              <w:top w:val="nil"/>
            </w:tcBorders>
            <w:vAlign w:val="center"/>
          </w:tcPr>
          <w:p w14:paraId="2FED8B11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93.409</w:t>
            </w:r>
            <w:r w:rsidRPr="00277CC1">
              <w:t xml:space="preserve"> </w:t>
            </w:r>
          </w:p>
        </w:tc>
        <w:tc>
          <w:tcPr>
            <w:tcW w:w="124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46FCE6D0" w14:textId="77777777" w:rsidR="00BB2993" w:rsidRPr="00277CC1" w:rsidRDefault="00BB2993" w:rsidP="003F65D3">
            <w:pPr>
              <w:rPr>
                <w:b/>
                <w:bCs/>
                <w:color w:val="000000"/>
              </w:rPr>
            </w:pPr>
            <w:r w:rsidRPr="00277CC1">
              <w:t>0.135</w:t>
            </w:r>
          </w:p>
        </w:tc>
        <w:tc>
          <w:tcPr>
            <w:tcW w:w="1593" w:type="dxa"/>
            <w:gridSpan w:val="2"/>
            <w:tcBorders>
              <w:top w:val="nil"/>
            </w:tcBorders>
            <w:shd w:val="clear" w:color="auto" w:fill="auto"/>
            <w:noWrap/>
            <w:vAlign w:val="center"/>
          </w:tcPr>
          <w:p w14:paraId="6F2F9905" w14:textId="77777777" w:rsidR="00BB2993" w:rsidRPr="00277CC1" w:rsidRDefault="00BB2993" w:rsidP="003F65D3">
            <w:pPr>
              <w:rPr>
                <w:b/>
                <w:color w:val="000000"/>
              </w:rPr>
            </w:pPr>
            <w:r w:rsidRPr="00277CC1">
              <w:t xml:space="preserve">73.883 </w:t>
            </w:r>
          </w:p>
        </w:tc>
      </w:tr>
      <w:tr w:rsidR="00BB2993" w:rsidRPr="006728F7" w14:paraId="5CA3C1C9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  <w:hideMark/>
          </w:tcPr>
          <w:p w14:paraId="0D7C599F" w14:textId="77777777" w:rsidR="00BB2993" w:rsidRPr="006728F7" w:rsidRDefault="00BB2993" w:rsidP="003F65D3">
            <w:pPr>
              <w:rPr>
                <w:rFonts w:eastAsia="等线"/>
                <w:color w:val="000000"/>
              </w:rPr>
            </w:pPr>
            <w:proofErr w:type="spellStart"/>
            <w:r w:rsidRPr="006728F7">
              <w:rPr>
                <w:rFonts w:eastAsia="等线"/>
                <w:color w:val="000000"/>
              </w:rPr>
              <w:t>Neighbouring</w:t>
            </w:r>
            <w:proofErr w:type="spellEnd"/>
            <w:r w:rsidRPr="006728F7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1270" w:type="dxa"/>
            <w:vAlign w:val="center"/>
          </w:tcPr>
          <w:p w14:paraId="7686F3B0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15</w:t>
            </w:r>
          </w:p>
        </w:tc>
        <w:tc>
          <w:tcPr>
            <w:tcW w:w="1565" w:type="dxa"/>
            <w:vAlign w:val="center"/>
          </w:tcPr>
          <w:p w14:paraId="323F995B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7.607</w:t>
            </w:r>
            <w:r w:rsidRPr="00277CC1">
              <w:t xml:space="preserve"> </w:t>
            </w:r>
          </w:p>
        </w:tc>
        <w:tc>
          <w:tcPr>
            <w:tcW w:w="1299" w:type="dxa"/>
            <w:vAlign w:val="center"/>
          </w:tcPr>
          <w:p w14:paraId="4CEAF99F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04</w:t>
            </w:r>
          </w:p>
        </w:tc>
        <w:tc>
          <w:tcPr>
            <w:tcW w:w="1559" w:type="dxa"/>
            <w:gridSpan w:val="2"/>
            <w:vAlign w:val="center"/>
          </w:tcPr>
          <w:p w14:paraId="6D772020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1.159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0E1863E3" w14:textId="77777777" w:rsidR="00BB2993" w:rsidRPr="00277CC1" w:rsidRDefault="00BB2993" w:rsidP="003F65D3">
            <w:pPr>
              <w:rPr>
                <w:b/>
                <w:bCs/>
                <w:color w:val="000000"/>
              </w:rPr>
            </w:pPr>
            <w:r w:rsidRPr="00277CC1">
              <w:t>0.015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58BCC378" w14:textId="77777777" w:rsidR="00BB2993" w:rsidRPr="00277CC1" w:rsidRDefault="00BB2993" w:rsidP="003F65D3">
            <w:pPr>
              <w:rPr>
                <w:b/>
                <w:color w:val="000000"/>
              </w:rPr>
            </w:pPr>
            <w:r w:rsidRPr="00277CC1">
              <w:t xml:space="preserve">8.159 </w:t>
            </w:r>
          </w:p>
        </w:tc>
      </w:tr>
      <w:tr w:rsidR="00BB2993" w:rsidRPr="006728F7" w14:paraId="541B89FB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  <w:hideMark/>
          </w:tcPr>
          <w:p w14:paraId="114E2B24" w14:textId="77777777" w:rsidR="00BB2993" w:rsidRPr="006728F7" w:rsidRDefault="00BB2993" w:rsidP="003F65D3">
            <w:pPr>
              <w:rPr>
                <w:rFonts w:eastAsia="等线"/>
                <w:color w:val="000000"/>
              </w:rPr>
            </w:pPr>
            <w:r w:rsidRPr="006728F7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6728F7">
              <w:rPr>
                <w:rFonts w:eastAsia="等线"/>
                <w:color w:val="000000"/>
              </w:rPr>
              <w:t>NR</w:t>
            </w:r>
          </w:p>
        </w:tc>
        <w:tc>
          <w:tcPr>
            <w:tcW w:w="1270" w:type="dxa"/>
            <w:vAlign w:val="center"/>
          </w:tcPr>
          <w:p w14:paraId="7ED9C5DD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08</w:t>
            </w:r>
          </w:p>
        </w:tc>
        <w:tc>
          <w:tcPr>
            <w:tcW w:w="1565" w:type="dxa"/>
            <w:vAlign w:val="center"/>
          </w:tcPr>
          <w:p w14:paraId="03889B90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4.158</w:t>
            </w:r>
            <w:r w:rsidRPr="00277CC1">
              <w:t xml:space="preserve"> </w:t>
            </w:r>
          </w:p>
        </w:tc>
        <w:tc>
          <w:tcPr>
            <w:tcW w:w="1299" w:type="dxa"/>
            <w:vAlign w:val="center"/>
          </w:tcPr>
          <w:p w14:paraId="2AC4828F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17</w:t>
            </w:r>
          </w:p>
        </w:tc>
        <w:tc>
          <w:tcPr>
            <w:tcW w:w="1559" w:type="dxa"/>
            <w:gridSpan w:val="2"/>
            <w:vAlign w:val="center"/>
          </w:tcPr>
          <w:p w14:paraId="4FD177F9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5.432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31F464FF" w14:textId="77777777" w:rsidR="00BB2993" w:rsidRPr="00277CC1" w:rsidRDefault="00BB2993" w:rsidP="003F65D3">
            <w:pPr>
              <w:rPr>
                <w:color w:val="000000"/>
              </w:rPr>
            </w:pPr>
            <w:r w:rsidRPr="00277CC1">
              <w:t>0.033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07D366CD" w14:textId="77777777" w:rsidR="00BB2993" w:rsidRPr="00277CC1" w:rsidRDefault="00BB2993" w:rsidP="003F65D3">
            <w:pPr>
              <w:rPr>
                <w:color w:val="000000"/>
              </w:rPr>
            </w:pPr>
            <w:r w:rsidRPr="00277CC1">
              <w:t xml:space="preserve">17.958 </w:t>
            </w:r>
          </w:p>
        </w:tc>
      </w:tr>
      <w:tr w:rsidR="00BB2993" w:rsidRPr="006728F7" w14:paraId="325A96FC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3F895546" w14:textId="77777777" w:rsidR="00BB2993" w:rsidRPr="006728F7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Residual</w:t>
            </w:r>
          </w:p>
        </w:tc>
        <w:tc>
          <w:tcPr>
            <w:tcW w:w="1270" w:type="dxa"/>
            <w:vAlign w:val="center"/>
          </w:tcPr>
          <w:p w14:paraId="12993846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0.806</w:t>
            </w:r>
          </w:p>
        </w:tc>
        <w:tc>
          <w:tcPr>
            <w:tcW w:w="1565" w:type="dxa"/>
            <w:vAlign w:val="center"/>
          </w:tcPr>
          <w:p w14:paraId="1B1080BE" w14:textId="77777777" w:rsidR="00BB2993" w:rsidRPr="00277CC1" w:rsidRDefault="00BB2993" w:rsidP="003F65D3"/>
        </w:tc>
        <w:tc>
          <w:tcPr>
            <w:tcW w:w="1299" w:type="dxa"/>
            <w:vAlign w:val="center"/>
          </w:tcPr>
          <w:p w14:paraId="6327AC0C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6</w:t>
            </w:r>
            <w:r>
              <w:rPr>
                <w:rFonts w:eastAsia="等线" w:hint="eastAsia"/>
                <w:color w:val="000000"/>
              </w:rPr>
              <w:t>90</w:t>
            </w:r>
          </w:p>
        </w:tc>
        <w:tc>
          <w:tcPr>
            <w:tcW w:w="1559" w:type="dxa"/>
            <w:gridSpan w:val="2"/>
            <w:vAlign w:val="center"/>
          </w:tcPr>
          <w:p w14:paraId="04003CF4" w14:textId="77777777" w:rsidR="00BB2993" w:rsidRPr="00277CC1" w:rsidRDefault="00BB2993" w:rsidP="003F65D3"/>
        </w:tc>
        <w:tc>
          <w:tcPr>
            <w:tcW w:w="1242" w:type="dxa"/>
            <w:shd w:val="clear" w:color="auto" w:fill="auto"/>
            <w:noWrap/>
            <w:vAlign w:val="center"/>
          </w:tcPr>
          <w:p w14:paraId="182F0208" w14:textId="77777777" w:rsidR="00BB2993" w:rsidRPr="00277CC1" w:rsidRDefault="00BB2993" w:rsidP="003F65D3">
            <w:r w:rsidRPr="00277CC1">
              <w:t>0.817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5E6DB8E2" w14:textId="77777777" w:rsidR="00BB2993" w:rsidRPr="00277CC1" w:rsidRDefault="00BB2993" w:rsidP="003F65D3"/>
        </w:tc>
      </w:tr>
      <w:tr w:rsidR="00BB2993" w:rsidRPr="006728F7" w14:paraId="2E5803FD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585F1611" w14:textId="77777777" w:rsidR="00BB2993" w:rsidRPr="006728F7" w:rsidRDefault="00BB2993" w:rsidP="003F65D3">
            <w:pPr>
              <w:rPr>
                <w:b/>
                <w:color w:val="000000"/>
              </w:rPr>
            </w:pPr>
            <w:r w:rsidRPr="006728F7">
              <w:rPr>
                <w:b/>
                <w:color w:val="000000"/>
              </w:rPr>
              <w:t>Pathogens</w:t>
            </w:r>
          </w:p>
        </w:tc>
        <w:tc>
          <w:tcPr>
            <w:tcW w:w="1270" w:type="dxa"/>
            <w:vAlign w:val="center"/>
          </w:tcPr>
          <w:p w14:paraId="52DE5FD1" w14:textId="77777777" w:rsidR="00BB2993" w:rsidRPr="005253BA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65" w:type="dxa"/>
            <w:vAlign w:val="center"/>
          </w:tcPr>
          <w:p w14:paraId="380EC65E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99" w:type="dxa"/>
            <w:vAlign w:val="center"/>
          </w:tcPr>
          <w:p w14:paraId="29DCDE24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59" w:type="dxa"/>
            <w:gridSpan w:val="2"/>
            <w:vAlign w:val="center"/>
          </w:tcPr>
          <w:p w14:paraId="1942C453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3172754D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0F0AD9F3" w14:textId="77777777" w:rsidR="00BB2993" w:rsidRPr="00277CC1" w:rsidRDefault="00BB2993" w:rsidP="003F65D3">
            <w:pPr>
              <w:rPr>
                <w:color w:val="000000"/>
              </w:rPr>
            </w:pPr>
          </w:p>
        </w:tc>
      </w:tr>
      <w:tr w:rsidR="00BB2993" w:rsidRPr="006728F7" w14:paraId="692F5061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019DCA0B" w14:textId="77777777" w:rsidR="00BB2993" w:rsidRPr="006728F7" w:rsidRDefault="00BB2993" w:rsidP="003F65D3">
            <w:pPr>
              <w:rPr>
                <w:color w:val="000000"/>
              </w:rPr>
            </w:pPr>
            <w:r w:rsidRPr="006728F7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1270" w:type="dxa"/>
            <w:vAlign w:val="center"/>
          </w:tcPr>
          <w:p w14:paraId="1D5CC644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</w:t>
            </w:r>
            <w:r>
              <w:rPr>
                <w:rFonts w:eastAsia="等线"/>
                <w:color w:val="000000"/>
              </w:rPr>
              <w:t>705</w:t>
            </w:r>
          </w:p>
        </w:tc>
        <w:tc>
          <w:tcPr>
            <w:tcW w:w="1565" w:type="dxa"/>
            <w:vAlign w:val="center"/>
          </w:tcPr>
          <w:p w14:paraId="0B2ED003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t>95.94</w:t>
            </w:r>
            <w:r>
              <w:t>3</w:t>
            </w:r>
            <w:r w:rsidRPr="00277CC1">
              <w:t xml:space="preserve"> </w:t>
            </w:r>
          </w:p>
        </w:tc>
        <w:tc>
          <w:tcPr>
            <w:tcW w:w="1299" w:type="dxa"/>
            <w:vAlign w:val="center"/>
          </w:tcPr>
          <w:p w14:paraId="1DEEAFA3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</w:t>
            </w:r>
            <w:r>
              <w:rPr>
                <w:rFonts w:eastAsia="等线"/>
                <w:color w:val="000000"/>
              </w:rPr>
              <w:t>649</w:t>
            </w:r>
          </w:p>
        </w:tc>
        <w:tc>
          <w:tcPr>
            <w:tcW w:w="1559" w:type="dxa"/>
            <w:gridSpan w:val="2"/>
            <w:vAlign w:val="center"/>
          </w:tcPr>
          <w:p w14:paraId="68D4C64F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t>93.726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45C8AED6" w14:textId="77777777" w:rsidR="00BB2993" w:rsidRPr="00277CC1" w:rsidRDefault="00BB2993" w:rsidP="003F65D3">
            <w:pPr>
              <w:rPr>
                <w:b/>
                <w:color w:val="000000"/>
              </w:rPr>
            </w:pPr>
            <w:r w:rsidRPr="004763F1">
              <w:rPr>
                <w:rFonts w:eastAsia="等线"/>
                <w:color w:val="000000"/>
              </w:rPr>
              <w:t>0.245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3EE819B7" w14:textId="77777777" w:rsidR="00BB2993" w:rsidRPr="00277CC1" w:rsidRDefault="00BB2993" w:rsidP="003F65D3">
            <w:pPr>
              <w:rPr>
                <w:color w:val="000000"/>
              </w:rPr>
            </w:pPr>
            <w:r w:rsidRPr="004763F1">
              <w:rPr>
                <w:rFonts w:hint="eastAsia"/>
              </w:rPr>
              <w:t xml:space="preserve">84.644 </w:t>
            </w:r>
          </w:p>
        </w:tc>
      </w:tr>
      <w:tr w:rsidR="00BB2993" w:rsidRPr="006728F7" w14:paraId="52675483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572B7D57" w14:textId="77777777" w:rsidR="00BB2993" w:rsidRPr="006728F7" w:rsidRDefault="00BB2993" w:rsidP="003F65D3">
            <w:pPr>
              <w:rPr>
                <w:color w:val="000000"/>
              </w:rPr>
            </w:pPr>
            <w:proofErr w:type="spellStart"/>
            <w:r w:rsidRPr="006728F7">
              <w:rPr>
                <w:rFonts w:eastAsia="等线"/>
                <w:color w:val="000000"/>
              </w:rPr>
              <w:t>Neighbouring</w:t>
            </w:r>
            <w:proofErr w:type="spellEnd"/>
            <w:r w:rsidRPr="006728F7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1270" w:type="dxa"/>
            <w:vAlign w:val="center"/>
          </w:tcPr>
          <w:p w14:paraId="3A746638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</w:t>
            </w:r>
            <w:r>
              <w:rPr>
                <w:rFonts w:eastAsia="等线"/>
                <w:color w:val="000000"/>
              </w:rPr>
              <w:t>01</w:t>
            </w:r>
          </w:p>
        </w:tc>
        <w:tc>
          <w:tcPr>
            <w:tcW w:w="1565" w:type="dxa"/>
            <w:vAlign w:val="center"/>
          </w:tcPr>
          <w:p w14:paraId="1E82569A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t xml:space="preserve">0.075 </w:t>
            </w:r>
          </w:p>
        </w:tc>
        <w:tc>
          <w:tcPr>
            <w:tcW w:w="1299" w:type="dxa"/>
            <w:vAlign w:val="center"/>
          </w:tcPr>
          <w:p w14:paraId="094106C6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</w:t>
            </w:r>
            <w:r>
              <w:rPr>
                <w:rFonts w:eastAsia="等线"/>
                <w:color w:val="000000"/>
              </w:rPr>
              <w:t>04</w:t>
            </w:r>
          </w:p>
        </w:tc>
        <w:tc>
          <w:tcPr>
            <w:tcW w:w="1559" w:type="dxa"/>
            <w:gridSpan w:val="2"/>
            <w:vAlign w:val="center"/>
          </w:tcPr>
          <w:p w14:paraId="1EAD8F95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t>0.546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0369FCB5" w14:textId="77777777" w:rsidR="00BB2993" w:rsidRPr="00277CC1" w:rsidRDefault="00BB2993" w:rsidP="003F65D3">
            <w:pPr>
              <w:rPr>
                <w:b/>
                <w:bCs/>
                <w:color w:val="000000"/>
              </w:rPr>
            </w:pPr>
            <w:r w:rsidRPr="004763F1">
              <w:rPr>
                <w:rFonts w:eastAsia="等线"/>
                <w:color w:val="000000"/>
              </w:rPr>
              <w:t>0.017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14105A5D" w14:textId="77777777" w:rsidR="00BB2993" w:rsidRPr="00277CC1" w:rsidRDefault="00BB2993" w:rsidP="003F65D3">
            <w:pPr>
              <w:rPr>
                <w:color w:val="000000"/>
              </w:rPr>
            </w:pPr>
            <w:r w:rsidRPr="004763F1">
              <w:rPr>
                <w:rFonts w:hint="eastAsia"/>
              </w:rPr>
              <w:t xml:space="preserve">5.927 </w:t>
            </w:r>
          </w:p>
        </w:tc>
      </w:tr>
      <w:tr w:rsidR="00BB2993" w:rsidRPr="006728F7" w14:paraId="4F2FF086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6121FE4E" w14:textId="77777777" w:rsidR="00BB2993" w:rsidRPr="006728F7" w:rsidRDefault="00BB2993" w:rsidP="003F65D3">
            <w:pPr>
              <w:rPr>
                <w:color w:val="000000"/>
              </w:rPr>
            </w:pPr>
            <w:r w:rsidRPr="006728F7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6728F7">
              <w:rPr>
                <w:rFonts w:eastAsia="等线"/>
                <w:color w:val="000000"/>
              </w:rPr>
              <w:t>NR</w:t>
            </w:r>
          </w:p>
        </w:tc>
        <w:tc>
          <w:tcPr>
            <w:tcW w:w="1270" w:type="dxa"/>
            <w:vAlign w:val="center"/>
          </w:tcPr>
          <w:p w14:paraId="7025D292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29</w:t>
            </w:r>
          </w:p>
        </w:tc>
        <w:tc>
          <w:tcPr>
            <w:tcW w:w="1565" w:type="dxa"/>
            <w:vAlign w:val="center"/>
          </w:tcPr>
          <w:p w14:paraId="760C1BE1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t xml:space="preserve">3.982 </w:t>
            </w:r>
          </w:p>
        </w:tc>
        <w:tc>
          <w:tcPr>
            <w:tcW w:w="1299" w:type="dxa"/>
            <w:vAlign w:val="center"/>
          </w:tcPr>
          <w:p w14:paraId="499675DB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4</w:t>
            </w:r>
            <w:r>
              <w:rPr>
                <w:rFonts w:eastAsia="等线" w:hint="eastAsia"/>
                <w:color w:val="000000"/>
              </w:rPr>
              <w:t>0</w:t>
            </w:r>
          </w:p>
        </w:tc>
        <w:tc>
          <w:tcPr>
            <w:tcW w:w="1559" w:type="dxa"/>
            <w:gridSpan w:val="2"/>
            <w:vAlign w:val="center"/>
          </w:tcPr>
          <w:p w14:paraId="2C343AC9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t>5.728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6ABFFDE5" w14:textId="77777777" w:rsidR="00BB2993" w:rsidRPr="00277CC1" w:rsidRDefault="00BB2993" w:rsidP="003F65D3">
            <w:pPr>
              <w:rPr>
                <w:b/>
                <w:color w:val="000000"/>
              </w:rPr>
            </w:pPr>
            <w:r w:rsidRPr="004763F1">
              <w:rPr>
                <w:rFonts w:eastAsia="等线"/>
                <w:color w:val="000000"/>
              </w:rPr>
              <w:t>0.027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627C21F7" w14:textId="77777777" w:rsidR="00BB2993" w:rsidRPr="00277CC1" w:rsidRDefault="00BB2993" w:rsidP="003F65D3">
            <w:pPr>
              <w:rPr>
                <w:color w:val="000000"/>
              </w:rPr>
            </w:pPr>
            <w:r w:rsidRPr="004763F1">
              <w:rPr>
                <w:rFonts w:hint="eastAsia"/>
              </w:rPr>
              <w:t xml:space="preserve">9.429 </w:t>
            </w:r>
          </w:p>
        </w:tc>
      </w:tr>
      <w:tr w:rsidR="00BB2993" w:rsidRPr="006728F7" w14:paraId="4010CA31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7D2B1ED1" w14:textId="77777777" w:rsidR="00BB2993" w:rsidRPr="006728F7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Residual</w:t>
            </w:r>
          </w:p>
        </w:tc>
        <w:tc>
          <w:tcPr>
            <w:tcW w:w="1270" w:type="dxa"/>
            <w:vAlign w:val="center"/>
          </w:tcPr>
          <w:p w14:paraId="7A4A2578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7357DF">
              <w:rPr>
                <w:rFonts w:eastAsia="等线"/>
                <w:color w:val="000000"/>
              </w:rPr>
              <w:t>0.265</w:t>
            </w:r>
          </w:p>
        </w:tc>
        <w:tc>
          <w:tcPr>
            <w:tcW w:w="1565" w:type="dxa"/>
            <w:vAlign w:val="center"/>
          </w:tcPr>
          <w:p w14:paraId="098C5C04" w14:textId="77777777" w:rsidR="00BB2993" w:rsidRPr="00277CC1" w:rsidRDefault="00BB2993" w:rsidP="003F65D3"/>
        </w:tc>
        <w:tc>
          <w:tcPr>
            <w:tcW w:w="1299" w:type="dxa"/>
            <w:vAlign w:val="center"/>
          </w:tcPr>
          <w:p w14:paraId="68B2BCD3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</w:t>
            </w:r>
            <w:r>
              <w:rPr>
                <w:rFonts w:eastAsia="等线"/>
                <w:color w:val="000000"/>
              </w:rPr>
              <w:t>306</w:t>
            </w:r>
          </w:p>
        </w:tc>
        <w:tc>
          <w:tcPr>
            <w:tcW w:w="1559" w:type="dxa"/>
            <w:gridSpan w:val="2"/>
            <w:vAlign w:val="center"/>
          </w:tcPr>
          <w:p w14:paraId="2C02CD69" w14:textId="77777777" w:rsidR="00BB2993" w:rsidRPr="00277CC1" w:rsidRDefault="00BB2993" w:rsidP="003F65D3"/>
        </w:tc>
        <w:tc>
          <w:tcPr>
            <w:tcW w:w="1242" w:type="dxa"/>
            <w:shd w:val="clear" w:color="auto" w:fill="auto"/>
            <w:noWrap/>
            <w:vAlign w:val="center"/>
          </w:tcPr>
          <w:p w14:paraId="028EF80F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4763F1">
              <w:rPr>
                <w:rFonts w:eastAsia="等线" w:hint="eastAsia"/>
                <w:color w:val="000000"/>
              </w:rPr>
              <w:t>0.711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41CF12CB" w14:textId="77777777" w:rsidR="00BB2993" w:rsidRPr="00277CC1" w:rsidRDefault="00BB2993" w:rsidP="003F65D3"/>
        </w:tc>
      </w:tr>
      <w:tr w:rsidR="00BB2993" w:rsidRPr="006728F7" w14:paraId="66959FB5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5F299F7A" w14:textId="77777777" w:rsidR="00BB2993" w:rsidRPr="006728F7" w:rsidRDefault="00BB2993" w:rsidP="003F65D3">
            <w:pPr>
              <w:rPr>
                <w:b/>
                <w:color w:val="000000"/>
              </w:rPr>
            </w:pPr>
            <w:r w:rsidRPr="006728F7">
              <w:rPr>
                <w:b/>
                <w:color w:val="000000"/>
              </w:rPr>
              <w:t>AMF</w:t>
            </w:r>
          </w:p>
        </w:tc>
        <w:tc>
          <w:tcPr>
            <w:tcW w:w="1270" w:type="dxa"/>
            <w:vAlign w:val="center"/>
          </w:tcPr>
          <w:p w14:paraId="5AD7F7D1" w14:textId="77777777" w:rsidR="00BB2993" w:rsidRPr="005253BA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65" w:type="dxa"/>
            <w:vAlign w:val="center"/>
          </w:tcPr>
          <w:p w14:paraId="2A4AE75E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99" w:type="dxa"/>
            <w:vAlign w:val="center"/>
          </w:tcPr>
          <w:p w14:paraId="169ABDD8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59" w:type="dxa"/>
            <w:gridSpan w:val="2"/>
            <w:vAlign w:val="center"/>
          </w:tcPr>
          <w:p w14:paraId="4971BFE4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2BDB5F0D" w14:textId="77777777" w:rsidR="00BB2993" w:rsidRPr="00277CC1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19DA4BAB" w14:textId="77777777" w:rsidR="00BB2993" w:rsidRPr="00277CC1" w:rsidRDefault="00BB2993" w:rsidP="003F65D3">
            <w:pPr>
              <w:rPr>
                <w:color w:val="000000"/>
              </w:rPr>
            </w:pPr>
          </w:p>
        </w:tc>
      </w:tr>
      <w:tr w:rsidR="00BB2993" w:rsidRPr="006728F7" w14:paraId="5217C5BF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151CD2A0" w14:textId="77777777" w:rsidR="00BB2993" w:rsidRPr="006728F7" w:rsidRDefault="00BB2993" w:rsidP="003F65D3">
            <w:pPr>
              <w:rPr>
                <w:color w:val="000000"/>
              </w:rPr>
            </w:pPr>
            <w:r w:rsidRPr="006728F7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1270" w:type="dxa"/>
            <w:vAlign w:val="center"/>
          </w:tcPr>
          <w:p w14:paraId="0DC8FEDF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20</w:t>
            </w:r>
          </w:p>
        </w:tc>
        <w:tc>
          <w:tcPr>
            <w:tcW w:w="1565" w:type="dxa"/>
            <w:vAlign w:val="center"/>
          </w:tcPr>
          <w:p w14:paraId="72E67412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21.345</w:t>
            </w:r>
          </w:p>
        </w:tc>
        <w:tc>
          <w:tcPr>
            <w:tcW w:w="1299" w:type="dxa"/>
            <w:vAlign w:val="center"/>
          </w:tcPr>
          <w:p w14:paraId="0DFFC630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14</w:t>
            </w:r>
          </w:p>
        </w:tc>
        <w:tc>
          <w:tcPr>
            <w:tcW w:w="1559" w:type="dxa"/>
            <w:gridSpan w:val="2"/>
            <w:vAlign w:val="center"/>
          </w:tcPr>
          <w:p w14:paraId="2862C56E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16.045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703CC3F5" w14:textId="77777777" w:rsidR="00BB2993" w:rsidRPr="00277CC1" w:rsidRDefault="00BB2993" w:rsidP="003F65D3">
            <w:pPr>
              <w:rPr>
                <w:b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107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66367447" w14:textId="77777777" w:rsidR="00BB2993" w:rsidRPr="00277CC1" w:rsidRDefault="00BB2993" w:rsidP="003F65D3">
            <w:pPr>
              <w:rPr>
                <w:color w:val="000000"/>
              </w:rPr>
            </w:pPr>
            <w:r w:rsidRPr="00277CC1">
              <w:t xml:space="preserve">72.223 </w:t>
            </w:r>
          </w:p>
        </w:tc>
      </w:tr>
      <w:tr w:rsidR="00BB2993" w:rsidRPr="006728F7" w14:paraId="7C8768E9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750A172F" w14:textId="77777777" w:rsidR="00BB2993" w:rsidRPr="006728F7" w:rsidRDefault="00BB2993" w:rsidP="003F65D3">
            <w:pPr>
              <w:rPr>
                <w:color w:val="000000"/>
              </w:rPr>
            </w:pPr>
            <w:proofErr w:type="spellStart"/>
            <w:r w:rsidRPr="006728F7">
              <w:rPr>
                <w:rFonts w:eastAsia="等线"/>
                <w:color w:val="000000"/>
              </w:rPr>
              <w:t>Neighbouring</w:t>
            </w:r>
            <w:proofErr w:type="spellEnd"/>
            <w:r w:rsidRPr="006728F7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1270" w:type="dxa"/>
            <w:vAlign w:val="center"/>
          </w:tcPr>
          <w:p w14:paraId="1F286E5F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12</w:t>
            </w:r>
          </w:p>
        </w:tc>
        <w:tc>
          <w:tcPr>
            <w:tcW w:w="1565" w:type="dxa"/>
            <w:vAlign w:val="center"/>
          </w:tcPr>
          <w:p w14:paraId="6D1EF592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13.694</w:t>
            </w:r>
            <w:r w:rsidRPr="00277CC1">
              <w:t xml:space="preserve"> </w:t>
            </w:r>
          </w:p>
        </w:tc>
        <w:tc>
          <w:tcPr>
            <w:tcW w:w="1299" w:type="dxa"/>
            <w:vAlign w:val="center"/>
          </w:tcPr>
          <w:p w14:paraId="57BFD1AE" w14:textId="77777777" w:rsidR="00BB2993" w:rsidRPr="00277CC1" w:rsidRDefault="00BB2993" w:rsidP="003F65D3">
            <w:pPr>
              <w:rPr>
                <w:rFonts w:eastAsia="等线"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08</w:t>
            </w:r>
          </w:p>
        </w:tc>
        <w:tc>
          <w:tcPr>
            <w:tcW w:w="1559" w:type="dxa"/>
            <w:gridSpan w:val="2"/>
            <w:vAlign w:val="center"/>
          </w:tcPr>
          <w:p w14:paraId="74DBF2EC" w14:textId="77777777" w:rsidR="00BB2993" w:rsidRPr="00277CC1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8.675</w:t>
            </w:r>
            <w:r w:rsidRPr="00277CC1"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35034B76" w14:textId="77777777" w:rsidR="00BB2993" w:rsidRPr="00277CC1" w:rsidRDefault="00BB2993" w:rsidP="003F65D3">
            <w:pPr>
              <w:rPr>
                <w:b/>
                <w:bCs/>
                <w:color w:val="000000"/>
              </w:rPr>
            </w:pPr>
            <w:r w:rsidRPr="00277CC1">
              <w:rPr>
                <w:rFonts w:eastAsia="等线"/>
                <w:color w:val="000000"/>
              </w:rPr>
              <w:t>0.014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5A72ADEE" w14:textId="77777777" w:rsidR="00BB2993" w:rsidRPr="00277CC1" w:rsidRDefault="00BB2993" w:rsidP="003F65D3">
            <w:pPr>
              <w:rPr>
                <w:b/>
                <w:bCs/>
                <w:color w:val="000000"/>
              </w:rPr>
            </w:pPr>
            <w:r w:rsidRPr="00277CC1">
              <w:t xml:space="preserve">9.550 </w:t>
            </w:r>
          </w:p>
        </w:tc>
      </w:tr>
      <w:tr w:rsidR="00BB2993" w:rsidRPr="006728F7" w14:paraId="430566F2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71D0B099" w14:textId="77777777" w:rsidR="00BB2993" w:rsidRPr="006728F7" w:rsidRDefault="00BB2993" w:rsidP="003F65D3">
            <w:pPr>
              <w:rPr>
                <w:color w:val="000000"/>
              </w:rPr>
            </w:pPr>
            <w:r w:rsidRPr="006728F7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6728F7">
              <w:rPr>
                <w:rFonts w:eastAsia="等线"/>
                <w:color w:val="000000"/>
              </w:rPr>
              <w:t>NR</w:t>
            </w:r>
          </w:p>
        </w:tc>
        <w:tc>
          <w:tcPr>
            <w:tcW w:w="1270" w:type="dxa"/>
            <w:vAlign w:val="center"/>
          </w:tcPr>
          <w:p w14:paraId="6E13C475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 w:rsidRPr="005253BA">
              <w:rPr>
                <w:rFonts w:eastAsia="等线"/>
                <w:color w:val="000000"/>
              </w:rPr>
              <w:t>0.0</w:t>
            </w:r>
            <w:r>
              <w:rPr>
                <w:rFonts w:eastAsia="等线" w:hint="eastAsia"/>
                <w:color w:val="000000"/>
              </w:rPr>
              <w:t>60</w:t>
            </w:r>
          </w:p>
        </w:tc>
        <w:tc>
          <w:tcPr>
            <w:tcW w:w="1565" w:type="dxa"/>
            <w:vAlign w:val="center"/>
          </w:tcPr>
          <w:p w14:paraId="0764A57B" w14:textId="77777777" w:rsidR="00BB2993" w:rsidRPr="007357DF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64.961</w:t>
            </w:r>
            <w:r w:rsidRPr="007357DF">
              <w:rPr>
                <w:rFonts w:hint="eastAsia"/>
              </w:rPr>
              <w:t xml:space="preserve"> </w:t>
            </w:r>
          </w:p>
        </w:tc>
        <w:tc>
          <w:tcPr>
            <w:tcW w:w="1299" w:type="dxa"/>
            <w:vAlign w:val="center"/>
          </w:tcPr>
          <w:p w14:paraId="3B2D2598" w14:textId="77777777" w:rsidR="00BB2993" w:rsidRPr="007357DF" w:rsidRDefault="00BB2993" w:rsidP="003F65D3">
            <w:pPr>
              <w:rPr>
                <w:rFonts w:eastAsia="等线"/>
                <w:color w:val="000000"/>
              </w:rPr>
            </w:pPr>
            <w:r w:rsidRPr="007357DF">
              <w:rPr>
                <w:rFonts w:eastAsia="等线"/>
                <w:color w:val="000000"/>
              </w:rPr>
              <w:t>0.067</w:t>
            </w:r>
          </w:p>
        </w:tc>
        <w:tc>
          <w:tcPr>
            <w:tcW w:w="1559" w:type="dxa"/>
            <w:gridSpan w:val="2"/>
            <w:vAlign w:val="center"/>
          </w:tcPr>
          <w:p w14:paraId="4E07FDC0" w14:textId="77777777" w:rsidR="00BB2993" w:rsidRPr="007357DF" w:rsidDel="00F55929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hint="eastAsia"/>
              </w:rPr>
              <w:t>75.280</w:t>
            </w:r>
            <w:r w:rsidRPr="007357DF">
              <w:rPr>
                <w:rFonts w:hint="eastAsia"/>
              </w:rPr>
              <w:t xml:space="preserve"> 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14:paraId="239E9E2C" w14:textId="77777777" w:rsidR="00BB2993" w:rsidRPr="007357DF" w:rsidRDefault="00BB2993" w:rsidP="003F65D3">
            <w:pPr>
              <w:rPr>
                <w:b/>
                <w:color w:val="000000"/>
              </w:rPr>
            </w:pPr>
            <w:r w:rsidRPr="007357DF">
              <w:rPr>
                <w:rFonts w:eastAsia="等线"/>
                <w:color w:val="000000"/>
              </w:rPr>
              <w:t>0.027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1726B549" w14:textId="77777777" w:rsidR="00BB2993" w:rsidRPr="007357DF" w:rsidRDefault="00BB2993" w:rsidP="003F65D3">
            <w:pPr>
              <w:rPr>
                <w:color w:val="000000"/>
              </w:rPr>
            </w:pPr>
            <w:r w:rsidRPr="007357DF">
              <w:rPr>
                <w:rFonts w:hint="eastAsia"/>
              </w:rPr>
              <w:t xml:space="preserve">18.227 </w:t>
            </w:r>
          </w:p>
        </w:tc>
      </w:tr>
      <w:tr w:rsidR="00BB2993" w:rsidRPr="006728F7" w14:paraId="25FE7647" w14:textId="77777777" w:rsidTr="003F65D3">
        <w:trPr>
          <w:trHeight w:val="340"/>
          <w:jc w:val="center"/>
        </w:trPr>
        <w:tc>
          <w:tcPr>
            <w:tcW w:w="3684" w:type="dxa"/>
            <w:shd w:val="clear" w:color="auto" w:fill="auto"/>
            <w:noWrap/>
            <w:vAlign w:val="center"/>
          </w:tcPr>
          <w:p w14:paraId="414B18F2" w14:textId="77777777" w:rsidR="00BB2993" w:rsidRPr="006728F7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Residual</w:t>
            </w:r>
          </w:p>
        </w:tc>
        <w:tc>
          <w:tcPr>
            <w:tcW w:w="1270" w:type="dxa"/>
            <w:vAlign w:val="center"/>
          </w:tcPr>
          <w:p w14:paraId="7908DD3E" w14:textId="77777777" w:rsidR="00BB2993" w:rsidRPr="005253BA" w:rsidRDefault="00BB2993" w:rsidP="003F65D3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0.908</w:t>
            </w:r>
          </w:p>
        </w:tc>
        <w:tc>
          <w:tcPr>
            <w:tcW w:w="1565" w:type="dxa"/>
            <w:vAlign w:val="center"/>
          </w:tcPr>
          <w:p w14:paraId="641C91DA" w14:textId="77777777" w:rsidR="00BB2993" w:rsidRPr="007357DF" w:rsidRDefault="00BB2993" w:rsidP="003F65D3"/>
        </w:tc>
        <w:tc>
          <w:tcPr>
            <w:tcW w:w="1299" w:type="dxa"/>
            <w:vAlign w:val="center"/>
          </w:tcPr>
          <w:p w14:paraId="37143BA0" w14:textId="77777777" w:rsidR="00BB2993" w:rsidRPr="007357DF" w:rsidRDefault="00BB2993" w:rsidP="003F65D3">
            <w:pPr>
              <w:rPr>
                <w:rFonts w:eastAsia="等线"/>
                <w:color w:val="000000"/>
              </w:rPr>
            </w:pPr>
            <w:r w:rsidRPr="007357DF">
              <w:rPr>
                <w:rFonts w:eastAsia="等线" w:hint="eastAsia"/>
                <w:color w:val="000000"/>
              </w:rPr>
              <w:t>0.</w:t>
            </w:r>
            <w:r>
              <w:rPr>
                <w:rFonts w:eastAsia="等线" w:hint="eastAsia"/>
                <w:color w:val="000000"/>
              </w:rPr>
              <w:t>911</w:t>
            </w:r>
          </w:p>
        </w:tc>
        <w:tc>
          <w:tcPr>
            <w:tcW w:w="1559" w:type="dxa"/>
            <w:gridSpan w:val="2"/>
            <w:vAlign w:val="center"/>
          </w:tcPr>
          <w:p w14:paraId="1E404464" w14:textId="77777777" w:rsidR="00BB2993" w:rsidRPr="007357DF" w:rsidRDefault="00BB2993" w:rsidP="003F65D3"/>
        </w:tc>
        <w:tc>
          <w:tcPr>
            <w:tcW w:w="1242" w:type="dxa"/>
            <w:shd w:val="clear" w:color="auto" w:fill="auto"/>
            <w:noWrap/>
            <w:vAlign w:val="center"/>
          </w:tcPr>
          <w:p w14:paraId="228C6CF2" w14:textId="77777777" w:rsidR="00BB2993" w:rsidRPr="007357DF" w:rsidRDefault="00BB2993" w:rsidP="003F65D3">
            <w:pPr>
              <w:rPr>
                <w:rFonts w:eastAsia="等线"/>
                <w:color w:val="000000"/>
              </w:rPr>
            </w:pPr>
            <w:r w:rsidRPr="007357DF">
              <w:rPr>
                <w:rFonts w:eastAsia="等线" w:hint="eastAsia"/>
                <w:color w:val="000000"/>
              </w:rPr>
              <w:t>0.852</w:t>
            </w:r>
          </w:p>
        </w:tc>
        <w:tc>
          <w:tcPr>
            <w:tcW w:w="1593" w:type="dxa"/>
            <w:gridSpan w:val="2"/>
            <w:shd w:val="clear" w:color="auto" w:fill="auto"/>
            <w:noWrap/>
            <w:vAlign w:val="center"/>
          </w:tcPr>
          <w:p w14:paraId="003C57BC" w14:textId="77777777" w:rsidR="00BB2993" w:rsidRPr="007357DF" w:rsidRDefault="00BB2993" w:rsidP="003F65D3"/>
        </w:tc>
      </w:tr>
    </w:tbl>
    <w:p w14:paraId="2E0C575D" w14:textId="77777777" w:rsidR="00BB2993" w:rsidRDefault="00BB2993" w:rsidP="00BB2993">
      <w:pPr>
        <w:spacing w:line="360" w:lineRule="auto"/>
        <w:rPr>
          <w:rFonts w:eastAsia="等线"/>
        </w:rPr>
      </w:pPr>
      <w:r>
        <w:rPr>
          <w:b/>
          <w:bCs/>
        </w:rPr>
        <w:br w:type="page"/>
      </w:r>
      <w:r>
        <w:rPr>
          <w:rFonts w:hint="eastAsia"/>
          <w:b/>
          <w:bCs/>
        </w:rPr>
        <w:lastRenderedPageBreak/>
        <w:t>T</w:t>
      </w:r>
      <w:r w:rsidRPr="00C223D7">
        <w:rPr>
          <w:b/>
          <w:bCs/>
        </w:rPr>
        <w:t xml:space="preserve">able </w:t>
      </w:r>
      <w:bookmarkStart w:id="16" w:name="OLE_LINK45"/>
      <w:r w:rsidRPr="00C223D7">
        <w:rPr>
          <w:b/>
          <w:bCs/>
        </w:rPr>
        <w:t>S</w:t>
      </w:r>
      <w:r>
        <w:rPr>
          <w:rFonts w:hint="eastAsia"/>
          <w:b/>
          <w:bCs/>
        </w:rPr>
        <w:t>6</w:t>
      </w:r>
      <w:r w:rsidRPr="00C223D7">
        <w:t xml:space="preserve"> Effect size estimates across all single species and species richness levels</w:t>
      </w:r>
      <w:bookmarkEnd w:id="16"/>
      <w:r w:rsidRPr="00F00E3F">
        <w:rPr>
          <w:bCs/>
          <w:iCs/>
          <w:lang w:val="en-GB"/>
        </w:rPr>
        <w:t>,</w:t>
      </w:r>
      <w:bookmarkStart w:id="17" w:name="OLE_LINK35"/>
      <w:r w:rsidRPr="00F00E3F">
        <w:rPr>
          <w:bCs/>
          <w:iCs/>
          <w:lang w:val="en-GB"/>
        </w:rPr>
        <w:t xml:space="preserve"> while d</w:t>
      </w:r>
      <w:r w:rsidRPr="00F00E3F">
        <w:rPr>
          <w:bCs/>
          <w:lang w:val="en-GB"/>
        </w:rPr>
        <w:t>ifferent</w:t>
      </w:r>
      <w:r w:rsidRPr="00F00E3F">
        <w:rPr>
          <w:lang w:val="en-GB"/>
        </w:rPr>
        <w:t xml:space="preserve"> letters indicate individual plant species (For detailed information, please see Table S</w:t>
      </w:r>
      <w:r>
        <w:rPr>
          <w:rFonts w:hint="eastAsia"/>
          <w:lang w:val="en-GB"/>
        </w:rPr>
        <w:t>2</w:t>
      </w:r>
      <w:r w:rsidRPr="00F00E3F">
        <w:rPr>
          <w:lang w:val="en-GB"/>
        </w:rPr>
        <w:t>)</w:t>
      </w:r>
      <w:r w:rsidRPr="00C223D7">
        <w:t>.</w:t>
      </w:r>
      <w:bookmarkEnd w:id="17"/>
      <w:r w:rsidRPr="00C223D7">
        <w:t xml:space="preserve"> </w:t>
      </w:r>
      <w:bookmarkStart w:id="18" w:name="OLE_LINK232"/>
      <w:bookmarkStart w:id="19" w:name="OLE_LINK217"/>
      <w:r w:rsidRPr="00354370">
        <w:t>Model parameters are given</w:t>
      </w:r>
      <w:r>
        <w:rPr>
          <w:rFonts w:hint="eastAsia"/>
        </w:rPr>
        <w:t>.</w:t>
      </w:r>
      <w:bookmarkEnd w:id="18"/>
      <w:r w:rsidRPr="00354370">
        <w:t xml:space="preserve"> </w:t>
      </w:r>
      <w:bookmarkEnd w:id="19"/>
      <w:r w:rsidRPr="00C223D7">
        <w:rPr>
          <w:rFonts w:eastAsia="等线"/>
        </w:rPr>
        <w:t xml:space="preserve">Significant </w:t>
      </w:r>
      <w:r>
        <w:rPr>
          <w:rFonts w:eastAsia="等线" w:hint="eastAsia"/>
          <w:i/>
          <w:iCs/>
        </w:rPr>
        <w:t>P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>values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>(</w:t>
      </w:r>
      <w:r w:rsidRPr="00C223D7">
        <w:rPr>
          <w:rFonts w:eastAsia="等线"/>
          <w:i/>
          <w:iCs/>
        </w:rPr>
        <w:t xml:space="preserve">P </w:t>
      </w:r>
      <w:r w:rsidRPr="00C223D7">
        <w:rPr>
          <w:rFonts w:eastAsia="等线"/>
        </w:rPr>
        <w:t>&lt; 0.05), compared to the control (plants were grown in sterilized soil</w:t>
      </w:r>
      <w:r>
        <w:rPr>
          <w:rFonts w:eastAsia="等线"/>
        </w:rPr>
        <w:t xml:space="preserve"> for </w:t>
      </w:r>
      <w:r>
        <w:rPr>
          <w:rFonts w:eastAsia="等线" w:hint="eastAsia"/>
        </w:rPr>
        <w:t xml:space="preserve">the </w:t>
      </w:r>
      <w:r>
        <w:rPr>
          <w:rFonts w:eastAsia="等线"/>
        </w:rPr>
        <w:t>PSF experiment</w:t>
      </w:r>
      <w:r w:rsidRPr="00C223D7">
        <w:rPr>
          <w:rFonts w:eastAsia="等线"/>
        </w:rPr>
        <w:t xml:space="preserve">), are presented in bold. </w:t>
      </w:r>
      <w:bookmarkStart w:id="20" w:name="OLE_LINK218"/>
      <w:r w:rsidRPr="00C223D7">
        <w:rPr>
          <w:rFonts w:eastAsia="等线"/>
        </w:rPr>
        <w:t>CI: confidential interval.</w:t>
      </w:r>
      <w:r>
        <w:rPr>
          <w:rFonts w:eastAsia="等线" w:hint="eastAsia"/>
        </w:rPr>
        <w:t xml:space="preserve">  </w:t>
      </w:r>
    </w:p>
    <w:tbl>
      <w:tblPr>
        <w:tblW w:w="14078" w:type="dxa"/>
        <w:jc w:val="center"/>
        <w:tblLayout w:type="fixed"/>
        <w:tblLook w:val="04A0" w:firstRow="1" w:lastRow="0" w:firstColumn="1" w:lastColumn="0" w:noHBand="0" w:noVBand="1"/>
      </w:tblPr>
      <w:tblGrid>
        <w:gridCol w:w="1031"/>
        <w:gridCol w:w="1304"/>
        <w:gridCol w:w="1304"/>
        <w:gridCol w:w="1304"/>
        <w:gridCol w:w="1305"/>
        <w:gridCol w:w="982"/>
        <w:gridCol w:w="1628"/>
        <w:gridCol w:w="1305"/>
        <w:gridCol w:w="1305"/>
        <w:gridCol w:w="1305"/>
        <w:gridCol w:w="1305"/>
      </w:tblGrid>
      <w:tr w:rsidR="00BB2993" w:rsidRPr="003E5B63" w14:paraId="19876C79" w14:textId="77777777" w:rsidTr="003F65D3">
        <w:trPr>
          <w:cantSplit/>
          <w:jc w:val="center"/>
        </w:trPr>
        <w:tc>
          <w:tcPr>
            <w:tcW w:w="14078" w:type="dxa"/>
            <w:gridSpan w:val="11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A805D48" w14:textId="77777777" w:rsidR="00BB2993" w:rsidRDefault="00BB2993" w:rsidP="003F65D3">
            <w:pPr>
              <w:jc w:val="center"/>
              <w:rPr>
                <w:color w:val="000000"/>
              </w:rPr>
            </w:pPr>
            <w:bookmarkStart w:id="21" w:name="_Hlk189746912"/>
            <w:bookmarkEnd w:id="20"/>
            <w:r>
              <w:rPr>
                <w:rFonts w:hint="eastAsia"/>
                <w:color w:val="000000"/>
              </w:rPr>
              <w:t>Total biomass of responding communities in the PSF experiment</w:t>
            </w:r>
          </w:p>
        </w:tc>
      </w:tr>
      <w:tr w:rsidR="00BB2993" w:rsidRPr="003E5B63" w14:paraId="323883FF" w14:textId="77777777" w:rsidTr="003F65D3">
        <w:trPr>
          <w:cantSplit/>
          <w:trHeight w:val="312"/>
          <w:jc w:val="center"/>
        </w:trPr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92536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color w:val="000000"/>
              </w:rPr>
              <w:t>target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57ED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color w:val="000000"/>
              </w:rPr>
              <w:t>CI 2.5%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0634F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color w:val="000000"/>
              </w:rPr>
              <w:t>mean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EC00A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color w:val="000000"/>
              </w:rPr>
              <w:t>CI 97.5%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A2084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  <w:r w:rsidRPr="003E5B63">
              <w:rPr>
                <w:i/>
                <w:iCs/>
                <w:color w:val="000000"/>
              </w:rPr>
              <w:t>P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4" w:space="0" w:color="auto"/>
            </w:tcBorders>
          </w:tcPr>
          <w:p w14:paraId="301E3C79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</w:p>
        </w:tc>
        <w:tc>
          <w:tcPr>
            <w:tcW w:w="16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02C39A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  <w:r w:rsidRPr="003E5B63">
              <w:rPr>
                <w:color w:val="000000"/>
              </w:rPr>
              <w:t>target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16B605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  <w:r w:rsidRPr="003E5B63">
              <w:rPr>
                <w:color w:val="000000"/>
              </w:rPr>
              <w:t>CI 2.5%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51DE2B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  <w:r w:rsidRPr="003E5B63">
              <w:rPr>
                <w:color w:val="000000"/>
              </w:rPr>
              <w:t>mean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C4F74D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  <w:r w:rsidRPr="003E5B63">
              <w:rPr>
                <w:color w:val="000000"/>
              </w:rPr>
              <w:t>CI 97.5%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504373" w14:textId="77777777" w:rsidR="00BB2993" w:rsidRPr="003E5B63" w:rsidRDefault="00BB2993" w:rsidP="003F65D3">
            <w:pPr>
              <w:rPr>
                <w:i/>
                <w:iCs/>
                <w:color w:val="000000"/>
              </w:rPr>
            </w:pPr>
            <w:r w:rsidRPr="003E5B63">
              <w:rPr>
                <w:i/>
                <w:iCs/>
                <w:color w:val="000000"/>
              </w:rPr>
              <w:t>P</w:t>
            </w:r>
          </w:p>
        </w:tc>
      </w:tr>
      <w:tr w:rsidR="00BB2993" w:rsidRPr="003E5B63" w14:paraId="38617C02" w14:textId="77777777" w:rsidTr="003F65D3">
        <w:trPr>
          <w:cantSplit/>
          <w:trHeight w:val="312"/>
          <w:jc w:val="center"/>
        </w:trPr>
        <w:tc>
          <w:tcPr>
            <w:tcW w:w="10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D2C92B9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color w:val="000000"/>
              </w:rPr>
              <w:t>Control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20588D0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9.508 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95E89F3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87.094 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ADF08D2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94.656 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9621616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1.000 </w:t>
            </w:r>
          </w:p>
        </w:tc>
        <w:tc>
          <w:tcPr>
            <w:tcW w:w="982" w:type="dxa"/>
            <w:tcBorders>
              <w:top w:val="single" w:sz="4" w:space="0" w:color="auto"/>
            </w:tcBorders>
          </w:tcPr>
          <w:p w14:paraId="42F633DE" w14:textId="77777777" w:rsidR="00BB2993" w:rsidRPr="003E5B63" w:rsidRDefault="00BB2993" w:rsidP="003F65D3"/>
        </w:tc>
        <w:tc>
          <w:tcPr>
            <w:tcW w:w="1628" w:type="dxa"/>
            <w:tcBorders>
              <w:top w:val="single" w:sz="4" w:space="0" w:color="auto"/>
            </w:tcBorders>
            <w:vAlign w:val="center"/>
          </w:tcPr>
          <w:p w14:paraId="7A309872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Ss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vAlign w:val="center"/>
          </w:tcPr>
          <w:p w14:paraId="35555496" w14:textId="77777777" w:rsidR="00BB2993" w:rsidRPr="003E5B63" w:rsidRDefault="00BB2993" w:rsidP="003F65D3">
            <w:r w:rsidRPr="003E5B63">
              <w:t xml:space="preserve">57.270 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vAlign w:val="center"/>
          </w:tcPr>
          <w:p w14:paraId="259ACC0B" w14:textId="77777777" w:rsidR="00BB2993" w:rsidRPr="003E5B63" w:rsidRDefault="00BB2993" w:rsidP="003F65D3">
            <w:r w:rsidRPr="003E5B63">
              <w:t xml:space="preserve">63.167 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vAlign w:val="center"/>
          </w:tcPr>
          <w:p w14:paraId="3E929BC3" w14:textId="77777777" w:rsidR="00BB2993" w:rsidRPr="003E5B63" w:rsidRDefault="00BB2993" w:rsidP="003F65D3">
            <w:r w:rsidRPr="003E5B63">
              <w:t xml:space="preserve">68.307 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vAlign w:val="center"/>
          </w:tcPr>
          <w:p w14:paraId="196E528C" w14:textId="77777777" w:rsidR="00BB2993" w:rsidRPr="003E5B63" w:rsidRDefault="00BB2993" w:rsidP="003F65D3"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2E4CD9EA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0EDF2695" w14:textId="77777777" w:rsidR="00BB2993" w:rsidRPr="00D33F5F" w:rsidRDefault="00BB2993" w:rsidP="003F65D3">
            <w:pPr>
              <w:rPr>
                <w:color w:val="000000"/>
              </w:rPr>
            </w:pPr>
            <w:r w:rsidRPr="00670F50">
              <w:rPr>
                <w:rFonts w:eastAsia="等线" w:hint="eastAsia"/>
                <w:color w:val="000000"/>
              </w:rPr>
              <w:t>Sor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21D7CB0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1.611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E951F36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6.205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9DB5FFD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1.364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1FFE530A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7AC47036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5D11AFB1" w14:textId="77777777" w:rsidR="00BB2993" w:rsidRPr="00D33F5F" w:rsidRDefault="00BB2993" w:rsidP="003F65D3">
            <w:pPr>
              <w:rPr>
                <w:rFonts w:eastAsia="等线"/>
                <w:b/>
                <w:color w:val="000000"/>
              </w:rPr>
            </w:pPr>
            <w:r w:rsidRPr="00670F50">
              <w:rPr>
                <w:rFonts w:eastAsia="等线" w:hint="eastAsia"/>
                <w:color w:val="000000"/>
              </w:rPr>
              <w:t>Sc</w:t>
            </w:r>
          </w:p>
        </w:tc>
        <w:tc>
          <w:tcPr>
            <w:tcW w:w="1305" w:type="dxa"/>
            <w:vAlign w:val="center"/>
          </w:tcPr>
          <w:p w14:paraId="0A8DFEAF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59.402 </w:t>
            </w:r>
          </w:p>
        </w:tc>
        <w:tc>
          <w:tcPr>
            <w:tcW w:w="1305" w:type="dxa"/>
            <w:vAlign w:val="center"/>
          </w:tcPr>
          <w:p w14:paraId="047029D6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5.506 </w:t>
            </w:r>
          </w:p>
        </w:tc>
        <w:tc>
          <w:tcPr>
            <w:tcW w:w="1305" w:type="dxa"/>
            <w:vAlign w:val="center"/>
          </w:tcPr>
          <w:p w14:paraId="5E01BB4D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72.484 </w:t>
            </w:r>
          </w:p>
        </w:tc>
        <w:tc>
          <w:tcPr>
            <w:tcW w:w="1305" w:type="dxa"/>
            <w:vAlign w:val="center"/>
          </w:tcPr>
          <w:p w14:paraId="037B5A89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50866FBE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5550BCEC" w14:textId="77777777" w:rsidR="00BB2993" w:rsidRPr="00D33F5F" w:rsidRDefault="00BB2993" w:rsidP="003F65D3">
            <w:pPr>
              <w:rPr>
                <w:color w:val="000000"/>
              </w:rPr>
            </w:pPr>
            <w:r w:rsidRPr="00670F50">
              <w:rPr>
                <w:rFonts w:eastAsia="等线" w:hint="eastAsia"/>
                <w:color w:val="000000"/>
              </w:rPr>
              <w:t>Aa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156C9E8D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2.044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030B4185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5.266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1DD4AEE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8.550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01906E79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1CEAD28E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779C46B5" w14:textId="77777777" w:rsidR="00BB2993" w:rsidRPr="00D33F5F" w:rsidRDefault="00BB2993" w:rsidP="003F65D3">
            <w:pPr>
              <w:rPr>
                <w:rFonts w:eastAsia="等线"/>
                <w:b/>
                <w:color w:val="000000"/>
              </w:rPr>
            </w:pPr>
            <w:r w:rsidRPr="00670F50">
              <w:rPr>
                <w:rFonts w:eastAsia="等线" w:hint="eastAsia"/>
                <w:color w:val="000000"/>
              </w:rPr>
              <w:t>Ah</w:t>
            </w:r>
          </w:p>
        </w:tc>
        <w:tc>
          <w:tcPr>
            <w:tcW w:w="1305" w:type="dxa"/>
            <w:vAlign w:val="center"/>
          </w:tcPr>
          <w:p w14:paraId="41519124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50.792 </w:t>
            </w:r>
          </w:p>
        </w:tc>
        <w:tc>
          <w:tcPr>
            <w:tcW w:w="1305" w:type="dxa"/>
            <w:vAlign w:val="center"/>
          </w:tcPr>
          <w:p w14:paraId="7139EC37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0.700 </w:t>
            </w:r>
          </w:p>
        </w:tc>
        <w:tc>
          <w:tcPr>
            <w:tcW w:w="1305" w:type="dxa"/>
            <w:vAlign w:val="center"/>
          </w:tcPr>
          <w:p w14:paraId="5627E786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72.918 </w:t>
            </w:r>
          </w:p>
        </w:tc>
        <w:tc>
          <w:tcPr>
            <w:tcW w:w="1305" w:type="dxa"/>
            <w:vAlign w:val="center"/>
          </w:tcPr>
          <w:p w14:paraId="53E9EF19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4C728F6E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5079A7CF" w14:textId="77777777" w:rsidR="00BB2993" w:rsidRPr="00D33F5F" w:rsidRDefault="00BB2993" w:rsidP="003F65D3">
            <w:pPr>
              <w:rPr>
                <w:color w:val="000000"/>
              </w:rPr>
            </w:pPr>
            <w:proofErr w:type="spellStart"/>
            <w:r w:rsidRPr="00670F50">
              <w:rPr>
                <w:rFonts w:eastAsia="等线" w:hint="eastAsia"/>
                <w:color w:val="000000"/>
              </w:rPr>
              <w:t>Sv</w:t>
            </w:r>
            <w:proofErr w:type="spellEnd"/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6279D98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52.822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18D5B18E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6.711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59094630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80.686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53D682B7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b/>
                <w:bCs/>
              </w:rPr>
              <w:t xml:space="preserve">0.003 </w:t>
            </w:r>
          </w:p>
        </w:tc>
        <w:tc>
          <w:tcPr>
            <w:tcW w:w="982" w:type="dxa"/>
          </w:tcPr>
          <w:p w14:paraId="67619A2B" w14:textId="77777777" w:rsidR="00BB2993" w:rsidRPr="003E5B63" w:rsidRDefault="00BB2993" w:rsidP="003F65D3">
            <w:pPr>
              <w:rPr>
                <w:b/>
                <w:bCs/>
              </w:rPr>
            </w:pPr>
          </w:p>
        </w:tc>
        <w:tc>
          <w:tcPr>
            <w:tcW w:w="1628" w:type="dxa"/>
            <w:vAlign w:val="center"/>
          </w:tcPr>
          <w:p w14:paraId="26644ED8" w14:textId="77777777" w:rsidR="00BB2993" w:rsidRPr="00D33F5F" w:rsidRDefault="00BB2993" w:rsidP="003F65D3">
            <w:pPr>
              <w:rPr>
                <w:b/>
                <w:bCs/>
              </w:rPr>
            </w:pPr>
            <w:r w:rsidRPr="00670F50">
              <w:rPr>
                <w:rFonts w:eastAsia="等线" w:hint="eastAsia"/>
                <w:color w:val="000000"/>
              </w:rPr>
              <w:t>Ds</w:t>
            </w:r>
          </w:p>
        </w:tc>
        <w:tc>
          <w:tcPr>
            <w:tcW w:w="1305" w:type="dxa"/>
            <w:vAlign w:val="center"/>
          </w:tcPr>
          <w:p w14:paraId="71318B88" w14:textId="77777777" w:rsidR="00BB2993" w:rsidRPr="003E5B63" w:rsidRDefault="00BB2993" w:rsidP="003F65D3">
            <w:pPr>
              <w:rPr>
                <w:b/>
                <w:bCs/>
              </w:rPr>
            </w:pPr>
            <w:r w:rsidRPr="003E5B63">
              <w:t xml:space="preserve">54.912 </w:t>
            </w:r>
          </w:p>
        </w:tc>
        <w:tc>
          <w:tcPr>
            <w:tcW w:w="1305" w:type="dxa"/>
            <w:vAlign w:val="center"/>
          </w:tcPr>
          <w:p w14:paraId="14C2E329" w14:textId="77777777" w:rsidR="00BB2993" w:rsidRPr="003E5B63" w:rsidRDefault="00BB2993" w:rsidP="003F65D3">
            <w:pPr>
              <w:rPr>
                <w:b/>
                <w:bCs/>
              </w:rPr>
            </w:pPr>
            <w:r w:rsidRPr="003E5B63">
              <w:t xml:space="preserve">67.303 </w:t>
            </w:r>
          </w:p>
        </w:tc>
        <w:tc>
          <w:tcPr>
            <w:tcW w:w="1305" w:type="dxa"/>
            <w:vAlign w:val="center"/>
          </w:tcPr>
          <w:p w14:paraId="13914E06" w14:textId="77777777" w:rsidR="00BB2993" w:rsidRPr="003E5B63" w:rsidRDefault="00BB2993" w:rsidP="003F65D3">
            <w:pPr>
              <w:rPr>
                <w:b/>
                <w:bCs/>
              </w:rPr>
            </w:pPr>
            <w:r w:rsidRPr="003E5B63">
              <w:t xml:space="preserve">78.194 </w:t>
            </w:r>
          </w:p>
        </w:tc>
        <w:tc>
          <w:tcPr>
            <w:tcW w:w="1305" w:type="dxa"/>
            <w:vAlign w:val="center"/>
          </w:tcPr>
          <w:p w14:paraId="486B0383" w14:textId="77777777" w:rsidR="00BB2993" w:rsidRPr="003E5B63" w:rsidRDefault="00BB2993" w:rsidP="003F65D3">
            <w:pPr>
              <w:rPr>
                <w:b/>
                <w:bCs/>
              </w:rPr>
            </w:pPr>
            <w:r w:rsidRPr="003E5B63">
              <w:rPr>
                <w:b/>
                <w:bCs/>
              </w:rPr>
              <w:t xml:space="preserve">0.001 </w:t>
            </w:r>
          </w:p>
        </w:tc>
      </w:tr>
      <w:tr w:rsidR="00BB2993" w:rsidRPr="003E5B63" w14:paraId="5C425CBE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61F55CCE" w14:textId="77777777" w:rsidR="00BB2993" w:rsidRPr="00D33F5F" w:rsidRDefault="00BB2993" w:rsidP="003F65D3">
            <w:pPr>
              <w:rPr>
                <w:color w:val="000000"/>
              </w:rPr>
            </w:pPr>
            <w:proofErr w:type="spellStart"/>
            <w:r w:rsidRPr="00670F50">
              <w:rPr>
                <w:rFonts w:eastAsia="等线" w:hint="eastAsia"/>
                <w:color w:val="000000"/>
              </w:rPr>
              <w:t>Ul</w:t>
            </w:r>
            <w:proofErr w:type="spellEnd"/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1CF62F9E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56.906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2B8D7FA4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0.303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E6675BD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3.146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6BBFD895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b/>
              </w:rPr>
              <w:t>&lt;0.001</w:t>
            </w:r>
            <w:r w:rsidRPr="003E5B63">
              <w:t xml:space="preserve"> </w:t>
            </w:r>
          </w:p>
        </w:tc>
        <w:tc>
          <w:tcPr>
            <w:tcW w:w="982" w:type="dxa"/>
          </w:tcPr>
          <w:p w14:paraId="39E4AEF6" w14:textId="77777777" w:rsidR="00BB2993" w:rsidRPr="003E5B63" w:rsidRDefault="00BB2993" w:rsidP="003F65D3">
            <w:pPr>
              <w:rPr>
                <w:b/>
              </w:rPr>
            </w:pPr>
          </w:p>
        </w:tc>
        <w:tc>
          <w:tcPr>
            <w:tcW w:w="1628" w:type="dxa"/>
            <w:vAlign w:val="center"/>
          </w:tcPr>
          <w:p w14:paraId="1518DD53" w14:textId="77777777" w:rsidR="00BB2993" w:rsidRPr="00D33F5F" w:rsidRDefault="00BB2993" w:rsidP="003F65D3">
            <w:pPr>
              <w:rPr>
                <w:b/>
              </w:rPr>
            </w:pPr>
            <w:r w:rsidRPr="00670F50">
              <w:rPr>
                <w:rFonts w:eastAsia="等线" w:hint="eastAsia"/>
                <w:color w:val="000000"/>
              </w:rPr>
              <w:t>Soc</w:t>
            </w:r>
          </w:p>
        </w:tc>
        <w:tc>
          <w:tcPr>
            <w:tcW w:w="1305" w:type="dxa"/>
            <w:vAlign w:val="center"/>
          </w:tcPr>
          <w:p w14:paraId="75EF7757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0.893 </w:t>
            </w:r>
          </w:p>
        </w:tc>
        <w:tc>
          <w:tcPr>
            <w:tcW w:w="1305" w:type="dxa"/>
            <w:vAlign w:val="center"/>
          </w:tcPr>
          <w:p w14:paraId="7EC23BAA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70.586 </w:t>
            </w:r>
          </w:p>
        </w:tc>
        <w:tc>
          <w:tcPr>
            <w:tcW w:w="1305" w:type="dxa"/>
            <w:vAlign w:val="center"/>
          </w:tcPr>
          <w:p w14:paraId="7C77DAB8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80.742 </w:t>
            </w:r>
          </w:p>
        </w:tc>
        <w:tc>
          <w:tcPr>
            <w:tcW w:w="1305" w:type="dxa"/>
            <w:vAlign w:val="center"/>
          </w:tcPr>
          <w:p w14:paraId="1D0ECFB0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b/>
                <w:bCs/>
              </w:rPr>
              <w:t xml:space="preserve">0.004 </w:t>
            </w:r>
          </w:p>
        </w:tc>
      </w:tr>
      <w:tr w:rsidR="00BB2993" w:rsidRPr="003E5B63" w14:paraId="14D60489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78ECBBA3" w14:textId="77777777" w:rsidR="00BB2993" w:rsidRPr="00670F50" w:rsidRDefault="00BB2993" w:rsidP="003F65D3">
            <w:r w:rsidRPr="00670F50">
              <w:rPr>
                <w:rFonts w:eastAsia="等线" w:hint="eastAsia"/>
              </w:rPr>
              <w:t>Vo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2CE75B85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9.984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2AEC82C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7.437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6420511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87.868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6DC94925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0.069 </w:t>
            </w:r>
          </w:p>
        </w:tc>
        <w:tc>
          <w:tcPr>
            <w:tcW w:w="982" w:type="dxa"/>
          </w:tcPr>
          <w:p w14:paraId="5E0806D4" w14:textId="77777777" w:rsidR="00BB2993" w:rsidRPr="003E5B63" w:rsidRDefault="00BB2993" w:rsidP="003F65D3"/>
        </w:tc>
        <w:tc>
          <w:tcPr>
            <w:tcW w:w="1628" w:type="dxa"/>
            <w:vAlign w:val="center"/>
          </w:tcPr>
          <w:p w14:paraId="74FACC8D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Da</w:t>
            </w:r>
          </w:p>
        </w:tc>
        <w:tc>
          <w:tcPr>
            <w:tcW w:w="1305" w:type="dxa"/>
            <w:vAlign w:val="center"/>
          </w:tcPr>
          <w:p w14:paraId="54863FBF" w14:textId="77777777" w:rsidR="00BB2993" w:rsidRPr="003E5B63" w:rsidRDefault="00BB2993" w:rsidP="003F65D3">
            <w:r w:rsidRPr="003E5B63">
              <w:t xml:space="preserve">66.430 </w:t>
            </w:r>
          </w:p>
        </w:tc>
        <w:tc>
          <w:tcPr>
            <w:tcW w:w="1305" w:type="dxa"/>
            <w:vAlign w:val="center"/>
          </w:tcPr>
          <w:p w14:paraId="3D486C69" w14:textId="77777777" w:rsidR="00BB2993" w:rsidRPr="003E5B63" w:rsidRDefault="00BB2993" w:rsidP="003F65D3">
            <w:r w:rsidRPr="003E5B63">
              <w:t xml:space="preserve">74.117 </w:t>
            </w:r>
          </w:p>
        </w:tc>
        <w:tc>
          <w:tcPr>
            <w:tcW w:w="1305" w:type="dxa"/>
            <w:vAlign w:val="center"/>
          </w:tcPr>
          <w:p w14:paraId="1E73D2CF" w14:textId="77777777" w:rsidR="00BB2993" w:rsidRPr="003E5B63" w:rsidRDefault="00BB2993" w:rsidP="003F65D3">
            <w:r w:rsidRPr="003E5B63">
              <w:t xml:space="preserve">81.046 </w:t>
            </w:r>
          </w:p>
        </w:tc>
        <w:tc>
          <w:tcPr>
            <w:tcW w:w="1305" w:type="dxa"/>
            <w:vAlign w:val="center"/>
          </w:tcPr>
          <w:p w14:paraId="5C6B20CB" w14:textId="77777777" w:rsidR="00BB2993" w:rsidRPr="003E5B63" w:rsidRDefault="00BB2993" w:rsidP="003F65D3">
            <w:r w:rsidRPr="003E5B63">
              <w:rPr>
                <w:b/>
                <w:bCs/>
              </w:rPr>
              <w:t xml:space="preserve">0.010 </w:t>
            </w:r>
          </w:p>
        </w:tc>
      </w:tr>
      <w:tr w:rsidR="00BB2993" w:rsidRPr="003E5B63" w14:paraId="5626D3AE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7178A7C0" w14:textId="77777777" w:rsidR="00BB2993" w:rsidRPr="00670F50" w:rsidRDefault="00BB2993" w:rsidP="003F65D3">
            <w:r w:rsidRPr="00670F50">
              <w:rPr>
                <w:rFonts w:eastAsia="等线" w:hint="eastAsia"/>
              </w:rPr>
              <w:t>St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3CC8627E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59.540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E774B6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9.148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71954B4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7.219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07766D2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b/>
              </w:rPr>
              <w:t xml:space="preserve">&lt;0.001 </w:t>
            </w:r>
          </w:p>
        </w:tc>
        <w:tc>
          <w:tcPr>
            <w:tcW w:w="982" w:type="dxa"/>
          </w:tcPr>
          <w:p w14:paraId="6546B3E8" w14:textId="77777777" w:rsidR="00BB2993" w:rsidRPr="003E5B63" w:rsidRDefault="00BB2993" w:rsidP="003F65D3">
            <w:pPr>
              <w:rPr>
                <w:b/>
              </w:rPr>
            </w:pPr>
          </w:p>
        </w:tc>
        <w:tc>
          <w:tcPr>
            <w:tcW w:w="1628" w:type="dxa"/>
            <w:vAlign w:val="center"/>
          </w:tcPr>
          <w:p w14:paraId="6470A857" w14:textId="77777777" w:rsidR="00BB2993" w:rsidRPr="00D33F5F" w:rsidRDefault="00BB2993" w:rsidP="003F65D3">
            <w:pPr>
              <w:rPr>
                <w:b/>
              </w:rPr>
            </w:pPr>
            <w:r w:rsidRPr="00670F50">
              <w:rPr>
                <w:rFonts w:eastAsia="等线" w:hint="eastAsia"/>
                <w:color w:val="000000"/>
              </w:rPr>
              <w:t>Av</w:t>
            </w:r>
          </w:p>
        </w:tc>
        <w:tc>
          <w:tcPr>
            <w:tcW w:w="1305" w:type="dxa"/>
            <w:vAlign w:val="center"/>
          </w:tcPr>
          <w:p w14:paraId="50F7025F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59.044 </w:t>
            </w:r>
          </w:p>
        </w:tc>
        <w:tc>
          <w:tcPr>
            <w:tcW w:w="1305" w:type="dxa"/>
            <w:vAlign w:val="center"/>
          </w:tcPr>
          <w:p w14:paraId="2F22DE83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9.463 </w:t>
            </w:r>
          </w:p>
        </w:tc>
        <w:tc>
          <w:tcPr>
            <w:tcW w:w="1305" w:type="dxa"/>
            <w:vAlign w:val="center"/>
          </w:tcPr>
          <w:p w14:paraId="67BF25EC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81.694 </w:t>
            </w:r>
          </w:p>
        </w:tc>
        <w:tc>
          <w:tcPr>
            <w:tcW w:w="1305" w:type="dxa"/>
            <w:vAlign w:val="center"/>
          </w:tcPr>
          <w:p w14:paraId="2B1EC2E0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b/>
                <w:bCs/>
              </w:rPr>
              <w:t xml:space="preserve">0.004 </w:t>
            </w:r>
          </w:p>
        </w:tc>
      </w:tr>
      <w:tr w:rsidR="00BB2993" w:rsidRPr="003E5B63" w14:paraId="2AC67DA9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2A939EEB" w14:textId="77777777" w:rsidR="00BB2993" w:rsidRPr="00670F50" w:rsidRDefault="00BB2993" w:rsidP="003F65D3">
            <w:r w:rsidRPr="00670F50">
              <w:rPr>
                <w:rFonts w:eastAsia="等线" w:hint="eastAsia"/>
              </w:rPr>
              <w:t>Cal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7C4455A4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1.462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4965E3A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3.383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77A9B567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84.504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44A1248F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b/>
              </w:rPr>
              <w:t xml:space="preserve">0.019 </w:t>
            </w:r>
          </w:p>
        </w:tc>
        <w:tc>
          <w:tcPr>
            <w:tcW w:w="982" w:type="dxa"/>
          </w:tcPr>
          <w:p w14:paraId="75044A67" w14:textId="77777777" w:rsidR="00BB2993" w:rsidRPr="003E5B63" w:rsidRDefault="00BB2993" w:rsidP="003F65D3">
            <w:pPr>
              <w:rPr>
                <w:b/>
              </w:rPr>
            </w:pPr>
          </w:p>
        </w:tc>
        <w:tc>
          <w:tcPr>
            <w:tcW w:w="1628" w:type="dxa"/>
            <w:vAlign w:val="center"/>
          </w:tcPr>
          <w:p w14:paraId="40A7440F" w14:textId="77777777" w:rsidR="00BB2993" w:rsidRPr="00D33F5F" w:rsidRDefault="00BB2993" w:rsidP="003F65D3">
            <w:pPr>
              <w:rPr>
                <w:b/>
              </w:rPr>
            </w:pPr>
            <w:r w:rsidRPr="00670F50">
              <w:rPr>
                <w:rFonts w:eastAsia="等线" w:hint="eastAsia"/>
                <w:color w:val="000000"/>
              </w:rPr>
              <w:t>At</w:t>
            </w:r>
          </w:p>
        </w:tc>
        <w:tc>
          <w:tcPr>
            <w:tcW w:w="1305" w:type="dxa"/>
            <w:vAlign w:val="center"/>
          </w:tcPr>
          <w:p w14:paraId="6BEAC9FD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6.532 </w:t>
            </w:r>
          </w:p>
        </w:tc>
        <w:tc>
          <w:tcPr>
            <w:tcW w:w="1305" w:type="dxa"/>
            <w:vAlign w:val="center"/>
          </w:tcPr>
          <w:p w14:paraId="2953E73F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75.030 </w:t>
            </w:r>
          </w:p>
        </w:tc>
        <w:tc>
          <w:tcPr>
            <w:tcW w:w="1305" w:type="dxa"/>
            <w:vAlign w:val="center"/>
          </w:tcPr>
          <w:p w14:paraId="12DB2AF0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85.642 </w:t>
            </w:r>
          </w:p>
        </w:tc>
        <w:tc>
          <w:tcPr>
            <w:tcW w:w="1305" w:type="dxa"/>
            <w:vAlign w:val="center"/>
          </w:tcPr>
          <w:p w14:paraId="7D0B04DD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b/>
                <w:bCs/>
              </w:rPr>
              <w:t xml:space="preserve">0.034 </w:t>
            </w:r>
          </w:p>
        </w:tc>
      </w:tr>
      <w:tr w:rsidR="00BB2993" w:rsidRPr="003E5B63" w14:paraId="22CD4B77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1BCF7B1D" w14:textId="77777777" w:rsidR="00BB2993" w:rsidRPr="00670F50" w:rsidRDefault="00BB2993" w:rsidP="003F65D3">
            <w:r w:rsidRPr="00670F50">
              <w:rPr>
                <w:rFonts w:eastAsia="等线" w:hint="eastAsia"/>
              </w:rPr>
              <w:t>Sn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01B2BC4A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5.586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0EE1190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9.176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0824A160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3.166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004FA51D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0A7DF6B8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1D6EB8A1" w14:textId="77777777" w:rsidR="00BB2993" w:rsidRPr="00D33F5F" w:rsidRDefault="00BB2993" w:rsidP="003F65D3">
            <w:pPr>
              <w:rPr>
                <w:rFonts w:eastAsia="等线"/>
                <w:b/>
                <w:color w:val="000000"/>
              </w:rPr>
            </w:pPr>
            <w:r w:rsidRPr="00670F50">
              <w:rPr>
                <w:rFonts w:eastAsia="等线" w:hint="eastAsia"/>
                <w:color w:val="000000"/>
              </w:rPr>
              <w:t>Cp</w:t>
            </w:r>
          </w:p>
        </w:tc>
        <w:tc>
          <w:tcPr>
            <w:tcW w:w="1305" w:type="dxa"/>
            <w:vAlign w:val="center"/>
          </w:tcPr>
          <w:p w14:paraId="3BADBACB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58.758 </w:t>
            </w:r>
          </w:p>
        </w:tc>
        <w:tc>
          <w:tcPr>
            <w:tcW w:w="1305" w:type="dxa"/>
            <w:vAlign w:val="center"/>
          </w:tcPr>
          <w:p w14:paraId="12E3BED3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6.245 </w:t>
            </w:r>
          </w:p>
        </w:tc>
        <w:tc>
          <w:tcPr>
            <w:tcW w:w="1305" w:type="dxa"/>
            <w:vAlign w:val="center"/>
          </w:tcPr>
          <w:p w14:paraId="461C61F2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75.730 </w:t>
            </w:r>
          </w:p>
        </w:tc>
        <w:tc>
          <w:tcPr>
            <w:tcW w:w="1305" w:type="dxa"/>
            <w:vAlign w:val="center"/>
          </w:tcPr>
          <w:p w14:paraId="49E64AB8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b/>
                <w:bCs/>
              </w:rPr>
              <w:t xml:space="preserve">0.001 </w:t>
            </w:r>
          </w:p>
        </w:tc>
      </w:tr>
      <w:tr w:rsidR="00BB2993" w:rsidRPr="003E5B63" w14:paraId="42506998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38D4C6CF" w14:textId="77777777" w:rsidR="00BB2993" w:rsidRPr="00670F50" w:rsidRDefault="00BB2993" w:rsidP="003F65D3">
            <w:r w:rsidRPr="00670F50">
              <w:rPr>
                <w:rFonts w:eastAsia="等线" w:hint="eastAsia"/>
              </w:rPr>
              <w:t>Ai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55DBBDFA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5.472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A14044C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0.277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1CF5C7B4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6.124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1BFB140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0A3CA0B3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52ED9711" w14:textId="77777777" w:rsidR="00BB2993" w:rsidRPr="00D33F5F" w:rsidRDefault="00BB2993" w:rsidP="003F65D3">
            <w:pPr>
              <w:rPr>
                <w:rFonts w:eastAsia="等线"/>
                <w:b/>
                <w:color w:val="000000"/>
              </w:rPr>
            </w:pPr>
            <w:r w:rsidRPr="00670F50">
              <w:rPr>
                <w:rFonts w:eastAsia="等线" w:hint="eastAsia"/>
                <w:color w:val="000000"/>
              </w:rPr>
              <w:t>Cc</w:t>
            </w:r>
          </w:p>
        </w:tc>
        <w:tc>
          <w:tcPr>
            <w:tcW w:w="1305" w:type="dxa"/>
            <w:vAlign w:val="center"/>
          </w:tcPr>
          <w:p w14:paraId="7FC94F2C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58.797 </w:t>
            </w:r>
          </w:p>
        </w:tc>
        <w:tc>
          <w:tcPr>
            <w:tcW w:w="1305" w:type="dxa"/>
            <w:vAlign w:val="center"/>
          </w:tcPr>
          <w:p w14:paraId="68EF4FAE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70.438 </w:t>
            </w:r>
          </w:p>
        </w:tc>
        <w:tc>
          <w:tcPr>
            <w:tcW w:w="1305" w:type="dxa"/>
            <w:vAlign w:val="center"/>
          </w:tcPr>
          <w:p w14:paraId="3FD0BA6D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80.418 </w:t>
            </w:r>
          </w:p>
        </w:tc>
        <w:tc>
          <w:tcPr>
            <w:tcW w:w="1305" w:type="dxa"/>
            <w:vAlign w:val="center"/>
          </w:tcPr>
          <w:p w14:paraId="458CB6DF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b/>
                <w:bCs/>
              </w:rPr>
              <w:t xml:space="preserve">0.001 </w:t>
            </w:r>
          </w:p>
        </w:tc>
      </w:tr>
      <w:tr w:rsidR="00BB2993" w:rsidRPr="003E5B63" w14:paraId="6E9ACB68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21EFCB3B" w14:textId="77777777" w:rsidR="00BB2993" w:rsidRPr="00670F50" w:rsidRDefault="00BB2993" w:rsidP="003F65D3">
            <w:proofErr w:type="spellStart"/>
            <w:r w:rsidRPr="00670F50">
              <w:rPr>
                <w:rFonts w:eastAsia="等线" w:hint="eastAsia"/>
              </w:rPr>
              <w:t>Pf</w:t>
            </w:r>
            <w:proofErr w:type="spellEnd"/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07545634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59.592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97BAC1B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68.812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28866FE3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t xml:space="preserve">77.208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487F1668" w14:textId="77777777" w:rsidR="00BB2993" w:rsidRPr="003E5B63" w:rsidRDefault="00BB2993" w:rsidP="003F65D3">
            <w:pPr>
              <w:rPr>
                <w:color w:val="000000"/>
              </w:rPr>
            </w:pPr>
            <w:r w:rsidRPr="003E5B63">
              <w:rPr>
                <w:b/>
              </w:rPr>
              <w:t xml:space="preserve">0.001 </w:t>
            </w:r>
          </w:p>
        </w:tc>
        <w:tc>
          <w:tcPr>
            <w:tcW w:w="982" w:type="dxa"/>
          </w:tcPr>
          <w:p w14:paraId="4E8B5D6F" w14:textId="77777777" w:rsidR="00BB2993" w:rsidRPr="003E5B63" w:rsidRDefault="00BB2993" w:rsidP="003F65D3">
            <w:pPr>
              <w:rPr>
                <w:b/>
              </w:rPr>
            </w:pPr>
          </w:p>
        </w:tc>
        <w:tc>
          <w:tcPr>
            <w:tcW w:w="1628" w:type="dxa"/>
            <w:vAlign w:val="center"/>
          </w:tcPr>
          <w:p w14:paraId="538C5A5E" w14:textId="77777777" w:rsidR="00BB2993" w:rsidRPr="00D33F5F" w:rsidRDefault="00BB2993" w:rsidP="003F65D3">
            <w:pPr>
              <w:rPr>
                <w:b/>
              </w:rPr>
            </w:pPr>
            <w:r w:rsidRPr="00670F50">
              <w:rPr>
                <w:rFonts w:eastAsia="等线" w:hint="eastAsia"/>
                <w:color w:val="000000"/>
              </w:rPr>
              <w:t>Cs</w:t>
            </w:r>
          </w:p>
        </w:tc>
        <w:tc>
          <w:tcPr>
            <w:tcW w:w="1305" w:type="dxa"/>
            <w:vAlign w:val="center"/>
          </w:tcPr>
          <w:p w14:paraId="4A73A955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70.135 </w:t>
            </w:r>
          </w:p>
        </w:tc>
        <w:tc>
          <w:tcPr>
            <w:tcW w:w="1305" w:type="dxa"/>
            <w:vAlign w:val="center"/>
          </w:tcPr>
          <w:p w14:paraId="5233EBE8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77.644 </w:t>
            </w:r>
          </w:p>
        </w:tc>
        <w:tc>
          <w:tcPr>
            <w:tcW w:w="1305" w:type="dxa"/>
            <w:vAlign w:val="center"/>
          </w:tcPr>
          <w:p w14:paraId="2CEE0ECE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86.862 </w:t>
            </w:r>
          </w:p>
        </w:tc>
        <w:tc>
          <w:tcPr>
            <w:tcW w:w="1305" w:type="dxa"/>
            <w:vAlign w:val="center"/>
          </w:tcPr>
          <w:p w14:paraId="43BAC16A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0.067 </w:t>
            </w:r>
          </w:p>
        </w:tc>
      </w:tr>
      <w:tr w:rsidR="00BB2993" w:rsidRPr="003E5B63" w14:paraId="0B3DA118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437A550F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Pb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71DF917" w14:textId="77777777" w:rsidR="00BB2993" w:rsidRPr="003E5B63" w:rsidRDefault="00BB2993" w:rsidP="003F65D3">
            <w:r w:rsidRPr="003E5B63">
              <w:t xml:space="preserve">59.426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3E9BC9F" w14:textId="77777777" w:rsidR="00BB2993" w:rsidRPr="003E5B63" w:rsidRDefault="00BB2993" w:rsidP="003F65D3">
            <w:r w:rsidRPr="003E5B63">
              <w:t xml:space="preserve">67.541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18F614BA" w14:textId="77777777" w:rsidR="00BB2993" w:rsidRPr="003E5B63" w:rsidRDefault="00BB2993" w:rsidP="003F65D3">
            <w:r w:rsidRPr="003E5B63">
              <w:t xml:space="preserve">74.520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3385EBCD" w14:textId="77777777" w:rsidR="00BB2993" w:rsidRPr="003E5B63" w:rsidRDefault="00BB2993" w:rsidP="003F65D3">
            <w:r w:rsidRPr="003E5B63">
              <w:rPr>
                <w:b/>
              </w:rPr>
              <w:t xml:space="preserve">&lt;0.001 </w:t>
            </w:r>
          </w:p>
        </w:tc>
        <w:tc>
          <w:tcPr>
            <w:tcW w:w="982" w:type="dxa"/>
          </w:tcPr>
          <w:p w14:paraId="33B3F536" w14:textId="77777777" w:rsidR="00BB2993" w:rsidRPr="003E5B63" w:rsidRDefault="00BB2993" w:rsidP="003F65D3">
            <w:pPr>
              <w:rPr>
                <w:b/>
              </w:rPr>
            </w:pPr>
          </w:p>
        </w:tc>
        <w:tc>
          <w:tcPr>
            <w:tcW w:w="1628" w:type="dxa"/>
            <w:vAlign w:val="center"/>
          </w:tcPr>
          <w:p w14:paraId="19D2D503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color w:val="000000"/>
              </w:rPr>
              <w:t>1</w:t>
            </w:r>
          </w:p>
        </w:tc>
        <w:tc>
          <w:tcPr>
            <w:tcW w:w="1305" w:type="dxa"/>
            <w:vAlign w:val="center"/>
          </w:tcPr>
          <w:p w14:paraId="48429700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6.723 </w:t>
            </w:r>
          </w:p>
        </w:tc>
        <w:tc>
          <w:tcPr>
            <w:tcW w:w="1305" w:type="dxa"/>
            <w:vAlign w:val="center"/>
          </w:tcPr>
          <w:p w14:paraId="3DA7BCB5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8.355 </w:t>
            </w:r>
          </w:p>
        </w:tc>
        <w:tc>
          <w:tcPr>
            <w:tcW w:w="1305" w:type="dxa"/>
            <w:vAlign w:val="center"/>
          </w:tcPr>
          <w:p w14:paraId="66FF4032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70.125 </w:t>
            </w:r>
          </w:p>
        </w:tc>
        <w:tc>
          <w:tcPr>
            <w:tcW w:w="1305" w:type="dxa"/>
            <w:vAlign w:val="center"/>
          </w:tcPr>
          <w:p w14:paraId="694EB333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454819D4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5659C8F8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Md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D7FB539" w14:textId="77777777" w:rsidR="00BB2993" w:rsidRPr="003E5B63" w:rsidRDefault="00BB2993" w:rsidP="003F65D3">
            <w:r w:rsidRPr="003E5B63">
              <w:t xml:space="preserve">68.608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37583176" w14:textId="77777777" w:rsidR="00BB2993" w:rsidRPr="003E5B63" w:rsidRDefault="00BB2993" w:rsidP="003F65D3">
            <w:r w:rsidRPr="003E5B63">
              <w:t xml:space="preserve">75.141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4D6E48F8" w14:textId="77777777" w:rsidR="00BB2993" w:rsidRPr="003E5B63" w:rsidRDefault="00BB2993" w:rsidP="003F65D3">
            <w:r w:rsidRPr="003E5B63">
              <w:t xml:space="preserve">82.310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1AF2286A" w14:textId="77777777" w:rsidR="00BB2993" w:rsidRPr="003E5B63" w:rsidRDefault="00BB2993" w:rsidP="003F65D3">
            <w:r w:rsidRPr="003E5B63">
              <w:rPr>
                <w:b/>
              </w:rPr>
              <w:t xml:space="preserve">0.010 </w:t>
            </w:r>
          </w:p>
        </w:tc>
        <w:tc>
          <w:tcPr>
            <w:tcW w:w="982" w:type="dxa"/>
          </w:tcPr>
          <w:p w14:paraId="57052793" w14:textId="77777777" w:rsidR="00BB2993" w:rsidRPr="003E5B63" w:rsidRDefault="00BB2993" w:rsidP="003F65D3">
            <w:pPr>
              <w:rPr>
                <w:b/>
              </w:rPr>
            </w:pPr>
          </w:p>
        </w:tc>
        <w:tc>
          <w:tcPr>
            <w:tcW w:w="1628" w:type="dxa"/>
            <w:vAlign w:val="center"/>
          </w:tcPr>
          <w:p w14:paraId="7BCC0DA9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color w:val="000000"/>
              </w:rPr>
              <w:t>2</w:t>
            </w:r>
          </w:p>
        </w:tc>
        <w:tc>
          <w:tcPr>
            <w:tcW w:w="1305" w:type="dxa"/>
            <w:vAlign w:val="center"/>
          </w:tcPr>
          <w:p w14:paraId="5E3515BD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3.949 </w:t>
            </w:r>
          </w:p>
        </w:tc>
        <w:tc>
          <w:tcPr>
            <w:tcW w:w="1305" w:type="dxa"/>
            <w:vAlign w:val="center"/>
          </w:tcPr>
          <w:p w14:paraId="358FCB8D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68.139 </w:t>
            </w:r>
          </w:p>
        </w:tc>
        <w:tc>
          <w:tcPr>
            <w:tcW w:w="1305" w:type="dxa"/>
            <w:vAlign w:val="center"/>
          </w:tcPr>
          <w:p w14:paraId="6880BC88" w14:textId="77777777" w:rsidR="00BB2993" w:rsidRPr="003E5B63" w:rsidRDefault="00BB2993" w:rsidP="003F65D3">
            <w:pPr>
              <w:rPr>
                <w:b/>
              </w:rPr>
            </w:pPr>
            <w:r w:rsidRPr="003E5B63">
              <w:t xml:space="preserve">72.419 </w:t>
            </w:r>
          </w:p>
        </w:tc>
        <w:tc>
          <w:tcPr>
            <w:tcW w:w="1305" w:type="dxa"/>
            <w:vAlign w:val="center"/>
          </w:tcPr>
          <w:p w14:paraId="2DCDA538" w14:textId="77777777" w:rsidR="00BB2993" w:rsidRPr="003E5B63" w:rsidRDefault="00BB2993" w:rsidP="003F65D3">
            <w:pPr>
              <w:rPr>
                <w:b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282A2AB7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7A13B49A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Cab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610468EF" w14:textId="77777777" w:rsidR="00BB2993" w:rsidRPr="003E5B63" w:rsidRDefault="00BB2993" w:rsidP="003F65D3">
            <w:r w:rsidRPr="003E5B63">
              <w:t xml:space="preserve">61.330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013A95BC" w14:textId="77777777" w:rsidR="00BB2993" w:rsidRPr="003E5B63" w:rsidRDefault="00BB2993" w:rsidP="003F65D3">
            <w:r w:rsidRPr="003E5B63">
              <w:t xml:space="preserve">64.743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3F8EF8E8" w14:textId="77777777" w:rsidR="00BB2993" w:rsidRPr="003E5B63" w:rsidRDefault="00BB2993" w:rsidP="003F65D3">
            <w:r w:rsidRPr="003E5B63">
              <w:t xml:space="preserve">68.986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6AEFAB2E" w14:textId="77777777" w:rsidR="00BB2993" w:rsidRPr="003E5B63" w:rsidRDefault="00BB2993" w:rsidP="003F65D3"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0786F348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5F2FD677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color w:val="000000"/>
              </w:rPr>
              <w:t>4</w:t>
            </w:r>
          </w:p>
        </w:tc>
        <w:tc>
          <w:tcPr>
            <w:tcW w:w="1305" w:type="dxa"/>
            <w:vAlign w:val="center"/>
          </w:tcPr>
          <w:p w14:paraId="49436DBE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1.342 </w:t>
            </w:r>
          </w:p>
        </w:tc>
        <w:tc>
          <w:tcPr>
            <w:tcW w:w="1305" w:type="dxa"/>
            <w:vAlign w:val="center"/>
          </w:tcPr>
          <w:p w14:paraId="3AD5FC0C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4.163 </w:t>
            </w:r>
          </w:p>
        </w:tc>
        <w:tc>
          <w:tcPr>
            <w:tcW w:w="1305" w:type="dxa"/>
            <w:vAlign w:val="center"/>
          </w:tcPr>
          <w:p w14:paraId="3E333306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6.989 </w:t>
            </w:r>
          </w:p>
        </w:tc>
        <w:tc>
          <w:tcPr>
            <w:tcW w:w="1305" w:type="dxa"/>
            <w:vAlign w:val="center"/>
          </w:tcPr>
          <w:p w14:paraId="4D393EC7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104E5483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</w:tcPr>
          <w:p w14:paraId="74B580D3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Mc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721C1064" w14:textId="77777777" w:rsidR="00BB2993" w:rsidRPr="003E5B63" w:rsidRDefault="00BB2993" w:rsidP="003F65D3">
            <w:r w:rsidRPr="003E5B63">
              <w:t xml:space="preserve">51.860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39ADC257" w14:textId="77777777" w:rsidR="00BB2993" w:rsidRPr="003E5B63" w:rsidRDefault="00BB2993" w:rsidP="003F65D3">
            <w:r w:rsidRPr="003E5B63">
              <w:t xml:space="preserve">58.852 </w:t>
            </w:r>
          </w:p>
        </w:tc>
        <w:tc>
          <w:tcPr>
            <w:tcW w:w="1304" w:type="dxa"/>
            <w:shd w:val="clear" w:color="auto" w:fill="auto"/>
            <w:noWrap/>
            <w:vAlign w:val="center"/>
          </w:tcPr>
          <w:p w14:paraId="5A0560BD" w14:textId="77777777" w:rsidR="00BB2993" w:rsidRPr="003E5B63" w:rsidRDefault="00BB2993" w:rsidP="003F65D3">
            <w:r w:rsidRPr="003E5B63">
              <w:t xml:space="preserve">63.992 </w:t>
            </w:r>
          </w:p>
        </w:tc>
        <w:tc>
          <w:tcPr>
            <w:tcW w:w="1305" w:type="dxa"/>
            <w:shd w:val="clear" w:color="auto" w:fill="auto"/>
            <w:noWrap/>
            <w:vAlign w:val="center"/>
          </w:tcPr>
          <w:p w14:paraId="1B5D2A66" w14:textId="77777777" w:rsidR="00BB2993" w:rsidRPr="003E5B63" w:rsidRDefault="00BB2993" w:rsidP="003F65D3"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60304892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375CE7C0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color w:val="000000"/>
              </w:rPr>
              <w:t>6</w:t>
            </w:r>
          </w:p>
        </w:tc>
        <w:tc>
          <w:tcPr>
            <w:tcW w:w="1305" w:type="dxa"/>
            <w:vAlign w:val="center"/>
          </w:tcPr>
          <w:p w14:paraId="02337B02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3.954 </w:t>
            </w:r>
          </w:p>
        </w:tc>
        <w:tc>
          <w:tcPr>
            <w:tcW w:w="1305" w:type="dxa"/>
            <w:vAlign w:val="center"/>
          </w:tcPr>
          <w:p w14:paraId="0C02AF6E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7.253 </w:t>
            </w:r>
          </w:p>
        </w:tc>
        <w:tc>
          <w:tcPr>
            <w:tcW w:w="1305" w:type="dxa"/>
            <w:vAlign w:val="center"/>
          </w:tcPr>
          <w:p w14:paraId="5E10CF2D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70.958 </w:t>
            </w:r>
          </w:p>
        </w:tc>
        <w:tc>
          <w:tcPr>
            <w:tcW w:w="1305" w:type="dxa"/>
            <w:vAlign w:val="center"/>
          </w:tcPr>
          <w:p w14:paraId="45E8D55E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44AF4EAD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  <w:hideMark/>
          </w:tcPr>
          <w:p w14:paraId="280CE581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Car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1CD5D62" w14:textId="77777777" w:rsidR="00BB2993" w:rsidRPr="003E5B63" w:rsidRDefault="00BB2993" w:rsidP="003F65D3">
            <w:r w:rsidRPr="003E5B63">
              <w:t xml:space="preserve">61.204 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E843213" w14:textId="77777777" w:rsidR="00BB2993" w:rsidRPr="003E5B63" w:rsidRDefault="00BB2993" w:rsidP="003F65D3">
            <w:r w:rsidRPr="003E5B63">
              <w:t xml:space="preserve">70.252 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081C298" w14:textId="77777777" w:rsidR="00BB2993" w:rsidRPr="003E5B63" w:rsidRDefault="00BB2993" w:rsidP="003F65D3">
            <w:r w:rsidRPr="003E5B63">
              <w:t xml:space="preserve">78.282 </w:t>
            </w:r>
          </w:p>
        </w:tc>
        <w:tc>
          <w:tcPr>
            <w:tcW w:w="1305" w:type="dxa"/>
            <w:shd w:val="clear" w:color="auto" w:fill="auto"/>
            <w:noWrap/>
            <w:vAlign w:val="center"/>
            <w:hideMark/>
          </w:tcPr>
          <w:p w14:paraId="0D1303D5" w14:textId="77777777" w:rsidR="00BB2993" w:rsidRPr="003E5B63" w:rsidRDefault="00BB2993" w:rsidP="003F65D3"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2D86C837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vAlign w:val="center"/>
          </w:tcPr>
          <w:p w14:paraId="26BBB00D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color w:val="000000"/>
              </w:rPr>
              <w:t>12</w:t>
            </w:r>
          </w:p>
        </w:tc>
        <w:tc>
          <w:tcPr>
            <w:tcW w:w="1305" w:type="dxa"/>
            <w:vAlign w:val="center"/>
          </w:tcPr>
          <w:p w14:paraId="095D9830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2.896 </w:t>
            </w:r>
          </w:p>
        </w:tc>
        <w:tc>
          <w:tcPr>
            <w:tcW w:w="1305" w:type="dxa"/>
            <w:vAlign w:val="center"/>
          </w:tcPr>
          <w:p w14:paraId="66A420C5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5.853 </w:t>
            </w:r>
          </w:p>
        </w:tc>
        <w:tc>
          <w:tcPr>
            <w:tcW w:w="1305" w:type="dxa"/>
            <w:vAlign w:val="center"/>
          </w:tcPr>
          <w:p w14:paraId="418A1805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t xml:space="preserve">69.123 </w:t>
            </w:r>
          </w:p>
        </w:tc>
        <w:tc>
          <w:tcPr>
            <w:tcW w:w="1305" w:type="dxa"/>
            <w:vAlign w:val="center"/>
          </w:tcPr>
          <w:p w14:paraId="69C84FEE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3E5B63" w14:paraId="7B8FD510" w14:textId="77777777" w:rsidTr="003F65D3">
        <w:trPr>
          <w:cantSplit/>
          <w:trHeight w:val="312"/>
          <w:jc w:val="center"/>
        </w:trPr>
        <w:tc>
          <w:tcPr>
            <w:tcW w:w="1031" w:type="dxa"/>
            <w:shd w:val="clear" w:color="auto" w:fill="auto"/>
            <w:noWrap/>
            <w:vAlign w:val="center"/>
            <w:hideMark/>
          </w:tcPr>
          <w:p w14:paraId="146A2E4C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Sa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87EDF38" w14:textId="77777777" w:rsidR="00BB2993" w:rsidRPr="003E5B63" w:rsidRDefault="00BB2993" w:rsidP="003F65D3">
            <w:r w:rsidRPr="003E5B63">
              <w:t xml:space="preserve">65.420 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646375E" w14:textId="77777777" w:rsidR="00BB2993" w:rsidRPr="003E5B63" w:rsidRDefault="00BB2993" w:rsidP="003F65D3">
            <w:r w:rsidRPr="003E5B63">
              <w:t xml:space="preserve">69.014 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EC6EAB1" w14:textId="77777777" w:rsidR="00BB2993" w:rsidRPr="003E5B63" w:rsidRDefault="00BB2993" w:rsidP="003F65D3">
            <w:r w:rsidRPr="003E5B63">
              <w:t xml:space="preserve">73.058 </w:t>
            </w:r>
          </w:p>
        </w:tc>
        <w:tc>
          <w:tcPr>
            <w:tcW w:w="1305" w:type="dxa"/>
            <w:shd w:val="clear" w:color="auto" w:fill="auto"/>
            <w:noWrap/>
            <w:vAlign w:val="center"/>
            <w:hideMark/>
          </w:tcPr>
          <w:p w14:paraId="00263E1B" w14:textId="77777777" w:rsidR="00BB2993" w:rsidRPr="003E5B63" w:rsidRDefault="00BB2993" w:rsidP="003F65D3"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</w:tcPr>
          <w:p w14:paraId="56292EF4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</w:tcPr>
          <w:p w14:paraId="04FB39BC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</w:tcPr>
          <w:p w14:paraId="34E2A329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</w:tcPr>
          <w:p w14:paraId="759A28C5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</w:tcPr>
          <w:p w14:paraId="361AF558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</w:tcPr>
          <w:p w14:paraId="4342FA79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</w:tr>
      <w:tr w:rsidR="00BB2993" w:rsidRPr="003E5B63" w14:paraId="0DB91849" w14:textId="77777777" w:rsidTr="003F65D3">
        <w:trPr>
          <w:cantSplit/>
          <w:trHeight w:val="312"/>
          <w:jc w:val="center"/>
        </w:trPr>
        <w:tc>
          <w:tcPr>
            <w:tcW w:w="103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DB03C" w14:textId="77777777" w:rsidR="00BB2993" w:rsidRPr="00D33F5F" w:rsidRDefault="00BB2993" w:rsidP="003F65D3">
            <w:r w:rsidRPr="00670F50">
              <w:rPr>
                <w:rFonts w:eastAsia="等线" w:hint="eastAsia"/>
                <w:color w:val="000000"/>
              </w:rPr>
              <w:t>Pa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EDD84" w14:textId="77777777" w:rsidR="00BB2993" w:rsidRPr="003E5B63" w:rsidRDefault="00BB2993" w:rsidP="003F65D3">
            <w:r w:rsidRPr="003E5B63">
              <w:t xml:space="preserve">54.838 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4E421" w14:textId="77777777" w:rsidR="00BB2993" w:rsidRPr="003E5B63" w:rsidRDefault="00BB2993" w:rsidP="003F65D3">
            <w:r w:rsidRPr="003E5B63">
              <w:t xml:space="preserve">63.262 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06AEE" w14:textId="77777777" w:rsidR="00BB2993" w:rsidRPr="003E5B63" w:rsidRDefault="00BB2993" w:rsidP="003F65D3">
            <w:r w:rsidRPr="003E5B63">
              <w:t xml:space="preserve">70.919 </w:t>
            </w:r>
          </w:p>
        </w:tc>
        <w:tc>
          <w:tcPr>
            <w:tcW w:w="130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2F4FD" w14:textId="77777777" w:rsidR="00BB2993" w:rsidRPr="003E5B63" w:rsidRDefault="00BB2993" w:rsidP="003F65D3">
            <w:r w:rsidRPr="003E5B63">
              <w:rPr>
                <w:rFonts w:eastAsia="等线"/>
                <w:b/>
                <w:color w:val="000000"/>
              </w:rPr>
              <w:t>&lt;0.001</w:t>
            </w:r>
          </w:p>
        </w:tc>
        <w:tc>
          <w:tcPr>
            <w:tcW w:w="982" w:type="dxa"/>
            <w:tcBorders>
              <w:bottom w:val="single" w:sz="4" w:space="0" w:color="auto"/>
            </w:tcBorders>
          </w:tcPr>
          <w:p w14:paraId="388D8785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628" w:type="dxa"/>
            <w:tcBorders>
              <w:bottom w:val="single" w:sz="4" w:space="0" w:color="auto"/>
            </w:tcBorders>
          </w:tcPr>
          <w:p w14:paraId="2894CBAA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  <w:tcBorders>
              <w:bottom w:val="single" w:sz="4" w:space="0" w:color="auto"/>
            </w:tcBorders>
          </w:tcPr>
          <w:p w14:paraId="6F560422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  <w:tcBorders>
              <w:bottom w:val="single" w:sz="4" w:space="0" w:color="auto"/>
            </w:tcBorders>
          </w:tcPr>
          <w:p w14:paraId="51E98237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  <w:tcBorders>
              <w:bottom w:val="single" w:sz="4" w:space="0" w:color="auto"/>
            </w:tcBorders>
          </w:tcPr>
          <w:p w14:paraId="0635472F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  <w:tc>
          <w:tcPr>
            <w:tcW w:w="1305" w:type="dxa"/>
            <w:tcBorders>
              <w:bottom w:val="single" w:sz="4" w:space="0" w:color="auto"/>
            </w:tcBorders>
          </w:tcPr>
          <w:p w14:paraId="44F88953" w14:textId="77777777" w:rsidR="00BB2993" w:rsidRPr="003E5B63" w:rsidRDefault="00BB2993" w:rsidP="003F65D3">
            <w:pPr>
              <w:rPr>
                <w:rFonts w:eastAsia="等线"/>
                <w:b/>
                <w:color w:val="000000"/>
              </w:rPr>
            </w:pPr>
          </w:p>
        </w:tc>
      </w:tr>
      <w:bookmarkEnd w:id="21"/>
    </w:tbl>
    <w:p w14:paraId="10E567E9" w14:textId="77777777" w:rsidR="00BB2993" w:rsidRDefault="00BB2993" w:rsidP="00BB2993">
      <w:pPr>
        <w:rPr>
          <w:b/>
          <w:bCs/>
        </w:rPr>
      </w:pPr>
      <w:r>
        <w:rPr>
          <w:b/>
          <w:bCs/>
        </w:rPr>
        <w:br w:type="page"/>
      </w:r>
    </w:p>
    <w:p w14:paraId="4BD022BF" w14:textId="77777777" w:rsidR="00BB2993" w:rsidRPr="0043416D" w:rsidRDefault="00BB2993" w:rsidP="00BB2993">
      <w:pPr>
        <w:spacing w:line="360" w:lineRule="auto"/>
        <w:rPr>
          <w:rFonts w:eastAsia="等线"/>
        </w:rPr>
      </w:pPr>
      <w:r w:rsidRPr="00C223D7">
        <w:rPr>
          <w:b/>
          <w:bCs/>
        </w:rPr>
        <w:lastRenderedPageBreak/>
        <w:t>Table S</w:t>
      </w:r>
      <w:r>
        <w:rPr>
          <w:rFonts w:hint="eastAsia"/>
          <w:b/>
          <w:bCs/>
        </w:rPr>
        <w:t>7</w:t>
      </w:r>
      <w:r w:rsidRPr="00C223D7">
        <w:t xml:space="preserve"> Effect size estimates and predictability tests across species richness levels. For each response variable at each species richness level, </w:t>
      </w:r>
      <w:r>
        <w:rPr>
          <w:rFonts w:eastAsia="等线" w:hint="eastAsia"/>
          <w:i/>
          <w:iCs/>
        </w:rPr>
        <w:t>P</w:t>
      </w:r>
      <w:r>
        <w:rPr>
          <w:rFonts w:hint="eastAsia"/>
        </w:rPr>
        <w:t xml:space="preserve"> </w:t>
      </w:r>
      <w:r w:rsidRPr="00C223D7">
        <w:t xml:space="preserve">values were calculated under each assumption to assess the likelihood that the observed mean effect size differs from the predicted value by chance. </w:t>
      </w:r>
      <w:bookmarkStart w:id="22" w:name="OLE_LINK221"/>
      <w:r w:rsidRPr="00354370">
        <w:t>Model parameters are given</w:t>
      </w:r>
      <w:r>
        <w:rPr>
          <w:rFonts w:hint="eastAsia"/>
        </w:rPr>
        <w:t>.</w:t>
      </w:r>
      <w:bookmarkEnd w:id="22"/>
      <w:r w:rsidRPr="00354370">
        <w:t xml:space="preserve"> </w:t>
      </w:r>
      <w:bookmarkStart w:id="23" w:name="OLE_LINK219"/>
      <w:r w:rsidRPr="00C223D7">
        <w:rPr>
          <w:rFonts w:eastAsia="等线"/>
        </w:rPr>
        <w:t xml:space="preserve">Significant </w:t>
      </w:r>
      <w:r>
        <w:rPr>
          <w:rFonts w:eastAsia="等线" w:hint="eastAsia"/>
          <w:i/>
          <w:iCs/>
        </w:rPr>
        <w:t>P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>values (</w:t>
      </w:r>
      <w:r w:rsidRPr="00C223D7">
        <w:rPr>
          <w:rFonts w:eastAsia="等线"/>
          <w:i/>
          <w:iCs/>
        </w:rPr>
        <w:t xml:space="preserve">P </w:t>
      </w:r>
      <w:r w:rsidRPr="00C223D7">
        <w:rPr>
          <w:rFonts w:eastAsia="等线"/>
        </w:rPr>
        <w:t>&lt; 0.05) are presented in bold</w:t>
      </w:r>
      <w:bookmarkEnd w:id="23"/>
      <w:r w:rsidRPr="00C223D7">
        <w:rPr>
          <w:rFonts w:eastAsia="等线"/>
        </w:rPr>
        <w:t>.</w:t>
      </w:r>
      <w:r>
        <w:rPr>
          <w:rFonts w:eastAsia="等线" w:hint="eastAsia"/>
        </w:rPr>
        <w:t xml:space="preserve"> </w:t>
      </w:r>
      <w:bookmarkStart w:id="24" w:name="OLE_LINK222"/>
      <w:r w:rsidRPr="00C223D7">
        <w:rPr>
          <w:rFonts w:eastAsia="等线"/>
        </w:rPr>
        <w:t>CI: confidential interval.</w:t>
      </w:r>
      <w:bookmarkEnd w:id="24"/>
    </w:p>
    <w:tbl>
      <w:tblPr>
        <w:tblW w:w="2943" w:type="pct"/>
        <w:jc w:val="center"/>
        <w:tblLayout w:type="fixed"/>
        <w:tblLook w:val="04A0" w:firstRow="1" w:lastRow="0" w:firstColumn="1" w:lastColumn="0" w:noHBand="0" w:noVBand="1"/>
      </w:tblPr>
      <w:tblGrid>
        <w:gridCol w:w="1211"/>
        <w:gridCol w:w="1762"/>
        <w:gridCol w:w="1311"/>
        <w:gridCol w:w="1311"/>
        <w:gridCol w:w="1311"/>
        <w:gridCol w:w="1310"/>
      </w:tblGrid>
      <w:tr w:rsidR="00BB2993" w:rsidRPr="00485E26" w14:paraId="2F16F234" w14:textId="77777777" w:rsidTr="003F65D3">
        <w:trPr>
          <w:trHeight w:val="320"/>
          <w:jc w:val="center"/>
        </w:trPr>
        <w:tc>
          <w:tcPr>
            <w:tcW w:w="737" w:type="pct"/>
            <w:vMerge w:val="restar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D1CFB5" w14:textId="77777777" w:rsidR="00BB2993" w:rsidRPr="00485E26" w:rsidRDefault="00BB2993" w:rsidP="003F65D3">
            <w:pPr>
              <w:rPr>
                <w:color w:val="000000"/>
              </w:rPr>
            </w:pPr>
            <w:bookmarkStart w:id="25" w:name="_Hlk189746765"/>
            <w:r w:rsidRPr="00485E26">
              <w:rPr>
                <w:color w:val="000000"/>
              </w:rPr>
              <w:t>Richness</w:t>
            </w:r>
          </w:p>
        </w:tc>
        <w:tc>
          <w:tcPr>
            <w:tcW w:w="1072" w:type="pct"/>
            <w:vMerge w:val="restar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1A0FD2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odel</w:t>
            </w:r>
          </w:p>
        </w:tc>
        <w:tc>
          <w:tcPr>
            <w:tcW w:w="3192" w:type="pct"/>
            <w:gridSpan w:val="4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DDC68D" w14:textId="77777777" w:rsidR="00BB2993" w:rsidRPr="00485E26" w:rsidRDefault="00BB2993" w:rsidP="003F65D3">
            <w:pPr>
              <w:jc w:val="center"/>
              <w:rPr>
                <w:bCs/>
                <w:color w:val="000000"/>
              </w:rPr>
            </w:pPr>
            <w:r w:rsidRPr="00485E26">
              <w:rPr>
                <w:color w:val="000000"/>
              </w:rPr>
              <w:t>Total biomass</w:t>
            </w:r>
            <w:r>
              <w:rPr>
                <w:rFonts w:hint="eastAsia"/>
                <w:color w:val="000000"/>
              </w:rPr>
              <w:t xml:space="preserve"> of responding communities</w:t>
            </w:r>
            <w:r w:rsidRPr="00485E26">
              <w:rPr>
                <w:color w:val="000000"/>
              </w:rPr>
              <w:t xml:space="preserve"> for PSF Experiment</w:t>
            </w:r>
          </w:p>
        </w:tc>
      </w:tr>
      <w:tr w:rsidR="00BB2993" w:rsidRPr="00485E26" w14:paraId="2CCE44BE" w14:textId="77777777" w:rsidTr="003F65D3">
        <w:trPr>
          <w:trHeight w:val="320"/>
          <w:jc w:val="center"/>
        </w:trPr>
        <w:tc>
          <w:tcPr>
            <w:tcW w:w="737" w:type="pct"/>
            <w:vMerge/>
            <w:tcBorders>
              <w:bottom w:val="single" w:sz="8" w:space="0" w:color="auto"/>
            </w:tcBorders>
            <w:vAlign w:val="center"/>
            <w:hideMark/>
          </w:tcPr>
          <w:p w14:paraId="1E568CB5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vMerge/>
            <w:tcBorders>
              <w:bottom w:val="single" w:sz="8" w:space="0" w:color="auto"/>
            </w:tcBorders>
            <w:vAlign w:val="center"/>
            <w:hideMark/>
          </w:tcPr>
          <w:p w14:paraId="7960D118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79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4281A7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CI 2.5%</w:t>
            </w:r>
          </w:p>
        </w:tc>
        <w:tc>
          <w:tcPr>
            <w:tcW w:w="79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74A7EE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ean</w:t>
            </w:r>
          </w:p>
        </w:tc>
        <w:tc>
          <w:tcPr>
            <w:tcW w:w="79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5B1B25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CI 97.5%</w:t>
            </w:r>
          </w:p>
        </w:tc>
        <w:tc>
          <w:tcPr>
            <w:tcW w:w="797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2D316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i/>
                <w:iCs/>
                <w:color w:val="000000"/>
              </w:rPr>
              <w:t>P</w:t>
            </w:r>
          </w:p>
        </w:tc>
      </w:tr>
      <w:tr w:rsidR="00BB2993" w:rsidRPr="00485E26" w14:paraId="2B0F7052" w14:textId="77777777" w:rsidTr="003F65D3">
        <w:trPr>
          <w:trHeight w:val="320"/>
          <w:jc w:val="center"/>
        </w:trPr>
        <w:tc>
          <w:tcPr>
            <w:tcW w:w="737" w:type="pct"/>
            <w:vMerge w:val="restar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300990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1</w:t>
            </w:r>
          </w:p>
        </w:tc>
        <w:tc>
          <w:tcPr>
            <w:tcW w:w="1072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EB994D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ctual</w:t>
            </w:r>
          </w:p>
        </w:tc>
        <w:tc>
          <w:tcPr>
            <w:tcW w:w="798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</w:tcPr>
          <w:p w14:paraId="6264FD75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27.113 </w:t>
            </w:r>
          </w:p>
        </w:tc>
        <w:tc>
          <w:tcPr>
            <w:tcW w:w="798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</w:tcPr>
          <w:p w14:paraId="575C5B9A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8.554 </w:t>
            </w:r>
          </w:p>
        </w:tc>
        <w:tc>
          <w:tcPr>
            <w:tcW w:w="798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</w:tcPr>
          <w:p w14:paraId="0D330495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0.772 </w:t>
            </w:r>
          </w:p>
        </w:tc>
        <w:tc>
          <w:tcPr>
            <w:tcW w:w="797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</w:tcPr>
          <w:p w14:paraId="79436F3D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1.000</w:t>
            </w:r>
          </w:p>
        </w:tc>
      </w:tr>
      <w:tr w:rsidR="00BB2993" w:rsidRPr="00485E26" w14:paraId="2A2A3C9F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0A54C8B1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71A3EC0A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ddi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38A32F3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2.251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67586837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8.498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5A2E823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.242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15B05E9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496</w:t>
            </w:r>
          </w:p>
        </w:tc>
      </w:tr>
      <w:tr w:rsidR="00BB2993" w:rsidRPr="00485E26" w14:paraId="30AA4731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31647136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7557E91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ultiplica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896650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2.627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CAED4F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8.775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6A2D31F7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4.557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62E2C4F1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491</w:t>
            </w:r>
          </w:p>
        </w:tc>
      </w:tr>
      <w:tr w:rsidR="00BB2993" w:rsidRPr="00485E26" w14:paraId="3590E6BC" w14:textId="77777777" w:rsidTr="003F65D3">
        <w:trPr>
          <w:trHeight w:val="320"/>
          <w:jc w:val="center"/>
        </w:trPr>
        <w:tc>
          <w:tcPr>
            <w:tcW w:w="737" w:type="pct"/>
            <w:vMerge/>
            <w:tcBorders>
              <w:bottom w:val="single" w:sz="6" w:space="0" w:color="auto"/>
            </w:tcBorders>
            <w:vAlign w:val="center"/>
            <w:hideMark/>
          </w:tcPr>
          <w:p w14:paraId="0F79DD06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5120E7D3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Dominative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766A6FC7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2.588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6C4F153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8.394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30EE8706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.286 </w:t>
            </w:r>
          </w:p>
        </w:tc>
        <w:tc>
          <w:tcPr>
            <w:tcW w:w="79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49BEBE21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489</w:t>
            </w:r>
          </w:p>
        </w:tc>
      </w:tr>
      <w:tr w:rsidR="00BB2993" w:rsidRPr="00485E26" w14:paraId="7834191F" w14:textId="77777777" w:rsidTr="003F65D3">
        <w:trPr>
          <w:trHeight w:val="320"/>
          <w:jc w:val="center"/>
        </w:trPr>
        <w:tc>
          <w:tcPr>
            <w:tcW w:w="737" w:type="pct"/>
            <w:vMerge w:val="restart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2F07F9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2</w:t>
            </w:r>
          </w:p>
        </w:tc>
        <w:tc>
          <w:tcPr>
            <w:tcW w:w="1072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2F5C37D3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ctual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7FD65D4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27.552 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5DC6A0B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8.883 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2810D152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0.170 </w:t>
            </w:r>
          </w:p>
        </w:tc>
        <w:tc>
          <w:tcPr>
            <w:tcW w:w="797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283AF0C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1.000</w:t>
            </w:r>
          </w:p>
        </w:tc>
      </w:tr>
      <w:tr w:rsidR="00BB2993" w:rsidRPr="00485E26" w14:paraId="60BAADFC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01B4ACC2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0B543093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ddi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37D81D52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59.614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78E999C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7.816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34BE929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3.600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0E0B409E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062</w:t>
            </w:r>
          </w:p>
        </w:tc>
      </w:tr>
      <w:tr w:rsidR="00BB2993" w:rsidRPr="00485E26" w14:paraId="009BB554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74B18C69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5A649F9D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ultiplica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614C3375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50.338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35EFF26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3.627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2E6F2102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4.834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78521926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079</w:t>
            </w:r>
          </w:p>
        </w:tc>
      </w:tr>
      <w:tr w:rsidR="00BB2993" w:rsidRPr="00485E26" w14:paraId="118403B3" w14:textId="77777777" w:rsidTr="003F65D3">
        <w:trPr>
          <w:trHeight w:val="320"/>
          <w:jc w:val="center"/>
        </w:trPr>
        <w:tc>
          <w:tcPr>
            <w:tcW w:w="737" w:type="pct"/>
            <w:vMerge/>
            <w:tcBorders>
              <w:bottom w:val="single" w:sz="6" w:space="0" w:color="auto"/>
            </w:tcBorders>
            <w:vAlign w:val="center"/>
            <w:hideMark/>
          </w:tcPr>
          <w:p w14:paraId="708807FE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2DA7891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Dominative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F443438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4.624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4694068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22.693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37CB8678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9.156 </w:t>
            </w:r>
          </w:p>
        </w:tc>
        <w:tc>
          <w:tcPr>
            <w:tcW w:w="79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15F27520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319</w:t>
            </w:r>
          </w:p>
        </w:tc>
      </w:tr>
      <w:tr w:rsidR="00BB2993" w:rsidRPr="00485E26" w14:paraId="4FBCA1D9" w14:textId="77777777" w:rsidTr="003F65D3">
        <w:trPr>
          <w:trHeight w:val="320"/>
          <w:jc w:val="center"/>
        </w:trPr>
        <w:tc>
          <w:tcPr>
            <w:tcW w:w="737" w:type="pct"/>
            <w:vMerge w:val="restart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08EB0EA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4</w:t>
            </w:r>
          </w:p>
        </w:tc>
        <w:tc>
          <w:tcPr>
            <w:tcW w:w="1072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4D25AE0A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ctual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399295D7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1.783 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478B3BA3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22.955 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437BB096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4.620 </w:t>
            </w:r>
          </w:p>
        </w:tc>
        <w:tc>
          <w:tcPr>
            <w:tcW w:w="797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7B323232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1.000</w:t>
            </w:r>
          </w:p>
        </w:tc>
      </w:tr>
      <w:tr w:rsidR="00BB2993" w:rsidRPr="00485E26" w14:paraId="570E1AC0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1299DB13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33762831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ddi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56F0B3CB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14.229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6B2E6456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75.702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6DCC1F2A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5.036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4AD48C10" w14:textId="77777777" w:rsidR="00BB2993" w:rsidRPr="00485E26" w:rsidRDefault="00BB2993" w:rsidP="003F65D3">
            <w:pPr>
              <w:rPr>
                <w:b/>
                <w:bCs/>
                <w:color w:val="000000"/>
              </w:rPr>
            </w:pPr>
            <w:r w:rsidRPr="00485E26">
              <w:rPr>
                <w:rFonts w:eastAsia="等线"/>
                <w:b/>
                <w:color w:val="000000"/>
              </w:rPr>
              <w:t>0.006</w:t>
            </w:r>
          </w:p>
        </w:tc>
      </w:tr>
      <w:tr w:rsidR="00BB2993" w:rsidRPr="00485E26" w14:paraId="6664EB87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532528E4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539E974E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ultiplica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061F7B6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71.724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00CEFA9D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53.864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1F710FB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0.716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4F7569B4" w14:textId="77777777" w:rsidR="00BB2993" w:rsidRPr="00485E26" w:rsidRDefault="00BB2993" w:rsidP="003F65D3">
            <w:pPr>
              <w:rPr>
                <w:b/>
                <w:color w:val="000000"/>
              </w:rPr>
            </w:pPr>
            <w:r w:rsidRPr="00485E26">
              <w:rPr>
                <w:rFonts w:eastAsia="等线"/>
                <w:b/>
                <w:color w:val="000000"/>
              </w:rPr>
              <w:t>0.013</w:t>
            </w:r>
          </w:p>
        </w:tc>
      </w:tr>
      <w:tr w:rsidR="00BB2993" w:rsidRPr="00485E26" w14:paraId="372DCA98" w14:textId="77777777" w:rsidTr="003F65D3">
        <w:trPr>
          <w:trHeight w:val="320"/>
          <w:jc w:val="center"/>
        </w:trPr>
        <w:tc>
          <w:tcPr>
            <w:tcW w:w="737" w:type="pct"/>
            <w:vMerge/>
            <w:tcBorders>
              <w:bottom w:val="single" w:sz="6" w:space="0" w:color="auto"/>
            </w:tcBorders>
            <w:vAlign w:val="center"/>
            <w:hideMark/>
          </w:tcPr>
          <w:p w14:paraId="48AC86FD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DC375C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Dominative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6E8ADD70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7.077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605DF2B8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25.593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F355F61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3.732 </w:t>
            </w:r>
          </w:p>
        </w:tc>
        <w:tc>
          <w:tcPr>
            <w:tcW w:w="79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D98BA3F" w14:textId="77777777" w:rsidR="00BB2993" w:rsidRPr="00485E26" w:rsidRDefault="00BB2993" w:rsidP="003F65D3">
            <w:pPr>
              <w:rPr>
                <w:b/>
                <w:bCs/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343</w:t>
            </w:r>
          </w:p>
        </w:tc>
      </w:tr>
      <w:tr w:rsidR="00BB2993" w:rsidRPr="00485E26" w14:paraId="40A00EA4" w14:textId="77777777" w:rsidTr="003F65D3">
        <w:trPr>
          <w:trHeight w:val="320"/>
          <w:jc w:val="center"/>
        </w:trPr>
        <w:tc>
          <w:tcPr>
            <w:tcW w:w="737" w:type="pct"/>
            <w:vMerge w:val="restart"/>
            <w:shd w:val="clear" w:color="auto" w:fill="auto"/>
            <w:noWrap/>
            <w:vAlign w:val="center"/>
            <w:hideMark/>
          </w:tcPr>
          <w:p w14:paraId="72C1FC8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6</w:t>
            </w: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17021360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ctual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5AE0A3D" w14:textId="77777777" w:rsidR="00BB2993" w:rsidRPr="00485E26" w:rsidRDefault="00BB2993" w:rsidP="003F65D3">
            <w:r w:rsidRPr="00485E26">
              <w:t xml:space="preserve">-28.533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0CBA120" w14:textId="77777777" w:rsidR="00BB2993" w:rsidRPr="00485E26" w:rsidRDefault="00BB2993" w:rsidP="003F65D3">
            <w:r w:rsidRPr="00485E26">
              <w:t xml:space="preserve">-19.744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5EF10FBB" w14:textId="77777777" w:rsidR="00BB2993" w:rsidRPr="00485E26" w:rsidRDefault="00BB2993" w:rsidP="003F65D3">
            <w:r w:rsidRPr="00485E26">
              <w:t xml:space="preserve">-11.344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60F5613B" w14:textId="77777777" w:rsidR="00BB2993" w:rsidRPr="00485E26" w:rsidRDefault="00BB2993" w:rsidP="003F65D3">
            <w:r w:rsidRPr="00485E26">
              <w:rPr>
                <w:rFonts w:eastAsia="等线"/>
                <w:color w:val="000000"/>
              </w:rPr>
              <w:t>1.000</w:t>
            </w:r>
          </w:p>
        </w:tc>
      </w:tr>
      <w:tr w:rsidR="00BB2993" w:rsidRPr="00485E26" w14:paraId="050A21EF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575E8D3B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615D0099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ddi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47ECEA90" w14:textId="77777777" w:rsidR="00BB2993" w:rsidRPr="00485E26" w:rsidRDefault="00BB2993" w:rsidP="003F65D3">
            <w:r w:rsidRPr="00485E26">
              <w:t xml:space="preserve">-166.996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66EF6F40" w14:textId="77777777" w:rsidR="00BB2993" w:rsidRPr="00485E26" w:rsidRDefault="00BB2993" w:rsidP="003F65D3">
            <w:r w:rsidRPr="00485E26">
              <w:t xml:space="preserve">-112.489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0A8BDB65" w14:textId="77777777" w:rsidR="00BB2993" w:rsidRPr="00485E26" w:rsidRDefault="00BB2993" w:rsidP="003F65D3">
            <w:r w:rsidRPr="00485E26">
              <w:t xml:space="preserve">-57.502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326C6FCF" w14:textId="77777777" w:rsidR="00BB2993" w:rsidRPr="00485E26" w:rsidRDefault="00BB2993" w:rsidP="003F65D3">
            <w:bookmarkStart w:id="26" w:name="OLE_LINK3"/>
            <w:r w:rsidRPr="00485E26">
              <w:rPr>
                <w:rFonts w:eastAsia="等线"/>
                <w:b/>
                <w:color w:val="000000"/>
              </w:rPr>
              <w:t>&lt;0.001</w:t>
            </w:r>
            <w:bookmarkEnd w:id="26"/>
          </w:p>
        </w:tc>
      </w:tr>
      <w:tr w:rsidR="00BB2993" w:rsidRPr="00485E26" w14:paraId="0B51B25F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70C4771B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3C1A4A3C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ultiplica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579EAA59" w14:textId="77777777" w:rsidR="00BB2993" w:rsidRPr="00485E26" w:rsidRDefault="00BB2993" w:rsidP="003F65D3">
            <w:r w:rsidRPr="00485E26">
              <w:t xml:space="preserve">-82.843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7CFA0E44" w14:textId="77777777" w:rsidR="00BB2993" w:rsidRPr="00485E26" w:rsidRDefault="00BB2993" w:rsidP="003F65D3">
            <w:r w:rsidRPr="00485E26">
              <w:t xml:space="preserve">-66.246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20024329" w14:textId="77777777" w:rsidR="00BB2993" w:rsidRPr="00485E26" w:rsidRDefault="00BB2993" w:rsidP="003F65D3">
            <w:r w:rsidRPr="00485E26">
              <w:t xml:space="preserve">-44.627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11D74A7F" w14:textId="77777777" w:rsidR="00BB2993" w:rsidRPr="00485E26" w:rsidRDefault="00BB2993" w:rsidP="003F65D3">
            <w:r w:rsidRPr="00485E26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485E26" w14:paraId="2607FA30" w14:textId="77777777" w:rsidTr="003F65D3">
        <w:trPr>
          <w:trHeight w:val="320"/>
          <w:jc w:val="center"/>
        </w:trPr>
        <w:tc>
          <w:tcPr>
            <w:tcW w:w="737" w:type="pct"/>
            <w:vMerge/>
            <w:tcBorders>
              <w:bottom w:val="single" w:sz="6" w:space="0" w:color="auto"/>
            </w:tcBorders>
            <w:vAlign w:val="center"/>
            <w:hideMark/>
          </w:tcPr>
          <w:p w14:paraId="58349DE2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7599C9DB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Dominative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27E1BFD6" w14:textId="77777777" w:rsidR="00BB2993" w:rsidRPr="00485E26" w:rsidRDefault="00BB2993" w:rsidP="003F65D3">
            <w:r w:rsidRPr="00485E26">
              <w:t xml:space="preserve">-38.644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1A89302A" w14:textId="77777777" w:rsidR="00BB2993" w:rsidRPr="00485E26" w:rsidRDefault="00BB2993" w:rsidP="003F65D3">
            <w:r w:rsidRPr="00485E26">
              <w:t xml:space="preserve">-27.198 </w:t>
            </w:r>
          </w:p>
        </w:tc>
        <w:tc>
          <w:tcPr>
            <w:tcW w:w="798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1C09704F" w14:textId="77777777" w:rsidR="00BB2993" w:rsidRPr="00485E26" w:rsidRDefault="00BB2993" w:rsidP="003F65D3">
            <w:r w:rsidRPr="00485E26">
              <w:t xml:space="preserve">-16.546 </w:t>
            </w:r>
          </w:p>
        </w:tc>
        <w:tc>
          <w:tcPr>
            <w:tcW w:w="79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31265141" w14:textId="77777777" w:rsidR="00BB2993" w:rsidRPr="00485E26" w:rsidRDefault="00BB2993" w:rsidP="003F65D3">
            <w:r w:rsidRPr="00485E26">
              <w:rPr>
                <w:rFonts w:eastAsia="等线"/>
                <w:color w:val="000000"/>
              </w:rPr>
              <w:t>0.149</w:t>
            </w:r>
          </w:p>
        </w:tc>
      </w:tr>
      <w:tr w:rsidR="00BB2993" w:rsidRPr="00485E26" w14:paraId="1494E376" w14:textId="77777777" w:rsidTr="003F65D3">
        <w:trPr>
          <w:trHeight w:val="320"/>
          <w:jc w:val="center"/>
        </w:trPr>
        <w:tc>
          <w:tcPr>
            <w:tcW w:w="737" w:type="pct"/>
            <w:vMerge w:val="restart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B15D988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12</w:t>
            </w:r>
          </w:p>
        </w:tc>
        <w:tc>
          <w:tcPr>
            <w:tcW w:w="1072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304704E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ctual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2F950617" w14:textId="77777777" w:rsidR="00BB2993" w:rsidRPr="00485E26" w:rsidRDefault="00BB2993" w:rsidP="003F65D3">
            <w:r w:rsidRPr="00485E26">
              <w:t xml:space="preserve">-29.707 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03175BDA" w14:textId="77777777" w:rsidR="00BB2993" w:rsidRPr="00485E26" w:rsidRDefault="00BB2993" w:rsidP="003F65D3">
            <w:r w:rsidRPr="00485E26">
              <w:t xml:space="preserve">-21.181 </w:t>
            </w:r>
          </w:p>
        </w:tc>
        <w:tc>
          <w:tcPr>
            <w:tcW w:w="798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322B7637" w14:textId="77777777" w:rsidR="00BB2993" w:rsidRPr="00485E26" w:rsidRDefault="00BB2993" w:rsidP="003F65D3">
            <w:r w:rsidRPr="00485E26">
              <w:t xml:space="preserve">-12.984 </w:t>
            </w:r>
          </w:p>
        </w:tc>
        <w:tc>
          <w:tcPr>
            <w:tcW w:w="797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4862E26A" w14:textId="77777777" w:rsidR="00BB2993" w:rsidRPr="00485E26" w:rsidRDefault="00BB2993" w:rsidP="003F65D3">
            <w:r w:rsidRPr="00485E26">
              <w:rPr>
                <w:rFonts w:eastAsia="等线"/>
                <w:color w:val="000000"/>
              </w:rPr>
              <w:t>1.000</w:t>
            </w:r>
          </w:p>
        </w:tc>
      </w:tr>
      <w:tr w:rsidR="00BB2993" w:rsidRPr="00485E26" w14:paraId="38CEBF87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2EE6EF60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6C79F09E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Addi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1D10C6D3" w14:textId="77777777" w:rsidR="00BB2993" w:rsidRPr="00485E26" w:rsidRDefault="00BB2993" w:rsidP="003F65D3">
            <w:r w:rsidRPr="00485E26">
              <w:t xml:space="preserve">-327.947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27A85602" w14:textId="77777777" w:rsidR="00BB2993" w:rsidRPr="00485E26" w:rsidRDefault="00BB2993" w:rsidP="003F65D3">
            <w:r w:rsidRPr="00485E26">
              <w:t xml:space="preserve">-227.672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7FF85DE5" w14:textId="77777777" w:rsidR="00BB2993" w:rsidRPr="00485E26" w:rsidRDefault="00BB2993" w:rsidP="003F65D3">
            <w:r w:rsidRPr="00485E26">
              <w:t xml:space="preserve">-125.397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76370BDB" w14:textId="77777777" w:rsidR="00BB2993" w:rsidRPr="00485E26" w:rsidRDefault="00BB2993" w:rsidP="003F65D3">
            <w:r w:rsidRPr="00485E26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485E26" w14:paraId="7CD2DE3D" w14:textId="77777777" w:rsidTr="003F65D3">
        <w:trPr>
          <w:trHeight w:val="320"/>
          <w:jc w:val="center"/>
        </w:trPr>
        <w:tc>
          <w:tcPr>
            <w:tcW w:w="737" w:type="pct"/>
            <w:vMerge/>
            <w:vAlign w:val="center"/>
            <w:hideMark/>
          </w:tcPr>
          <w:p w14:paraId="6E967854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shd w:val="clear" w:color="auto" w:fill="auto"/>
            <w:noWrap/>
            <w:vAlign w:val="center"/>
            <w:hideMark/>
          </w:tcPr>
          <w:p w14:paraId="1D932A00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Multiplicative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31BF02AA" w14:textId="77777777" w:rsidR="00BB2993" w:rsidRPr="00485E26" w:rsidRDefault="00BB2993" w:rsidP="003F65D3">
            <w:r w:rsidRPr="00485E26">
              <w:t xml:space="preserve">-93.387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07D6043C" w14:textId="77777777" w:rsidR="00BB2993" w:rsidRPr="00485E26" w:rsidRDefault="00BB2993" w:rsidP="003F65D3">
            <w:r w:rsidRPr="00485E26">
              <w:t xml:space="preserve">-81.932 </w:t>
            </w:r>
          </w:p>
        </w:tc>
        <w:tc>
          <w:tcPr>
            <w:tcW w:w="798" w:type="pct"/>
            <w:shd w:val="clear" w:color="auto" w:fill="auto"/>
            <w:noWrap/>
            <w:vAlign w:val="center"/>
          </w:tcPr>
          <w:p w14:paraId="386D286C" w14:textId="77777777" w:rsidR="00BB2993" w:rsidRPr="00485E26" w:rsidRDefault="00BB2993" w:rsidP="003F65D3">
            <w:r w:rsidRPr="00485E26">
              <w:t xml:space="preserve">-67.509 </w:t>
            </w:r>
          </w:p>
        </w:tc>
        <w:tc>
          <w:tcPr>
            <w:tcW w:w="797" w:type="pct"/>
            <w:shd w:val="clear" w:color="auto" w:fill="auto"/>
            <w:noWrap/>
            <w:vAlign w:val="center"/>
          </w:tcPr>
          <w:p w14:paraId="4EB47AAB" w14:textId="77777777" w:rsidR="00BB2993" w:rsidRPr="00485E26" w:rsidRDefault="00BB2993" w:rsidP="003F65D3">
            <w:r w:rsidRPr="00485E26">
              <w:rPr>
                <w:rFonts w:eastAsia="等线"/>
                <w:b/>
                <w:color w:val="000000"/>
              </w:rPr>
              <w:t>&lt;0.001</w:t>
            </w:r>
          </w:p>
        </w:tc>
      </w:tr>
      <w:tr w:rsidR="00BB2993" w:rsidRPr="00485E26" w14:paraId="20E929A3" w14:textId="77777777" w:rsidTr="003F65D3">
        <w:trPr>
          <w:trHeight w:val="340"/>
          <w:jc w:val="center"/>
        </w:trPr>
        <w:tc>
          <w:tcPr>
            <w:tcW w:w="737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40A4CE7C" w14:textId="77777777" w:rsidR="00BB2993" w:rsidRPr="00485E26" w:rsidRDefault="00BB2993" w:rsidP="003F65D3">
            <w:pPr>
              <w:rPr>
                <w:color w:val="000000"/>
              </w:rPr>
            </w:pPr>
          </w:p>
        </w:tc>
        <w:tc>
          <w:tcPr>
            <w:tcW w:w="1072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23C7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color w:val="000000"/>
              </w:rPr>
              <w:t>Dominative</w:t>
            </w:r>
          </w:p>
        </w:tc>
        <w:tc>
          <w:tcPr>
            <w:tcW w:w="79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27989F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39.607 </w:t>
            </w:r>
          </w:p>
        </w:tc>
        <w:tc>
          <w:tcPr>
            <w:tcW w:w="79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16E65A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29.203 </w:t>
            </w:r>
          </w:p>
        </w:tc>
        <w:tc>
          <w:tcPr>
            <w:tcW w:w="79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98FD553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t xml:space="preserve">-19.293 </w:t>
            </w:r>
          </w:p>
        </w:tc>
        <w:tc>
          <w:tcPr>
            <w:tcW w:w="797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DF7A7B1" w14:textId="77777777" w:rsidR="00BB2993" w:rsidRPr="00485E26" w:rsidRDefault="00BB2993" w:rsidP="003F65D3">
            <w:pPr>
              <w:rPr>
                <w:color w:val="000000"/>
              </w:rPr>
            </w:pPr>
            <w:r w:rsidRPr="00485E26">
              <w:rPr>
                <w:rFonts w:eastAsia="等线"/>
                <w:color w:val="000000"/>
              </w:rPr>
              <w:t>0.120</w:t>
            </w:r>
          </w:p>
        </w:tc>
      </w:tr>
      <w:bookmarkEnd w:id="25"/>
    </w:tbl>
    <w:p w14:paraId="2BEF2144" w14:textId="77777777" w:rsidR="00BB2993" w:rsidRDefault="00BB2993" w:rsidP="00BB2993">
      <w:pPr>
        <w:adjustRightInd w:val="0"/>
        <w:snapToGrid w:val="0"/>
        <w:spacing w:beforeLines="50" w:before="156" w:line="360" w:lineRule="auto"/>
      </w:pPr>
    </w:p>
    <w:p w14:paraId="0FDBF962" w14:textId="77777777" w:rsidR="00BB2993" w:rsidRDefault="00BB2993" w:rsidP="00BB2993">
      <w:r>
        <w:br w:type="page"/>
      </w:r>
    </w:p>
    <w:p w14:paraId="04FAE99D" w14:textId="77777777" w:rsidR="00BB2993" w:rsidRPr="000B69ED" w:rsidRDefault="00BB2993" w:rsidP="00BB2993">
      <w:pPr>
        <w:spacing w:line="360" w:lineRule="auto"/>
        <w:rPr>
          <w:b/>
        </w:rPr>
      </w:pPr>
      <w:bookmarkStart w:id="27" w:name="OLE_LINK30"/>
      <w:r w:rsidRPr="00C223D7">
        <w:rPr>
          <w:b/>
          <w:bCs/>
        </w:rPr>
        <w:lastRenderedPageBreak/>
        <w:t>Table S</w:t>
      </w:r>
      <w:r>
        <w:rPr>
          <w:rFonts w:hint="eastAsia"/>
          <w:b/>
          <w:bCs/>
        </w:rPr>
        <w:t>8</w:t>
      </w:r>
      <w:r w:rsidRPr="00C223D7">
        <w:rPr>
          <w:b/>
          <w:bCs/>
        </w:rPr>
        <w:t xml:space="preserve"> </w:t>
      </w:r>
      <w:bookmarkEnd w:id="27"/>
      <w:r w:rsidRPr="00C223D7">
        <w:t>Effects of focal species identity</w:t>
      </w:r>
      <w:r>
        <w:rPr>
          <w:rFonts w:hint="eastAsia"/>
        </w:rPr>
        <w:t xml:space="preserve"> (FS)</w:t>
      </w:r>
      <w:r w:rsidRPr="00C223D7">
        <w:t xml:space="preserve">, </w:t>
      </w:r>
      <w:proofErr w:type="spellStart"/>
      <w:r w:rsidRPr="00C223D7">
        <w:t>neighbouring</w:t>
      </w:r>
      <w:proofErr w:type="spellEnd"/>
      <w:r w:rsidRPr="00C223D7">
        <w:t xml:space="preserve"> plant richness</w:t>
      </w:r>
      <w:r>
        <w:rPr>
          <w:rFonts w:hint="eastAsia"/>
        </w:rPr>
        <w:t xml:space="preserve"> (NR), </w:t>
      </w:r>
      <w:r>
        <w:rPr>
          <w:rFonts w:hint="eastAsia"/>
          <w:color w:val="000000" w:themeColor="text1"/>
          <w:lang w:val="en-GB"/>
        </w:rPr>
        <w:t>co-occur</w:t>
      </w:r>
      <w:r w:rsidRPr="00C223D7">
        <w:rPr>
          <w:color w:val="000000" w:themeColor="text1"/>
          <w:lang w:val="en-GB"/>
        </w:rPr>
        <w:t xml:space="preserve"> plant species type (</w:t>
      </w:r>
      <w:r>
        <w:rPr>
          <w:rFonts w:hint="eastAsia"/>
          <w:color w:val="000000" w:themeColor="text1"/>
          <w:lang w:val="en-GB"/>
        </w:rPr>
        <w:t>COT</w:t>
      </w:r>
      <w:r w:rsidRPr="00F912FF">
        <w:rPr>
          <w:color w:val="000000" w:themeColor="text1"/>
          <w:lang w:val="en-GB"/>
        </w:rPr>
        <w:t>)</w:t>
      </w:r>
      <w:r w:rsidRPr="00C223D7">
        <w:rPr>
          <w:color w:val="000000" w:themeColor="text1"/>
          <w:lang w:val="en-GB"/>
        </w:rPr>
        <w:t xml:space="preserve"> </w:t>
      </w:r>
      <w:r w:rsidRPr="00277CC1">
        <w:rPr>
          <w:rFonts w:eastAsia="等线"/>
        </w:rPr>
        <w:t>and their interactions</w:t>
      </w:r>
      <w:r w:rsidRPr="00C223D7">
        <w:t xml:space="preserve"> on the diversity indexes (</w:t>
      </w:r>
      <w:r w:rsidRPr="00226F12">
        <w:rPr>
          <w:rFonts w:hint="eastAsia"/>
        </w:rPr>
        <w:t>Shannon</w:t>
      </w:r>
      <w:r>
        <w:rPr>
          <w:rFonts w:hint="eastAsia"/>
        </w:rPr>
        <w:t xml:space="preserve"> and </w:t>
      </w:r>
      <w:r w:rsidRPr="00C223D7">
        <w:t xml:space="preserve">Inverse Simpson index) of focal species’ rhizosphere </w:t>
      </w:r>
      <w:r w:rsidRPr="0067474D">
        <w:rPr>
          <w:rFonts w:hint="eastAsia"/>
        </w:rPr>
        <w:t>overall fungal communities (overall fungi), putative pathogenic fungal communities (pathogens) and Arbuscular mycorrhizal fungal communities (AMF)</w:t>
      </w:r>
      <w:r w:rsidRPr="00C223D7">
        <w:t xml:space="preserve">. </w:t>
      </w:r>
      <w:r w:rsidRPr="000B69ED">
        <w:t>Degrees of freedom (</w:t>
      </w:r>
      <w:proofErr w:type="spellStart"/>
      <w:r w:rsidRPr="000B69ED">
        <w:t>df</w:t>
      </w:r>
      <w:proofErr w:type="spellEnd"/>
      <w:r w:rsidRPr="000B69ED">
        <w:t>), chi-square (</w:t>
      </w:r>
      <w:r w:rsidRPr="000B69ED">
        <w:sym w:font="Symbol" w:char="F063"/>
      </w:r>
      <w:r w:rsidRPr="000B69ED">
        <w:rPr>
          <w:vertAlign w:val="superscript"/>
        </w:rPr>
        <w:t>2</w:t>
      </w:r>
      <w:r w:rsidRPr="000B69ED">
        <w:t xml:space="preserve">), </w:t>
      </w:r>
      <w:r w:rsidRPr="000B69ED">
        <w:rPr>
          <w:i/>
          <w:iCs/>
        </w:rPr>
        <w:t>P</w:t>
      </w:r>
      <w:r w:rsidRPr="000B69ED">
        <w:t xml:space="preserve"> values and adjusted </w:t>
      </w:r>
      <w:r w:rsidRPr="000B69ED">
        <w:rPr>
          <w:i/>
          <w:iCs/>
        </w:rPr>
        <w:t>P</w:t>
      </w:r>
      <w:r w:rsidRPr="000B69ED">
        <w:t xml:space="preserve"> values are presented. </w:t>
      </w:r>
      <w:r>
        <w:rPr>
          <w:rFonts w:eastAsia="等线" w:hint="eastAsia"/>
          <w:i/>
          <w:iCs/>
        </w:rPr>
        <w:t>P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>values are</w:t>
      </w:r>
      <w:r>
        <w:rPr>
          <w:rFonts w:eastAsia="等线" w:hint="eastAsia"/>
        </w:rPr>
        <w:t xml:space="preserve"> adjusted with the Bonferroni method.</w:t>
      </w:r>
      <w:r>
        <w:rPr>
          <w:rFonts w:hint="eastAsia"/>
        </w:rPr>
        <w:t xml:space="preserve"> </w:t>
      </w:r>
      <w:r w:rsidRPr="000B69ED">
        <w:t xml:space="preserve">Significant </w:t>
      </w:r>
      <w:r w:rsidRPr="000B69ED">
        <w:rPr>
          <w:i/>
          <w:iCs/>
        </w:rPr>
        <w:t>P</w:t>
      </w:r>
      <w:r w:rsidRPr="000B69ED">
        <w:t xml:space="preserve"> values are presented in bold based on chi-square test (</w:t>
      </w:r>
      <w:r w:rsidRPr="000B69ED">
        <w:rPr>
          <w:i/>
          <w:iCs/>
        </w:rPr>
        <w:t>P</w:t>
      </w:r>
      <w:r w:rsidRPr="000B69ED">
        <w:t xml:space="preserve"> &lt; 0.05).</w:t>
      </w:r>
      <w:r>
        <w:rPr>
          <w:rFonts w:hint="eastAsia"/>
        </w:rPr>
        <w:t xml:space="preserve"> </w:t>
      </w:r>
    </w:p>
    <w:tbl>
      <w:tblPr>
        <w:tblW w:w="15309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110"/>
        <w:gridCol w:w="735"/>
        <w:gridCol w:w="1134"/>
        <w:gridCol w:w="1134"/>
        <w:gridCol w:w="1251"/>
        <w:gridCol w:w="1134"/>
        <w:gridCol w:w="1134"/>
        <w:gridCol w:w="1275"/>
        <w:gridCol w:w="1134"/>
        <w:gridCol w:w="141"/>
        <w:gridCol w:w="993"/>
        <w:gridCol w:w="141"/>
        <w:gridCol w:w="993"/>
      </w:tblGrid>
      <w:tr w:rsidR="00BB2993" w:rsidRPr="00D07E52" w14:paraId="0947E5E7" w14:textId="77777777" w:rsidTr="003F65D3">
        <w:trPr>
          <w:trHeight w:val="340"/>
          <w:jc w:val="center"/>
        </w:trPr>
        <w:tc>
          <w:tcPr>
            <w:tcW w:w="41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0EAAD" w14:textId="77777777" w:rsidR="00BB2993" w:rsidRPr="003D33D9" w:rsidRDefault="00BB2993" w:rsidP="003F65D3">
            <w:pPr>
              <w:rPr>
                <w:bCs/>
                <w:color w:val="FF0000"/>
              </w:rPr>
            </w:pPr>
            <w:r>
              <w:rPr>
                <w:rFonts w:hint="eastAsia"/>
                <w:bCs/>
                <w:color w:val="FF0000"/>
              </w:rPr>
              <w:t xml:space="preserve"> </w:t>
            </w:r>
          </w:p>
        </w:tc>
        <w:tc>
          <w:tcPr>
            <w:tcW w:w="7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7C2FE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 xml:space="preserve"> </w:t>
            </w:r>
          </w:p>
        </w:tc>
        <w:tc>
          <w:tcPr>
            <w:tcW w:w="351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0636F" w14:textId="77777777" w:rsidR="00BB2993" w:rsidRPr="00D07E52" w:rsidRDefault="00BB2993" w:rsidP="003F65D3">
            <w:pPr>
              <w:rPr>
                <w:bCs/>
                <w:color w:val="000000"/>
              </w:rPr>
            </w:pPr>
            <w:r w:rsidRPr="00D07E52">
              <w:rPr>
                <w:bCs/>
                <w:color w:val="000000"/>
              </w:rPr>
              <w:t>Overall fungi</w:t>
            </w:r>
          </w:p>
        </w:tc>
        <w:tc>
          <w:tcPr>
            <w:tcW w:w="354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39F60" w14:textId="77777777" w:rsidR="00BB2993" w:rsidRPr="00D07E52" w:rsidRDefault="00BB2993" w:rsidP="003F65D3">
            <w:pPr>
              <w:rPr>
                <w:bCs/>
                <w:color w:val="000000"/>
              </w:rPr>
            </w:pPr>
            <w:r w:rsidRPr="00D07E52">
              <w:rPr>
                <w:bCs/>
                <w:color w:val="000000"/>
              </w:rPr>
              <w:t>Pathogens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55D7B4" w14:textId="77777777" w:rsidR="00BB2993" w:rsidRPr="00D07E52" w:rsidRDefault="00BB2993" w:rsidP="003F65D3">
            <w:pPr>
              <w:rPr>
                <w:bCs/>
                <w:color w:val="000000"/>
              </w:rPr>
            </w:pPr>
            <w:r w:rsidRPr="00D07E52">
              <w:rPr>
                <w:bCs/>
                <w:color w:val="000000"/>
              </w:rPr>
              <w:t>AMF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40E637" w14:textId="77777777" w:rsidR="00BB2993" w:rsidRPr="00D07E52" w:rsidRDefault="00BB2993" w:rsidP="003F65D3">
            <w:pPr>
              <w:rPr>
                <w:bCs/>
                <w:color w:val="000000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CC8CF1" w14:textId="77777777" w:rsidR="00BB2993" w:rsidRPr="00D07E52" w:rsidRDefault="00BB2993" w:rsidP="003F65D3">
            <w:pPr>
              <w:rPr>
                <w:bCs/>
                <w:color w:val="000000"/>
              </w:rPr>
            </w:pPr>
          </w:p>
        </w:tc>
      </w:tr>
      <w:tr w:rsidR="00BB2993" w:rsidRPr="00D07E52" w14:paraId="7AD1F32E" w14:textId="77777777" w:rsidTr="003F65D3">
        <w:trPr>
          <w:trHeight w:val="340"/>
          <w:jc w:val="center"/>
        </w:trPr>
        <w:tc>
          <w:tcPr>
            <w:tcW w:w="41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B7535" w14:textId="77777777" w:rsidR="00BB2993" w:rsidRPr="00D07E52" w:rsidRDefault="00BB2993" w:rsidP="003F65D3">
            <w:pPr>
              <w:rPr>
                <w:color w:val="000000"/>
              </w:rPr>
            </w:pPr>
            <w:proofErr w:type="spellStart"/>
            <w:r w:rsidRPr="00D07E52">
              <w:rPr>
                <w:color w:val="000000"/>
              </w:rPr>
              <w:t>Varibales</w:t>
            </w:r>
            <w:proofErr w:type="spellEnd"/>
          </w:p>
        </w:tc>
        <w:tc>
          <w:tcPr>
            <w:tcW w:w="7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7DC4520" w14:textId="77777777" w:rsidR="00BB2993" w:rsidRPr="00D07E52" w:rsidRDefault="00BB2993" w:rsidP="003F65D3">
            <w:pPr>
              <w:rPr>
                <w:color w:val="000000"/>
              </w:rPr>
            </w:pPr>
            <w:proofErr w:type="spellStart"/>
            <w:r w:rsidRPr="00D07E52">
              <w:rPr>
                <w:color w:val="000000"/>
              </w:rPr>
              <w:t>df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4B26C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sym w:font="Symbol" w:char="F063"/>
            </w:r>
            <w:r w:rsidRPr="00D07E52">
              <w:rPr>
                <w:rFonts w:eastAsia="等线"/>
                <w:color w:val="00000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D8BE4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i/>
                <w:color w:val="000000"/>
              </w:rPr>
              <w:t>P</w:t>
            </w:r>
          </w:p>
        </w:tc>
        <w:tc>
          <w:tcPr>
            <w:tcW w:w="12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C5537" w14:textId="77777777" w:rsidR="00BB2993" w:rsidRPr="00D07E52" w:rsidRDefault="00BB2993" w:rsidP="003F65D3">
            <w:pPr>
              <w:rPr>
                <w:color w:val="000000"/>
              </w:rPr>
            </w:pPr>
            <w:proofErr w:type="spellStart"/>
            <w:r w:rsidRPr="00D07E52">
              <w:rPr>
                <w:rFonts w:eastAsia="等线"/>
                <w:i/>
                <w:color w:val="000000"/>
              </w:rPr>
              <w:t>P</w:t>
            </w:r>
            <w:r w:rsidRPr="00D07E52">
              <w:rPr>
                <w:rFonts w:eastAsia="等线"/>
                <w:color w:val="000000"/>
              </w:rPr>
              <w:t>_adjust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DD8FA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sym w:font="Symbol" w:char="F063"/>
            </w:r>
            <w:r w:rsidRPr="00D07E52">
              <w:rPr>
                <w:color w:val="00000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9B8EC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i/>
                <w:color w:val="000000"/>
              </w:rPr>
              <w:t>P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8283A" w14:textId="77777777" w:rsidR="00BB2993" w:rsidRPr="00D07E52" w:rsidRDefault="00BB2993" w:rsidP="003F65D3">
            <w:pPr>
              <w:rPr>
                <w:color w:val="000000"/>
              </w:rPr>
            </w:pPr>
            <w:proofErr w:type="spellStart"/>
            <w:r w:rsidRPr="00D07E52">
              <w:rPr>
                <w:rFonts w:eastAsia="等线"/>
                <w:i/>
                <w:color w:val="000000"/>
              </w:rPr>
              <w:t>P</w:t>
            </w:r>
            <w:r w:rsidRPr="00D07E52">
              <w:rPr>
                <w:rFonts w:eastAsia="等线"/>
                <w:color w:val="000000"/>
              </w:rPr>
              <w:t>_adjust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CC0188" w14:textId="77777777" w:rsidR="00BB2993" w:rsidRPr="00D07E52" w:rsidRDefault="00BB2993" w:rsidP="003F65D3">
            <w:pPr>
              <w:rPr>
                <w:rFonts w:eastAsia="等线"/>
                <w:i/>
                <w:color w:val="000000"/>
              </w:rPr>
            </w:pPr>
            <w:r w:rsidRPr="00D07E52">
              <w:rPr>
                <w:color w:val="000000"/>
              </w:rPr>
              <w:sym w:font="Symbol" w:char="F063"/>
            </w:r>
            <w:r w:rsidRPr="00D07E52">
              <w:rPr>
                <w:color w:val="000000"/>
                <w:vertAlign w:val="superscript"/>
              </w:rPr>
              <w:t>2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636451" w14:textId="77777777" w:rsidR="00BB2993" w:rsidRPr="00D07E52" w:rsidRDefault="00BB2993" w:rsidP="003F65D3">
            <w:pPr>
              <w:rPr>
                <w:rFonts w:eastAsia="等线"/>
                <w:i/>
                <w:color w:val="000000"/>
              </w:rPr>
            </w:pPr>
            <w:r w:rsidRPr="00D07E52">
              <w:rPr>
                <w:rFonts w:eastAsia="等线"/>
                <w:i/>
                <w:color w:val="000000"/>
              </w:rPr>
              <w:t>P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0C742E" w14:textId="77777777" w:rsidR="00BB2993" w:rsidRPr="00D07E52" w:rsidRDefault="00BB2993" w:rsidP="003F65D3">
            <w:pPr>
              <w:rPr>
                <w:rFonts w:eastAsia="等线"/>
                <w:i/>
                <w:color w:val="000000"/>
              </w:rPr>
            </w:pPr>
            <w:proofErr w:type="spellStart"/>
            <w:r w:rsidRPr="00D07E52">
              <w:rPr>
                <w:rFonts w:eastAsia="等线"/>
                <w:i/>
                <w:color w:val="000000"/>
              </w:rPr>
              <w:t>P</w:t>
            </w:r>
            <w:r w:rsidRPr="00D07E52">
              <w:rPr>
                <w:rFonts w:eastAsia="等线"/>
                <w:color w:val="000000"/>
              </w:rPr>
              <w:t>_adjust</w:t>
            </w:r>
            <w:proofErr w:type="spellEnd"/>
          </w:p>
        </w:tc>
      </w:tr>
      <w:tr w:rsidR="00BB2993" w:rsidRPr="00D07E52" w14:paraId="1EC6F3FF" w14:textId="77777777" w:rsidTr="003F65D3">
        <w:trPr>
          <w:trHeight w:val="340"/>
          <w:jc w:val="center"/>
        </w:trPr>
        <w:tc>
          <w:tcPr>
            <w:tcW w:w="41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36B302F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  <w:color w:val="000000"/>
              </w:rPr>
              <w:t>Shannon</w:t>
            </w:r>
          </w:p>
        </w:tc>
        <w:tc>
          <w:tcPr>
            <w:tcW w:w="73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2245A4F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7A95D5E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76FC2BA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5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458E42C5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7DA45A4D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5293AE7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9C57E5E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688DBCCE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209110D1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783EDD91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</w:tr>
      <w:tr w:rsidR="00BB2993" w:rsidRPr="00D07E52" w14:paraId="49414AFD" w14:textId="77777777" w:rsidTr="003F65D3">
        <w:trPr>
          <w:trHeight w:val="340"/>
          <w:jc w:val="center"/>
        </w:trPr>
        <w:tc>
          <w:tcPr>
            <w:tcW w:w="41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18B3BE7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(Intercept)</w:t>
            </w:r>
          </w:p>
        </w:tc>
        <w:tc>
          <w:tcPr>
            <w:tcW w:w="73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6585E495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C9F15E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167.495 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E17F65D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51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8533782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0B855B62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81.664 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160F7A53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tcBorders>
              <w:top w:val="nil"/>
            </w:tcBorders>
            <w:shd w:val="clear" w:color="auto" w:fill="auto"/>
            <w:noWrap/>
            <w:vAlign w:val="center"/>
          </w:tcPr>
          <w:p w14:paraId="6AD46CB6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25B628C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730.311 </w:t>
            </w:r>
          </w:p>
        </w:tc>
        <w:tc>
          <w:tcPr>
            <w:tcW w:w="1134" w:type="dxa"/>
            <w:gridSpan w:val="2"/>
            <w:tcBorders>
              <w:top w:val="nil"/>
            </w:tcBorders>
            <w:vAlign w:val="center"/>
          </w:tcPr>
          <w:p w14:paraId="36E08C5F" w14:textId="77777777" w:rsidR="00BB2993" w:rsidRPr="00D07E52" w:rsidRDefault="00BB2993" w:rsidP="003F65D3">
            <w:pPr>
              <w:rPr>
                <w:b/>
                <w:bCs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gridSpan w:val="2"/>
            <w:tcBorders>
              <w:top w:val="nil"/>
            </w:tcBorders>
            <w:vAlign w:val="center"/>
          </w:tcPr>
          <w:p w14:paraId="5F75E78F" w14:textId="77777777" w:rsidR="00BB2993" w:rsidRPr="00D07E52" w:rsidRDefault="00BB2993" w:rsidP="003F65D3">
            <w:pPr>
              <w:rPr>
                <w:b/>
                <w:bCs/>
              </w:rPr>
            </w:pPr>
            <w:r w:rsidRPr="00D07E52">
              <w:rPr>
                <w:b/>
                <w:bCs/>
              </w:rPr>
              <w:t>&lt;0.001</w:t>
            </w:r>
            <w:r w:rsidRPr="00D07E52">
              <w:t xml:space="preserve"> </w:t>
            </w:r>
          </w:p>
        </w:tc>
      </w:tr>
      <w:tr w:rsidR="00BB2993" w:rsidRPr="00D07E52" w14:paraId="1A77D216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68E6B748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76122A28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1E83B0A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5.998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52DC7E0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bookmarkStart w:id="28" w:name="OLE_LINK108"/>
            <w:r w:rsidRPr="00D07E52">
              <w:rPr>
                <w:b/>
                <w:bCs/>
              </w:rPr>
              <w:t>&lt;0.001</w:t>
            </w:r>
            <w:bookmarkEnd w:id="28"/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38599CAA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16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0DBF9C0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68.96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2092C57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64F6ED87" w14:textId="77777777" w:rsidR="00BB2993" w:rsidRPr="00D07E52" w:rsidRDefault="00BB2993" w:rsidP="003F65D3">
            <w:pPr>
              <w:rPr>
                <w:b/>
                <w:color w:val="000000"/>
              </w:rPr>
            </w:pPr>
            <w:bookmarkStart w:id="29" w:name="OLE_LINK109"/>
            <w:r w:rsidRPr="00D07E52">
              <w:rPr>
                <w:b/>
                <w:bCs/>
              </w:rPr>
              <w:t>&lt;0.001</w:t>
            </w:r>
            <w:bookmarkEnd w:id="29"/>
          </w:p>
        </w:tc>
        <w:tc>
          <w:tcPr>
            <w:tcW w:w="1134" w:type="dxa"/>
            <w:vAlign w:val="center"/>
          </w:tcPr>
          <w:p w14:paraId="700351D8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10.722 </w:t>
            </w:r>
          </w:p>
        </w:tc>
        <w:tc>
          <w:tcPr>
            <w:tcW w:w="1134" w:type="dxa"/>
            <w:gridSpan w:val="2"/>
            <w:vAlign w:val="center"/>
          </w:tcPr>
          <w:p w14:paraId="4A67CAB2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5 </w:t>
            </w:r>
          </w:p>
        </w:tc>
        <w:tc>
          <w:tcPr>
            <w:tcW w:w="1134" w:type="dxa"/>
            <w:gridSpan w:val="2"/>
            <w:vAlign w:val="center"/>
          </w:tcPr>
          <w:p w14:paraId="0AD7F8FE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0.225 </w:t>
            </w:r>
          </w:p>
        </w:tc>
      </w:tr>
      <w:tr w:rsidR="00BB2993" w:rsidRPr="00D07E52" w14:paraId="4F9EFE3B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01C3571C" w14:textId="77777777" w:rsidR="00BB2993" w:rsidRPr="00D07E52" w:rsidRDefault="00BB2993" w:rsidP="003F65D3">
            <w:pPr>
              <w:rPr>
                <w:color w:val="000000"/>
              </w:rPr>
            </w:pPr>
            <w:proofErr w:type="spellStart"/>
            <w:r w:rsidRPr="00D07E52">
              <w:rPr>
                <w:rFonts w:eastAsia="等线"/>
                <w:color w:val="000000"/>
              </w:rPr>
              <w:t>Neighbouring</w:t>
            </w:r>
            <w:proofErr w:type="spellEnd"/>
            <w:r w:rsidRPr="00D07E52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3DF17ABB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3FE1C3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034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68C86D9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855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081E2733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7D28674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23.762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27CC916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783B2CA0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112BFBF3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8.297 </w:t>
            </w:r>
          </w:p>
        </w:tc>
        <w:tc>
          <w:tcPr>
            <w:tcW w:w="1134" w:type="dxa"/>
            <w:gridSpan w:val="2"/>
            <w:vAlign w:val="center"/>
          </w:tcPr>
          <w:p w14:paraId="5F6D5CA3" w14:textId="77777777" w:rsidR="00BB2993" w:rsidRPr="00D07E52" w:rsidRDefault="00BB2993" w:rsidP="003F65D3"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gridSpan w:val="2"/>
            <w:vAlign w:val="center"/>
          </w:tcPr>
          <w:p w14:paraId="0187BE5F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1 </w:t>
            </w:r>
          </w:p>
        </w:tc>
      </w:tr>
      <w:tr w:rsidR="00BB2993" w:rsidRPr="00D07E52" w14:paraId="1891A810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218BEE5C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  <w:lang w:val="en-GB"/>
              </w:rPr>
              <w:t>Co-occur plant species type (COT)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104404F5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C7EF410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359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D65C11C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0.244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53AE2AF5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BB2E66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5.688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93DB862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17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4FD785EE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3D33D9">
              <w:rPr>
                <w:rFonts w:hint="eastAsia"/>
              </w:rPr>
              <w:t xml:space="preserve">0.820 </w:t>
            </w:r>
          </w:p>
        </w:tc>
        <w:tc>
          <w:tcPr>
            <w:tcW w:w="1134" w:type="dxa"/>
            <w:vAlign w:val="center"/>
          </w:tcPr>
          <w:p w14:paraId="1A39DEE5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0.074 </w:t>
            </w:r>
          </w:p>
        </w:tc>
        <w:tc>
          <w:tcPr>
            <w:tcW w:w="1134" w:type="dxa"/>
            <w:gridSpan w:val="2"/>
            <w:vAlign w:val="center"/>
          </w:tcPr>
          <w:p w14:paraId="3928AC17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0.786 </w:t>
            </w:r>
          </w:p>
        </w:tc>
        <w:tc>
          <w:tcPr>
            <w:tcW w:w="1134" w:type="dxa"/>
            <w:gridSpan w:val="2"/>
            <w:vAlign w:val="center"/>
          </w:tcPr>
          <w:p w14:paraId="685ED155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381C31C1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26E91CCB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3D33D9">
              <w:rPr>
                <w:rFonts w:eastAsia="等线"/>
                <w:color w:val="000000"/>
              </w:rPr>
              <w:t>NR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58026D50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0288088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4.394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CD7E5E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111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619AC7F8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9F6702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31.282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E385F34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63A93717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  <w:r w:rsidRPr="003D33D9">
              <w:rPr>
                <w:rFonts w:hint="eastAsia"/>
              </w:rPr>
              <w:t xml:space="preserve"> </w:t>
            </w:r>
          </w:p>
        </w:tc>
        <w:tc>
          <w:tcPr>
            <w:tcW w:w="1134" w:type="dxa"/>
            <w:vAlign w:val="center"/>
          </w:tcPr>
          <w:p w14:paraId="6DB34817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4.396 </w:t>
            </w:r>
          </w:p>
        </w:tc>
        <w:tc>
          <w:tcPr>
            <w:tcW w:w="1134" w:type="dxa"/>
            <w:gridSpan w:val="2"/>
            <w:vAlign w:val="center"/>
          </w:tcPr>
          <w:p w14:paraId="11E1994A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1 </w:t>
            </w:r>
          </w:p>
        </w:tc>
        <w:tc>
          <w:tcPr>
            <w:tcW w:w="1134" w:type="dxa"/>
            <w:gridSpan w:val="2"/>
            <w:vAlign w:val="center"/>
          </w:tcPr>
          <w:p w14:paraId="16C253F9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36 </w:t>
            </w:r>
          </w:p>
        </w:tc>
      </w:tr>
      <w:tr w:rsidR="00BB2993" w:rsidRPr="00D07E52" w14:paraId="6F77B7DE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2CAD78BB" w14:textId="77777777" w:rsidR="00BB2993" w:rsidRPr="003D33D9" w:rsidRDefault="00BB2993" w:rsidP="003F65D3">
            <w:pPr>
              <w:rPr>
                <w:color w:val="000000"/>
              </w:rPr>
            </w:pPr>
            <w:r w:rsidRPr="003D33D9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3D33D9">
              <w:rPr>
                <w:rFonts w:eastAsia="等线"/>
                <w:color w:val="000000"/>
              </w:rPr>
              <w:t>COT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15FD5994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3624CB9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575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D261365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0.750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8C300C1" w14:textId="77777777" w:rsidR="00BB2993" w:rsidRPr="00D07E52" w:rsidRDefault="00BB2993" w:rsidP="003F65D3">
            <w:pPr>
              <w:rPr>
                <w:b/>
                <w:color w:val="000000"/>
              </w:rPr>
            </w:pPr>
            <w:bookmarkStart w:id="30" w:name="OLE_LINK44"/>
            <w:r w:rsidRPr="003D33D9">
              <w:rPr>
                <w:rFonts w:hint="eastAsia"/>
              </w:rPr>
              <w:t xml:space="preserve">1.000 </w:t>
            </w:r>
            <w:bookmarkEnd w:id="30"/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C00B7A5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45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291EC04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798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3181C57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vAlign w:val="center"/>
          </w:tcPr>
          <w:p w14:paraId="4F03E2A3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441 </w:t>
            </w:r>
          </w:p>
        </w:tc>
        <w:tc>
          <w:tcPr>
            <w:tcW w:w="1134" w:type="dxa"/>
            <w:gridSpan w:val="2"/>
            <w:vAlign w:val="center"/>
          </w:tcPr>
          <w:p w14:paraId="631A676C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802 </w:t>
            </w:r>
          </w:p>
        </w:tc>
        <w:tc>
          <w:tcPr>
            <w:tcW w:w="1134" w:type="dxa"/>
            <w:gridSpan w:val="2"/>
            <w:vAlign w:val="center"/>
          </w:tcPr>
          <w:p w14:paraId="06FE93C6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7654A891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5ED5AE8A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eastAsia="等线"/>
                <w:color w:val="000000"/>
              </w:rPr>
              <w:t>NR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3D33D9">
              <w:rPr>
                <w:rFonts w:eastAsia="等线"/>
                <w:color w:val="000000"/>
              </w:rPr>
              <w:t>COT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4695DDBE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E68944B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793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D0DEC06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0.373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6A244F82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E0B2A50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8.099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D62EABF" w14:textId="77777777" w:rsidR="00BB2993" w:rsidRPr="003D33D9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4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36D4774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213 </w:t>
            </w:r>
          </w:p>
        </w:tc>
        <w:tc>
          <w:tcPr>
            <w:tcW w:w="1134" w:type="dxa"/>
            <w:vAlign w:val="center"/>
          </w:tcPr>
          <w:p w14:paraId="0FEFD89A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066 </w:t>
            </w:r>
          </w:p>
        </w:tc>
        <w:tc>
          <w:tcPr>
            <w:tcW w:w="1134" w:type="dxa"/>
            <w:gridSpan w:val="2"/>
            <w:vAlign w:val="center"/>
          </w:tcPr>
          <w:p w14:paraId="7F553334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797 </w:t>
            </w:r>
          </w:p>
        </w:tc>
        <w:tc>
          <w:tcPr>
            <w:tcW w:w="1134" w:type="dxa"/>
            <w:gridSpan w:val="2"/>
            <w:vAlign w:val="center"/>
          </w:tcPr>
          <w:p w14:paraId="029A58FE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3E33B435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  <w:hideMark/>
          </w:tcPr>
          <w:p w14:paraId="28D3A789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3D33D9">
              <w:rPr>
                <w:rFonts w:eastAsia="等线"/>
                <w:color w:val="000000"/>
              </w:rPr>
              <w:t>NR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3D33D9">
              <w:rPr>
                <w:rFonts w:eastAsia="等线"/>
                <w:color w:val="000000"/>
              </w:rPr>
              <w:t>COT</w:t>
            </w:r>
          </w:p>
        </w:tc>
        <w:tc>
          <w:tcPr>
            <w:tcW w:w="735" w:type="dxa"/>
            <w:shd w:val="clear" w:color="auto" w:fill="auto"/>
            <w:noWrap/>
            <w:vAlign w:val="center"/>
            <w:hideMark/>
          </w:tcPr>
          <w:p w14:paraId="5ACEE9B1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EE80A9C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479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6EBDE4F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477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1BC5C29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228541C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88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02F6706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0.644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15903B82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vAlign w:val="center"/>
          </w:tcPr>
          <w:p w14:paraId="5947AB0A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030 </w:t>
            </w:r>
          </w:p>
        </w:tc>
        <w:tc>
          <w:tcPr>
            <w:tcW w:w="1134" w:type="dxa"/>
            <w:gridSpan w:val="2"/>
            <w:vAlign w:val="center"/>
          </w:tcPr>
          <w:p w14:paraId="2D797D0B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985 </w:t>
            </w:r>
          </w:p>
        </w:tc>
        <w:tc>
          <w:tcPr>
            <w:tcW w:w="1134" w:type="dxa"/>
            <w:gridSpan w:val="2"/>
            <w:vAlign w:val="center"/>
          </w:tcPr>
          <w:p w14:paraId="28BEE3BE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6D1B0F68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60953A55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  <w:color w:val="000000"/>
              </w:rPr>
              <w:t>Inversed Simpson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57EBA9FE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6E54A52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560E57C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1509AA5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C496230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648B8C3" w14:textId="77777777" w:rsidR="00BB2993" w:rsidRPr="00D07E52" w:rsidRDefault="00BB2993" w:rsidP="003F65D3">
            <w:pPr>
              <w:rPr>
                <w:b/>
                <w:color w:val="000000"/>
              </w:rPr>
            </w:pP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2EE4C4D7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19604832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gridSpan w:val="2"/>
            <w:vAlign w:val="center"/>
          </w:tcPr>
          <w:p w14:paraId="1DBE62B5" w14:textId="77777777" w:rsidR="00BB2993" w:rsidRPr="00D07E52" w:rsidRDefault="00BB2993" w:rsidP="003F65D3">
            <w:pPr>
              <w:rPr>
                <w:color w:val="000000"/>
              </w:rPr>
            </w:pPr>
          </w:p>
        </w:tc>
        <w:tc>
          <w:tcPr>
            <w:tcW w:w="1134" w:type="dxa"/>
            <w:gridSpan w:val="2"/>
            <w:vAlign w:val="center"/>
          </w:tcPr>
          <w:p w14:paraId="2BDD8A9A" w14:textId="77777777" w:rsidR="00BB2993" w:rsidRPr="00D07E52" w:rsidRDefault="00BB2993" w:rsidP="003F65D3">
            <w:pPr>
              <w:rPr>
                <w:color w:val="000000"/>
              </w:rPr>
            </w:pPr>
          </w:p>
        </w:tc>
      </w:tr>
      <w:tr w:rsidR="00BB2993" w:rsidRPr="00D07E52" w14:paraId="2C9FE81C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422B0457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(Intercept)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07524551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A39E16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29.228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98845D8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BEC2FD6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EF3D957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0.047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BE5CC13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2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39D2DD34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073 </w:t>
            </w:r>
          </w:p>
        </w:tc>
        <w:tc>
          <w:tcPr>
            <w:tcW w:w="1134" w:type="dxa"/>
            <w:vAlign w:val="center"/>
          </w:tcPr>
          <w:p w14:paraId="697CE7BC" w14:textId="77777777" w:rsidR="00BB2993" w:rsidRPr="00D07E52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</w:rPr>
              <w:t xml:space="preserve">183.059 </w:t>
            </w:r>
          </w:p>
        </w:tc>
        <w:tc>
          <w:tcPr>
            <w:tcW w:w="1134" w:type="dxa"/>
            <w:gridSpan w:val="2"/>
            <w:vAlign w:val="center"/>
          </w:tcPr>
          <w:p w14:paraId="77D2FAF3" w14:textId="77777777" w:rsidR="00BB2993" w:rsidRPr="00D07E52" w:rsidRDefault="00BB2993" w:rsidP="003F65D3">
            <w:pPr>
              <w:rPr>
                <w:b/>
                <w:bCs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gridSpan w:val="2"/>
            <w:vAlign w:val="center"/>
          </w:tcPr>
          <w:p w14:paraId="73F22C71" w14:textId="77777777" w:rsidR="00BB2993" w:rsidRPr="00D07E52" w:rsidRDefault="00BB2993" w:rsidP="003F65D3">
            <w:pPr>
              <w:rPr>
                <w:b/>
                <w:bCs/>
              </w:rPr>
            </w:pPr>
            <w:r w:rsidRPr="00D07E52">
              <w:rPr>
                <w:b/>
                <w:bCs/>
              </w:rPr>
              <w:t>&lt;0.001</w:t>
            </w:r>
          </w:p>
        </w:tc>
      </w:tr>
      <w:tr w:rsidR="00BB2993" w:rsidRPr="00D07E52" w14:paraId="73E7548F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0D9833CC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t>Focal species identity (FS)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2307C060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B6BDD3E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37.414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4138077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2B3459A1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25F4DD5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70.192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D399DC6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56669403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38492443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1.866 </w:t>
            </w:r>
          </w:p>
        </w:tc>
        <w:tc>
          <w:tcPr>
            <w:tcW w:w="1134" w:type="dxa"/>
            <w:gridSpan w:val="2"/>
            <w:vAlign w:val="center"/>
          </w:tcPr>
          <w:p w14:paraId="6900EAC4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3 </w:t>
            </w:r>
          </w:p>
        </w:tc>
        <w:tc>
          <w:tcPr>
            <w:tcW w:w="1134" w:type="dxa"/>
            <w:gridSpan w:val="2"/>
            <w:vAlign w:val="center"/>
          </w:tcPr>
          <w:p w14:paraId="633B4588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127 </w:t>
            </w:r>
          </w:p>
        </w:tc>
      </w:tr>
      <w:tr w:rsidR="00BB2993" w:rsidRPr="00D07E52" w14:paraId="60D6BE9D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0CA3F035" w14:textId="77777777" w:rsidR="00BB2993" w:rsidRPr="00D07E52" w:rsidRDefault="00BB2993" w:rsidP="003F65D3">
            <w:pPr>
              <w:rPr>
                <w:color w:val="000000"/>
              </w:rPr>
            </w:pPr>
            <w:proofErr w:type="spellStart"/>
            <w:r w:rsidRPr="00D07E52">
              <w:rPr>
                <w:rFonts w:eastAsia="等线"/>
                <w:color w:val="000000"/>
              </w:rPr>
              <w:t>Neighbouring</w:t>
            </w:r>
            <w:proofErr w:type="spellEnd"/>
            <w:r w:rsidRPr="00D07E52">
              <w:rPr>
                <w:rFonts w:eastAsia="等线"/>
                <w:color w:val="000000"/>
              </w:rPr>
              <w:t xml:space="preserve"> plant richness (NR)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0842D748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749973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3.845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D3AB2FB" w14:textId="77777777" w:rsidR="00BB2993" w:rsidRPr="003D33D9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50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3FF1222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0B7D2EA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9.123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7231CF2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291A43C3" w14:textId="77777777" w:rsidR="00BB2993" w:rsidRPr="003D33D9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1 </w:t>
            </w:r>
          </w:p>
        </w:tc>
        <w:tc>
          <w:tcPr>
            <w:tcW w:w="1134" w:type="dxa"/>
            <w:vAlign w:val="center"/>
          </w:tcPr>
          <w:p w14:paraId="6FA64D21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4.493 </w:t>
            </w:r>
          </w:p>
        </w:tc>
        <w:tc>
          <w:tcPr>
            <w:tcW w:w="1134" w:type="dxa"/>
            <w:gridSpan w:val="2"/>
            <w:vAlign w:val="center"/>
          </w:tcPr>
          <w:p w14:paraId="59E9DB28" w14:textId="77777777" w:rsidR="00BB2993" w:rsidRPr="00D07E52" w:rsidRDefault="00BB2993" w:rsidP="003F65D3"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gridSpan w:val="2"/>
            <w:vAlign w:val="center"/>
          </w:tcPr>
          <w:p w14:paraId="7B896438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07 </w:t>
            </w:r>
          </w:p>
        </w:tc>
      </w:tr>
      <w:tr w:rsidR="00BB2993" w:rsidRPr="00D07E52" w14:paraId="1FECC397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295B7A0F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  <w:lang w:val="en-GB"/>
              </w:rPr>
              <w:t>Co-occur plant species type (COT)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35664FF1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11596C3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2.59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44571E3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107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72ECA0A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9099A6D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2.479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0763BAA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3D33D9">
              <w:rPr>
                <w:rFonts w:hint="eastAsia"/>
              </w:rPr>
              <w:t xml:space="preserve">0.115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52DBAA2B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vAlign w:val="center"/>
          </w:tcPr>
          <w:p w14:paraId="501C236A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889 </w:t>
            </w:r>
          </w:p>
        </w:tc>
        <w:tc>
          <w:tcPr>
            <w:tcW w:w="1134" w:type="dxa"/>
            <w:gridSpan w:val="2"/>
            <w:vAlign w:val="center"/>
          </w:tcPr>
          <w:p w14:paraId="62877F1C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346 </w:t>
            </w:r>
          </w:p>
        </w:tc>
        <w:tc>
          <w:tcPr>
            <w:tcW w:w="1134" w:type="dxa"/>
            <w:gridSpan w:val="2"/>
            <w:vAlign w:val="center"/>
          </w:tcPr>
          <w:p w14:paraId="03243AB4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3E711AE8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5918342D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D07E52">
              <w:rPr>
                <w:rFonts w:eastAsia="等线"/>
                <w:color w:val="000000"/>
              </w:rPr>
              <w:t>NR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096754C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71E9B0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9.605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C2D709E" w14:textId="77777777" w:rsidR="00BB2993" w:rsidRPr="003D33D9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08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264655F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394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35C7BE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29.76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E096BD0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A79D4D2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vAlign w:val="center"/>
          </w:tcPr>
          <w:p w14:paraId="7EE62FFC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5.402 </w:t>
            </w:r>
          </w:p>
        </w:tc>
        <w:tc>
          <w:tcPr>
            <w:tcW w:w="1134" w:type="dxa"/>
            <w:gridSpan w:val="2"/>
            <w:vAlign w:val="center"/>
          </w:tcPr>
          <w:p w14:paraId="5FCBE37C" w14:textId="77777777" w:rsidR="00BB2993" w:rsidRPr="00D07E52" w:rsidRDefault="00BB2993" w:rsidP="003F65D3">
            <w:r w:rsidRPr="00D07E52">
              <w:rPr>
                <w:b/>
                <w:bCs/>
              </w:rPr>
              <w:t>&lt;0.001</w:t>
            </w:r>
          </w:p>
        </w:tc>
        <w:tc>
          <w:tcPr>
            <w:tcW w:w="1134" w:type="dxa"/>
            <w:gridSpan w:val="2"/>
            <w:vAlign w:val="center"/>
          </w:tcPr>
          <w:p w14:paraId="2BE2FF83" w14:textId="77777777" w:rsidR="00BB2993" w:rsidRPr="003D33D9" w:rsidRDefault="00BB2993" w:rsidP="003F65D3">
            <w:pPr>
              <w:rPr>
                <w:b/>
                <w:bCs/>
              </w:rPr>
            </w:pPr>
            <w:r w:rsidRPr="003D33D9">
              <w:rPr>
                <w:rFonts w:hint="eastAsia"/>
                <w:b/>
                <w:bCs/>
              </w:rPr>
              <w:t xml:space="preserve">0.022 </w:t>
            </w:r>
          </w:p>
        </w:tc>
      </w:tr>
      <w:tr w:rsidR="00BB2993" w:rsidRPr="00D07E52" w14:paraId="75D9122D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142219B7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lastRenderedPageBreak/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D07E52">
              <w:rPr>
                <w:rFonts w:eastAsia="等线"/>
                <w:color w:val="000000"/>
              </w:rPr>
              <w:t>COT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7B413660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FD00A39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436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B24DE3C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804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06E801D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A35839E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681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2072F3E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3D33D9">
              <w:rPr>
                <w:rFonts w:hint="eastAsia"/>
              </w:rPr>
              <w:t xml:space="preserve">0.711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18AC5EA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vAlign w:val="center"/>
          </w:tcPr>
          <w:p w14:paraId="27B6F8C4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272 </w:t>
            </w:r>
          </w:p>
        </w:tc>
        <w:tc>
          <w:tcPr>
            <w:tcW w:w="1134" w:type="dxa"/>
            <w:gridSpan w:val="2"/>
            <w:vAlign w:val="center"/>
          </w:tcPr>
          <w:p w14:paraId="31724C79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530 </w:t>
            </w:r>
          </w:p>
        </w:tc>
        <w:tc>
          <w:tcPr>
            <w:tcW w:w="1134" w:type="dxa"/>
            <w:gridSpan w:val="2"/>
            <w:vAlign w:val="center"/>
          </w:tcPr>
          <w:p w14:paraId="08EC8C8F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1B04D43C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239B4C73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t>NR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D07E52">
              <w:rPr>
                <w:rFonts w:eastAsia="等线"/>
                <w:color w:val="000000"/>
              </w:rPr>
              <w:t>COT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17D0943F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7D3FEC4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3.564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AE182CA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0.059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18635434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5A21A0B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4.656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6CDF8F5" w14:textId="77777777" w:rsidR="00BB2993" w:rsidRPr="00D07E52" w:rsidRDefault="00BB2993" w:rsidP="003F65D3">
            <w:pPr>
              <w:rPr>
                <w:b/>
                <w:bCs/>
                <w:color w:val="000000"/>
              </w:rPr>
            </w:pPr>
            <w:r w:rsidRPr="003D33D9">
              <w:rPr>
                <w:rFonts w:hint="eastAsia"/>
                <w:b/>
                <w:bCs/>
              </w:rPr>
              <w:t xml:space="preserve">0.031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46D4842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vAlign w:val="center"/>
          </w:tcPr>
          <w:p w14:paraId="61DDB782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423 </w:t>
            </w:r>
          </w:p>
        </w:tc>
        <w:tc>
          <w:tcPr>
            <w:tcW w:w="1134" w:type="dxa"/>
            <w:gridSpan w:val="2"/>
            <w:vAlign w:val="center"/>
          </w:tcPr>
          <w:p w14:paraId="11D5E80C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516 </w:t>
            </w:r>
          </w:p>
        </w:tc>
        <w:tc>
          <w:tcPr>
            <w:tcW w:w="1134" w:type="dxa"/>
            <w:gridSpan w:val="2"/>
            <w:vAlign w:val="center"/>
          </w:tcPr>
          <w:p w14:paraId="5633C476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  <w:tr w:rsidR="00BB2993" w:rsidRPr="00D07E52" w14:paraId="30532351" w14:textId="77777777" w:rsidTr="003F65D3">
        <w:trPr>
          <w:trHeight w:val="340"/>
          <w:jc w:val="center"/>
        </w:trPr>
        <w:tc>
          <w:tcPr>
            <w:tcW w:w="4110" w:type="dxa"/>
            <w:shd w:val="clear" w:color="auto" w:fill="auto"/>
            <w:noWrap/>
            <w:vAlign w:val="center"/>
          </w:tcPr>
          <w:p w14:paraId="234ED4D2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rFonts w:eastAsia="等线"/>
                <w:color w:val="000000"/>
              </w:rPr>
              <w:t>FS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D07E52">
              <w:rPr>
                <w:rFonts w:eastAsia="等线"/>
                <w:color w:val="000000"/>
              </w:rPr>
              <w:t>NR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r w:rsidRPr="00D07E52">
              <w:rPr>
                <w:rFonts w:eastAsia="等线"/>
                <w:color w:val="000000"/>
              </w:rPr>
              <w:t>COT</w:t>
            </w:r>
          </w:p>
        </w:tc>
        <w:tc>
          <w:tcPr>
            <w:tcW w:w="735" w:type="dxa"/>
            <w:shd w:val="clear" w:color="auto" w:fill="auto"/>
            <w:noWrap/>
            <w:vAlign w:val="center"/>
          </w:tcPr>
          <w:p w14:paraId="224739A8" w14:textId="77777777" w:rsidR="00BB2993" w:rsidRPr="00D07E52" w:rsidRDefault="00BB2993" w:rsidP="003F65D3">
            <w:pPr>
              <w:rPr>
                <w:color w:val="000000"/>
              </w:rPr>
            </w:pPr>
            <w:r w:rsidRPr="00D07E52">
              <w:rPr>
                <w:color w:val="000000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17BB2CE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2.383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1875B5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304 </w:t>
            </w:r>
          </w:p>
        </w:tc>
        <w:tc>
          <w:tcPr>
            <w:tcW w:w="1251" w:type="dxa"/>
            <w:shd w:val="clear" w:color="auto" w:fill="auto"/>
            <w:noWrap/>
            <w:vAlign w:val="center"/>
          </w:tcPr>
          <w:p w14:paraId="60C7A531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619366B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0.827 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0499D1B" w14:textId="77777777" w:rsidR="00BB2993" w:rsidRPr="00D07E52" w:rsidRDefault="00BB2993" w:rsidP="003F65D3">
            <w:pPr>
              <w:rPr>
                <w:b/>
                <w:color w:val="000000"/>
              </w:rPr>
            </w:pPr>
            <w:r w:rsidRPr="003D33D9">
              <w:rPr>
                <w:rFonts w:hint="eastAsia"/>
              </w:rPr>
              <w:t xml:space="preserve">0.661 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531D06C6" w14:textId="77777777" w:rsidR="00BB2993" w:rsidRPr="00D07E52" w:rsidRDefault="00BB2993" w:rsidP="003F65D3">
            <w:pPr>
              <w:rPr>
                <w:color w:val="000000"/>
              </w:rPr>
            </w:pPr>
            <w:r w:rsidRPr="003D33D9">
              <w:rPr>
                <w:rFonts w:hint="eastAsia"/>
              </w:rPr>
              <w:t xml:space="preserve">1.000 </w:t>
            </w:r>
          </w:p>
        </w:tc>
        <w:tc>
          <w:tcPr>
            <w:tcW w:w="1134" w:type="dxa"/>
            <w:vAlign w:val="center"/>
          </w:tcPr>
          <w:p w14:paraId="1B99BE69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333 </w:t>
            </w:r>
          </w:p>
        </w:tc>
        <w:tc>
          <w:tcPr>
            <w:tcW w:w="1134" w:type="dxa"/>
            <w:gridSpan w:val="2"/>
            <w:vAlign w:val="center"/>
          </w:tcPr>
          <w:p w14:paraId="742A8BDF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0.847 </w:t>
            </w:r>
          </w:p>
        </w:tc>
        <w:tc>
          <w:tcPr>
            <w:tcW w:w="1134" w:type="dxa"/>
            <w:gridSpan w:val="2"/>
            <w:vAlign w:val="center"/>
          </w:tcPr>
          <w:p w14:paraId="1F44E007" w14:textId="77777777" w:rsidR="00BB2993" w:rsidRPr="00D07E52" w:rsidRDefault="00BB2993" w:rsidP="003F65D3">
            <w:r w:rsidRPr="003D33D9">
              <w:rPr>
                <w:rFonts w:hint="eastAsia"/>
              </w:rPr>
              <w:t xml:space="preserve">1.000 </w:t>
            </w:r>
          </w:p>
        </w:tc>
      </w:tr>
    </w:tbl>
    <w:p w14:paraId="007EABCD" w14:textId="77777777" w:rsidR="00BB2993" w:rsidRDefault="00BB2993" w:rsidP="00BB2993"/>
    <w:p w14:paraId="169194FE" w14:textId="77777777" w:rsidR="00BB2993" w:rsidRDefault="00BB2993" w:rsidP="00BB2993">
      <w:r>
        <w:br w:type="page"/>
      </w:r>
    </w:p>
    <w:p w14:paraId="6A0D8C9E" w14:textId="77777777" w:rsidR="00BB2993" w:rsidRPr="00A37012" w:rsidRDefault="00BB2993" w:rsidP="00BB2993">
      <w:pPr>
        <w:spacing w:line="360" w:lineRule="auto"/>
        <w:rPr>
          <w:b/>
        </w:rPr>
      </w:pPr>
      <w:r w:rsidRPr="00C223D7">
        <w:rPr>
          <w:b/>
          <w:bCs/>
        </w:rPr>
        <w:lastRenderedPageBreak/>
        <w:t>Table S</w:t>
      </w:r>
      <w:r>
        <w:rPr>
          <w:rFonts w:hint="eastAsia"/>
          <w:b/>
          <w:bCs/>
        </w:rPr>
        <w:t xml:space="preserve">9 </w:t>
      </w:r>
      <w:r>
        <w:t>E</w:t>
      </w:r>
      <w:r w:rsidRPr="009242CE">
        <w:t>ffect</w:t>
      </w:r>
      <w:r>
        <w:t>s</w:t>
      </w:r>
      <w:r w:rsidRPr="009242CE">
        <w:t xml:space="preserve"> of the presence</w:t>
      </w:r>
      <w:r>
        <w:rPr>
          <w:rFonts w:hint="eastAsia"/>
        </w:rPr>
        <w:t xml:space="preserve"> </w:t>
      </w:r>
      <w:r w:rsidRPr="009242CE">
        <w:t>of</w:t>
      </w:r>
      <w:r>
        <w:t xml:space="preserve"> </w:t>
      </w:r>
      <w:r w:rsidRPr="009242CE">
        <w:t>plant species</w:t>
      </w:r>
      <w:r>
        <w:t xml:space="preserve"> in the </w:t>
      </w:r>
      <w:r w:rsidRPr="00B723DF">
        <w:t>responding plant community</w:t>
      </w:r>
      <w:r>
        <w:t xml:space="preserve"> that were also used in the conditioning phase </w:t>
      </w:r>
      <w:r w:rsidRPr="009242CE">
        <w:t>(</w:t>
      </w:r>
      <w:r>
        <w:t xml:space="preserve">i.e., </w:t>
      </w:r>
      <w:proofErr w:type="spellStart"/>
      <w:r>
        <w:rPr>
          <w:rFonts w:eastAsia="等线" w:hint="eastAsia"/>
          <w:color w:val="000000"/>
        </w:rPr>
        <w:t>Aa</w:t>
      </w:r>
      <w:r>
        <w:rPr>
          <w:rFonts w:hint="eastAsia"/>
        </w:rPr>
        <w:t>_con</w:t>
      </w:r>
      <w:proofErr w:type="spellEnd"/>
      <w:r w:rsidRPr="009242CE">
        <w:t xml:space="preserve">, </w:t>
      </w:r>
      <w:proofErr w:type="spellStart"/>
      <w:r>
        <w:rPr>
          <w:rFonts w:eastAsia="等线" w:hint="eastAsia"/>
          <w:color w:val="000000"/>
        </w:rPr>
        <w:t>Sv</w:t>
      </w:r>
      <w:r>
        <w:rPr>
          <w:rFonts w:hint="eastAsia"/>
        </w:rPr>
        <w:t>_con</w:t>
      </w:r>
      <w:proofErr w:type="spellEnd"/>
      <w:r w:rsidRPr="009242CE">
        <w:t xml:space="preserve">, </w:t>
      </w:r>
      <w:proofErr w:type="spellStart"/>
      <w:r>
        <w:rPr>
          <w:rFonts w:eastAsia="等线" w:hint="eastAsia"/>
          <w:color w:val="000000"/>
        </w:rPr>
        <w:t>St</w:t>
      </w:r>
      <w:r>
        <w:rPr>
          <w:rFonts w:hint="eastAsia"/>
        </w:rPr>
        <w:t>_con</w:t>
      </w:r>
      <w:proofErr w:type="spellEnd"/>
      <w:r w:rsidRPr="009242CE">
        <w:t xml:space="preserve">, </w:t>
      </w:r>
      <w:proofErr w:type="spellStart"/>
      <w:proofErr w:type="gramStart"/>
      <w:r>
        <w:rPr>
          <w:rFonts w:eastAsia="等线" w:hint="eastAsia"/>
          <w:color w:val="000000"/>
        </w:rPr>
        <w:t>Ah</w:t>
      </w:r>
      <w:proofErr w:type="gramEnd"/>
      <w:r>
        <w:rPr>
          <w:rFonts w:hint="eastAsia"/>
        </w:rPr>
        <w:t>_con</w:t>
      </w:r>
      <w:proofErr w:type="spellEnd"/>
      <w:r w:rsidRPr="009242CE">
        <w:t xml:space="preserve">, and </w:t>
      </w:r>
      <w:proofErr w:type="spellStart"/>
      <w:r>
        <w:rPr>
          <w:rFonts w:eastAsia="等线" w:hint="eastAsia"/>
          <w:color w:val="000000"/>
        </w:rPr>
        <w:t>Soc</w:t>
      </w:r>
      <w:r>
        <w:rPr>
          <w:rFonts w:hint="eastAsia"/>
        </w:rPr>
        <w:t>_con</w:t>
      </w:r>
      <w:proofErr w:type="spellEnd"/>
      <w:r>
        <w:t>;</w:t>
      </w:r>
      <w:r>
        <w:rPr>
          <w:rFonts w:hint="eastAsia"/>
        </w:rPr>
        <w:t xml:space="preserve"> </w:t>
      </w:r>
      <w:r>
        <w:rPr>
          <w:lang w:val="en-GB"/>
        </w:rPr>
        <w:t>f</w:t>
      </w:r>
      <w:r w:rsidRPr="00C223D7">
        <w:rPr>
          <w:lang w:val="en-GB"/>
        </w:rPr>
        <w:t>or detailed information</w:t>
      </w:r>
      <w:r>
        <w:rPr>
          <w:rFonts w:hint="eastAsia"/>
          <w:lang w:val="en-GB"/>
        </w:rPr>
        <w:t xml:space="preserve"> o</w:t>
      </w:r>
      <w:r>
        <w:rPr>
          <w:lang w:val="en-GB"/>
        </w:rPr>
        <w:t>n</w:t>
      </w:r>
      <w:r>
        <w:rPr>
          <w:rFonts w:hint="eastAsia"/>
          <w:lang w:val="en-GB"/>
        </w:rPr>
        <w:t xml:space="preserve"> plant species </w:t>
      </w:r>
      <w:r>
        <w:rPr>
          <w:rFonts w:hint="eastAsia"/>
        </w:rPr>
        <w:t>a</w:t>
      </w:r>
      <w:r w:rsidRPr="00C223D7">
        <w:t>bbreviations</w:t>
      </w:r>
      <w:r w:rsidRPr="00C223D7">
        <w:rPr>
          <w:lang w:val="en-GB"/>
        </w:rPr>
        <w:t>, please see Table S</w:t>
      </w:r>
      <w:r>
        <w:rPr>
          <w:rFonts w:hint="eastAsia"/>
          <w:lang w:val="en-GB"/>
        </w:rPr>
        <w:t>2</w:t>
      </w:r>
      <w:r w:rsidRPr="009242CE">
        <w:t xml:space="preserve">) </w:t>
      </w:r>
      <w:r>
        <w:t xml:space="preserve">and the </w:t>
      </w:r>
      <w:r w:rsidRPr="00B723DF">
        <w:t xml:space="preserve">species richness during the conditioning phase </w:t>
      </w:r>
      <w:r>
        <w:rPr>
          <w:rFonts w:hint="eastAsia"/>
        </w:rPr>
        <w:t>(</w:t>
      </w:r>
      <w:proofErr w:type="spellStart"/>
      <w:r w:rsidRPr="00542D47">
        <w:t>Richness_con</w:t>
      </w:r>
      <w:proofErr w:type="spellEnd"/>
      <w:r>
        <w:rPr>
          <w:rFonts w:hint="eastAsia"/>
        </w:rPr>
        <w:t>)</w:t>
      </w:r>
      <w:r>
        <w:t xml:space="preserve"> on the </w:t>
      </w:r>
      <w:r w:rsidRPr="00B723DF">
        <w:t xml:space="preserve">responding plant community </w:t>
      </w:r>
      <w:r>
        <w:t>biomass in the</w:t>
      </w:r>
      <w:r w:rsidRPr="009242CE">
        <w:t xml:space="preserve"> PSF experiment</w:t>
      </w:r>
      <w:r>
        <w:t>.</w:t>
      </w:r>
      <w:r w:rsidRPr="009242CE">
        <w:t xml:space="preserve"> </w:t>
      </w:r>
      <w:r>
        <w:rPr>
          <w:rFonts w:hint="eastAsia"/>
          <w:lang w:val="en-GB"/>
        </w:rPr>
        <w:t xml:space="preserve">Note: </w:t>
      </w:r>
      <w:r w:rsidRPr="009242CE">
        <w:rPr>
          <w:rFonts w:hint="eastAsia"/>
        </w:rPr>
        <w:t>plant species</w:t>
      </w:r>
      <w:r>
        <w:rPr>
          <w:rFonts w:hint="eastAsia"/>
        </w:rPr>
        <w:t xml:space="preserve"> </w:t>
      </w:r>
      <w:r>
        <w:t>“</w:t>
      </w:r>
      <w:r>
        <w:rPr>
          <w:rFonts w:hint="eastAsia"/>
        </w:rPr>
        <w:t>c</w:t>
      </w:r>
      <w:r>
        <w:t>”</w:t>
      </w:r>
      <w:r>
        <w:rPr>
          <w:rFonts w:hint="eastAsia"/>
        </w:rPr>
        <w:t xml:space="preserve"> was </w:t>
      </w:r>
      <w:r w:rsidRPr="001678DD">
        <w:rPr>
          <w:rFonts w:hint="eastAsia"/>
        </w:rPr>
        <w:t>absen</w:t>
      </w:r>
      <w:r>
        <w:t>t</w:t>
      </w:r>
      <w:r>
        <w:rPr>
          <w:rFonts w:hint="eastAsia"/>
        </w:rPr>
        <w:t xml:space="preserve"> in the conditioning community. </w:t>
      </w:r>
      <w:r w:rsidRPr="000B69ED">
        <w:t>Degrees of freedom (</w:t>
      </w:r>
      <w:proofErr w:type="spellStart"/>
      <w:r w:rsidRPr="000B69ED">
        <w:t>df</w:t>
      </w:r>
      <w:proofErr w:type="spellEnd"/>
      <w:r w:rsidRPr="000B69ED">
        <w:t xml:space="preserve">), </w:t>
      </w:r>
      <w:r>
        <w:rPr>
          <w:rFonts w:hint="eastAsia"/>
          <w:i/>
          <w:iCs/>
        </w:rPr>
        <w:t>F</w:t>
      </w:r>
      <w:r w:rsidRPr="000B69ED">
        <w:t xml:space="preserve"> values</w:t>
      </w:r>
      <w:r>
        <w:rPr>
          <w:rFonts w:hint="eastAsia"/>
        </w:rPr>
        <w:t>,</w:t>
      </w:r>
      <w:r w:rsidRPr="000B69ED">
        <w:t xml:space="preserve"> </w:t>
      </w:r>
      <w:r w:rsidRPr="000B69ED">
        <w:rPr>
          <w:i/>
          <w:iCs/>
        </w:rPr>
        <w:t>P</w:t>
      </w:r>
      <w:r w:rsidRPr="000B69ED">
        <w:t xml:space="preserve"> values</w:t>
      </w:r>
      <w:r>
        <w:rPr>
          <w:rFonts w:hint="eastAsia"/>
        </w:rPr>
        <w:t xml:space="preserve"> </w:t>
      </w:r>
      <w:r w:rsidRPr="000B69ED">
        <w:t xml:space="preserve">and adjusted </w:t>
      </w:r>
      <w:r w:rsidRPr="000B69ED">
        <w:rPr>
          <w:i/>
          <w:iCs/>
        </w:rPr>
        <w:t>P</w:t>
      </w:r>
      <w:r w:rsidRPr="000B69ED">
        <w:t xml:space="preserve"> values are presented. </w:t>
      </w:r>
      <w:r>
        <w:rPr>
          <w:rFonts w:eastAsia="等线" w:hint="eastAsia"/>
          <w:i/>
          <w:iCs/>
        </w:rPr>
        <w:t>P</w:t>
      </w:r>
      <w:r>
        <w:rPr>
          <w:rFonts w:eastAsia="等线" w:hint="eastAsia"/>
        </w:rPr>
        <w:t xml:space="preserve"> </w:t>
      </w:r>
      <w:r w:rsidRPr="00C223D7">
        <w:rPr>
          <w:rFonts w:eastAsia="等线"/>
        </w:rPr>
        <w:t>values are</w:t>
      </w:r>
      <w:r>
        <w:rPr>
          <w:rFonts w:eastAsia="等线" w:hint="eastAsia"/>
        </w:rPr>
        <w:t xml:space="preserve"> adjusted with the Bonferroni method. </w:t>
      </w:r>
      <w:r w:rsidRPr="000B69ED">
        <w:t xml:space="preserve">Significant </w:t>
      </w:r>
      <w:r w:rsidRPr="000B69ED">
        <w:rPr>
          <w:i/>
          <w:iCs/>
        </w:rPr>
        <w:t>P</w:t>
      </w:r>
      <w:r w:rsidRPr="000B69ED">
        <w:t xml:space="preserve"> values are presented in bold based on chi-square test (</w:t>
      </w:r>
      <w:r w:rsidRPr="000B69ED">
        <w:rPr>
          <w:i/>
          <w:iCs/>
        </w:rPr>
        <w:t>P</w:t>
      </w:r>
      <w:r w:rsidRPr="000B69ED">
        <w:t xml:space="preserve"> &lt; 0.05).</w:t>
      </w:r>
      <w:r>
        <w:rPr>
          <w:rFonts w:hint="eastAsia"/>
        </w:rPr>
        <w:t xml:space="preserve"> </w:t>
      </w:r>
    </w:p>
    <w:tbl>
      <w:tblPr>
        <w:tblStyle w:val="ab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41"/>
        <w:gridCol w:w="1678"/>
        <w:gridCol w:w="1678"/>
        <w:gridCol w:w="1678"/>
        <w:gridCol w:w="1678"/>
      </w:tblGrid>
      <w:tr w:rsidR="00BB2993" w:rsidRPr="00542D47" w14:paraId="39179DDC" w14:textId="77777777" w:rsidTr="003F65D3">
        <w:trPr>
          <w:trHeight w:val="295"/>
          <w:jc w:val="center"/>
        </w:trPr>
        <w:tc>
          <w:tcPr>
            <w:tcW w:w="364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4D88585" w14:textId="77777777" w:rsidR="00BB2993" w:rsidRPr="00542D47" w:rsidRDefault="00BB2993" w:rsidP="003F65D3">
            <w:proofErr w:type="spellStart"/>
            <w:r>
              <w:t>Varibales</w:t>
            </w:r>
            <w:proofErr w:type="spellEnd"/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18701B4" w14:textId="77777777" w:rsidR="00BB2993" w:rsidRPr="009242CE" w:rsidRDefault="00BB2993" w:rsidP="003F65D3">
            <w:pPr>
              <w:rPr>
                <w:i/>
                <w:iCs/>
              </w:rPr>
            </w:pPr>
            <w:proofErr w:type="spellStart"/>
            <w:r w:rsidRPr="000B69ED">
              <w:t>df</w:t>
            </w:r>
            <w:proofErr w:type="spellEnd"/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3592DAE" w14:textId="77777777" w:rsidR="00BB2993" w:rsidRPr="009242CE" w:rsidRDefault="00BB2993" w:rsidP="003F65D3">
            <w:pPr>
              <w:rPr>
                <w:i/>
                <w:iCs/>
              </w:rPr>
            </w:pPr>
            <w:r w:rsidRPr="009242CE">
              <w:rPr>
                <w:i/>
                <w:iCs/>
              </w:rPr>
              <w:t>F</w:t>
            </w:r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F3A5D81" w14:textId="77777777" w:rsidR="00BB2993" w:rsidRPr="009242CE" w:rsidRDefault="00BB2993" w:rsidP="003F65D3">
            <w:pPr>
              <w:rPr>
                <w:i/>
                <w:iCs/>
              </w:rPr>
            </w:pPr>
            <w:r w:rsidRPr="009242CE">
              <w:rPr>
                <w:i/>
                <w:iCs/>
              </w:rPr>
              <w:t>P</w:t>
            </w:r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21E9EB" w14:textId="77777777" w:rsidR="00BB2993" w:rsidRPr="00AE1541" w:rsidRDefault="00BB2993" w:rsidP="003F65D3">
            <w:pPr>
              <w:rPr>
                <w:i/>
                <w:iCs/>
              </w:rPr>
            </w:pPr>
            <w:proofErr w:type="spellStart"/>
            <w:r w:rsidRPr="00D07E52">
              <w:rPr>
                <w:rFonts w:eastAsia="等线"/>
                <w:i/>
                <w:color w:val="000000"/>
              </w:rPr>
              <w:t>P</w:t>
            </w:r>
            <w:r w:rsidRPr="00D07E52">
              <w:rPr>
                <w:rFonts w:eastAsia="等线"/>
                <w:color w:val="000000"/>
              </w:rPr>
              <w:t>_adjust</w:t>
            </w:r>
            <w:proofErr w:type="spellEnd"/>
          </w:p>
        </w:tc>
      </w:tr>
      <w:tr w:rsidR="00BB2993" w:rsidRPr="00542D47" w14:paraId="73E5CCC8" w14:textId="77777777" w:rsidTr="003F65D3">
        <w:trPr>
          <w:trHeight w:val="295"/>
          <w:jc w:val="center"/>
        </w:trPr>
        <w:tc>
          <w:tcPr>
            <w:tcW w:w="364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A0FD152" w14:textId="77777777" w:rsidR="00BB2993" w:rsidRPr="00542D47" w:rsidRDefault="00BB2993" w:rsidP="003F65D3">
            <w:proofErr w:type="spellStart"/>
            <w:r w:rsidRPr="00542D47">
              <w:t>Richness_con</w:t>
            </w:r>
            <w:proofErr w:type="spellEnd"/>
          </w:p>
        </w:tc>
        <w:tc>
          <w:tcPr>
            <w:tcW w:w="167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BDE0CCF" w14:textId="77777777" w:rsidR="00BB2993" w:rsidRPr="00542D47" w:rsidRDefault="00BB2993" w:rsidP="003F65D3">
            <w:r w:rsidRPr="00542D47">
              <w:t>5, 258</w:t>
            </w:r>
          </w:p>
        </w:tc>
        <w:tc>
          <w:tcPr>
            <w:tcW w:w="167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09E28C3" w14:textId="77777777" w:rsidR="00BB2993" w:rsidRPr="00542D47" w:rsidRDefault="00BB2993" w:rsidP="003F65D3">
            <w:r w:rsidRPr="00542D47">
              <w:t xml:space="preserve">4.18 </w:t>
            </w:r>
          </w:p>
        </w:tc>
        <w:tc>
          <w:tcPr>
            <w:tcW w:w="167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E8E5FDC" w14:textId="77777777" w:rsidR="00BB2993" w:rsidRPr="009242CE" w:rsidRDefault="00BB2993" w:rsidP="003F65D3">
            <w:pPr>
              <w:rPr>
                <w:b/>
                <w:bCs/>
              </w:rPr>
            </w:pPr>
            <w:r w:rsidRPr="009242CE">
              <w:rPr>
                <w:b/>
                <w:bCs/>
              </w:rPr>
              <w:t xml:space="preserve">0.001 </w:t>
            </w:r>
          </w:p>
        </w:tc>
        <w:tc>
          <w:tcPr>
            <w:tcW w:w="1678" w:type="dxa"/>
            <w:tcBorders>
              <w:top w:val="single" w:sz="4" w:space="0" w:color="auto"/>
            </w:tcBorders>
            <w:vAlign w:val="center"/>
          </w:tcPr>
          <w:p w14:paraId="47005C68" w14:textId="77777777" w:rsidR="00BB2993" w:rsidRPr="00AE1541" w:rsidRDefault="00BB2993" w:rsidP="003F65D3">
            <w:pPr>
              <w:rPr>
                <w:b/>
                <w:bCs/>
              </w:rPr>
            </w:pPr>
            <w:r>
              <w:rPr>
                <w:b/>
                <w:bCs/>
              </w:rPr>
              <w:t>0.012</w:t>
            </w:r>
          </w:p>
        </w:tc>
      </w:tr>
      <w:tr w:rsidR="00BB2993" w:rsidRPr="00542D47" w14:paraId="5B450C30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51EE0E0A" w14:textId="77777777" w:rsidR="00BB2993" w:rsidRPr="00542D47" w:rsidRDefault="00BB2993" w:rsidP="003F65D3">
            <w:proofErr w:type="spellStart"/>
            <w:r>
              <w:rPr>
                <w:rFonts w:eastAsia="等线" w:hint="eastAsia"/>
                <w:color w:val="000000"/>
              </w:rPr>
              <w:t>Aa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349D795D" w14:textId="77777777" w:rsidR="00BB2993" w:rsidRPr="00542D47" w:rsidRDefault="00BB2993" w:rsidP="003F65D3">
            <w:r w:rsidRPr="00542D47">
              <w:t>1, 258</w:t>
            </w:r>
          </w:p>
        </w:tc>
        <w:tc>
          <w:tcPr>
            <w:tcW w:w="1678" w:type="dxa"/>
            <w:noWrap/>
            <w:vAlign w:val="center"/>
            <w:hideMark/>
          </w:tcPr>
          <w:p w14:paraId="1845B590" w14:textId="77777777" w:rsidR="00BB2993" w:rsidRPr="00542D47" w:rsidRDefault="00BB2993" w:rsidP="003F65D3">
            <w:r w:rsidRPr="00542D47">
              <w:t xml:space="preserve">0.15 </w:t>
            </w:r>
          </w:p>
        </w:tc>
        <w:tc>
          <w:tcPr>
            <w:tcW w:w="1678" w:type="dxa"/>
            <w:noWrap/>
            <w:vAlign w:val="center"/>
            <w:hideMark/>
          </w:tcPr>
          <w:p w14:paraId="45530172" w14:textId="77777777" w:rsidR="00BB2993" w:rsidRPr="00542D47" w:rsidRDefault="00BB2993" w:rsidP="003F65D3">
            <w:r w:rsidRPr="00542D47">
              <w:t xml:space="preserve">0.697 </w:t>
            </w:r>
          </w:p>
        </w:tc>
        <w:tc>
          <w:tcPr>
            <w:tcW w:w="1678" w:type="dxa"/>
            <w:vAlign w:val="center"/>
          </w:tcPr>
          <w:p w14:paraId="1C6B4BBB" w14:textId="77777777" w:rsidR="00BB2993" w:rsidRPr="00542D47" w:rsidRDefault="00BB2993" w:rsidP="003F65D3">
            <w:r>
              <w:t>1</w:t>
            </w:r>
            <w:r>
              <w:rPr>
                <w:rFonts w:hint="eastAsia"/>
              </w:rPr>
              <w:t>.000</w:t>
            </w:r>
          </w:p>
        </w:tc>
      </w:tr>
      <w:tr w:rsidR="00BB2993" w:rsidRPr="00542D47" w14:paraId="78004E6B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02F183AE" w14:textId="77777777" w:rsidR="00BB2993" w:rsidRPr="00542D47" w:rsidRDefault="00BB2993" w:rsidP="003F65D3">
            <w:proofErr w:type="spellStart"/>
            <w:r>
              <w:rPr>
                <w:rFonts w:eastAsia="等线" w:hint="eastAsia"/>
                <w:color w:val="000000"/>
              </w:rPr>
              <w:t>Sv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06554F74" w14:textId="77777777" w:rsidR="00BB2993" w:rsidRPr="00542D47" w:rsidRDefault="00BB2993" w:rsidP="003F65D3">
            <w:r w:rsidRPr="00542D47">
              <w:t>1, 258</w:t>
            </w:r>
          </w:p>
        </w:tc>
        <w:tc>
          <w:tcPr>
            <w:tcW w:w="1678" w:type="dxa"/>
            <w:noWrap/>
            <w:vAlign w:val="center"/>
            <w:hideMark/>
          </w:tcPr>
          <w:p w14:paraId="11D5D330" w14:textId="77777777" w:rsidR="00BB2993" w:rsidRPr="00542D47" w:rsidRDefault="00BB2993" w:rsidP="003F65D3">
            <w:r w:rsidRPr="00542D47">
              <w:t xml:space="preserve">3.75 </w:t>
            </w:r>
          </w:p>
        </w:tc>
        <w:tc>
          <w:tcPr>
            <w:tcW w:w="1678" w:type="dxa"/>
            <w:noWrap/>
            <w:vAlign w:val="center"/>
            <w:hideMark/>
          </w:tcPr>
          <w:p w14:paraId="53138BD4" w14:textId="77777777" w:rsidR="00BB2993" w:rsidRPr="00542D47" w:rsidRDefault="00BB2993" w:rsidP="003F65D3">
            <w:r w:rsidRPr="00542D47">
              <w:t xml:space="preserve">0.054 </w:t>
            </w:r>
          </w:p>
        </w:tc>
        <w:tc>
          <w:tcPr>
            <w:tcW w:w="1678" w:type="dxa"/>
            <w:vAlign w:val="center"/>
          </w:tcPr>
          <w:p w14:paraId="2FE825D6" w14:textId="77777777" w:rsidR="00BB2993" w:rsidRPr="00542D47" w:rsidRDefault="00BB2993" w:rsidP="003F65D3">
            <w:r>
              <w:t>0.592</w:t>
            </w:r>
          </w:p>
        </w:tc>
      </w:tr>
      <w:tr w:rsidR="00BB2993" w:rsidRPr="00542D47" w14:paraId="2CCD1CF9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3ECD4A3E" w14:textId="77777777" w:rsidR="00BB2993" w:rsidRPr="00542D47" w:rsidRDefault="00BB2993" w:rsidP="003F65D3">
            <w:proofErr w:type="spellStart"/>
            <w:r>
              <w:rPr>
                <w:rFonts w:eastAsia="等线" w:hint="eastAsia"/>
                <w:color w:val="000000"/>
              </w:rPr>
              <w:t>St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64A6119A" w14:textId="77777777" w:rsidR="00BB2993" w:rsidRPr="00542D47" w:rsidRDefault="00BB2993" w:rsidP="003F65D3">
            <w:r w:rsidRPr="00542D47">
              <w:t>1, 258</w:t>
            </w:r>
          </w:p>
        </w:tc>
        <w:tc>
          <w:tcPr>
            <w:tcW w:w="1678" w:type="dxa"/>
            <w:noWrap/>
            <w:vAlign w:val="center"/>
            <w:hideMark/>
          </w:tcPr>
          <w:p w14:paraId="51FE1C0F" w14:textId="77777777" w:rsidR="00BB2993" w:rsidRPr="00542D47" w:rsidRDefault="00BB2993" w:rsidP="003F65D3">
            <w:r w:rsidRPr="00542D47">
              <w:t xml:space="preserve">0.87 </w:t>
            </w:r>
          </w:p>
        </w:tc>
        <w:tc>
          <w:tcPr>
            <w:tcW w:w="1678" w:type="dxa"/>
            <w:noWrap/>
            <w:vAlign w:val="center"/>
            <w:hideMark/>
          </w:tcPr>
          <w:p w14:paraId="1C87407F" w14:textId="77777777" w:rsidR="00BB2993" w:rsidRPr="00542D47" w:rsidRDefault="00BB2993" w:rsidP="003F65D3">
            <w:r w:rsidRPr="00542D47">
              <w:t xml:space="preserve">0.353 </w:t>
            </w:r>
          </w:p>
        </w:tc>
        <w:tc>
          <w:tcPr>
            <w:tcW w:w="1678" w:type="dxa"/>
            <w:vAlign w:val="center"/>
          </w:tcPr>
          <w:p w14:paraId="0BC201D6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53A128AF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53DD5911" w14:textId="77777777" w:rsidR="00BB2993" w:rsidRPr="00542D47" w:rsidRDefault="00BB2993" w:rsidP="003F65D3">
            <w:proofErr w:type="spellStart"/>
            <w:r>
              <w:rPr>
                <w:rFonts w:eastAsia="等线" w:hint="eastAsia"/>
                <w:color w:val="000000"/>
              </w:rPr>
              <w:t>Ah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6DAECE7E" w14:textId="77777777" w:rsidR="00BB2993" w:rsidRPr="00542D47" w:rsidRDefault="00BB2993" w:rsidP="003F65D3">
            <w:r w:rsidRPr="00542D47">
              <w:t>1, 258</w:t>
            </w:r>
          </w:p>
        </w:tc>
        <w:tc>
          <w:tcPr>
            <w:tcW w:w="1678" w:type="dxa"/>
            <w:noWrap/>
            <w:vAlign w:val="center"/>
            <w:hideMark/>
          </w:tcPr>
          <w:p w14:paraId="6634B880" w14:textId="77777777" w:rsidR="00BB2993" w:rsidRPr="00542D47" w:rsidRDefault="00BB2993" w:rsidP="003F65D3">
            <w:r w:rsidRPr="00542D47">
              <w:t xml:space="preserve">1.03 </w:t>
            </w:r>
          </w:p>
        </w:tc>
        <w:tc>
          <w:tcPr>
            <w:tcW w:w="1678" w:type="dxa"/>
            <w:noWrap/>
            <w:vAlign w:val="center"/>
            <w:hideMark/>
          </w:tcPr>
          <w:p w14:paraId="0F96E2BD" w14:textId="77777777" w:rsidR="00BB2993" w:rsidRPr="00542D47" w:rsidRDefault="00BB2993" w:rsidP="003F65D3">
            <w:r w:rsidRPr="00542D47">
              <w:t xml:space="preserve">0.310 </w:t>
            </w:r>
          </w:p>
        </w:tc>
        <w:tc>
          <w:tcPr>
            <w:tcW w:w="1678" w:type="dxa"/>
            <w:vAlign w:val="center"/>
          </w:tcPr>
          <w:p w14:paraId="2A853724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1C12FCAC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68A29BC9" w14:textId="77777777" w:rsidR="00BB2993" w:rsidRPr="00542D47" w:rsidRDefault="00BB2993" w:rsidP="003F65D3">
            <w:proofErr w:type="spellStart"/>
            <w:r>
              <w:rPr>
                <w:rFonts w:eastAsia="等线" w:hint="eastAsia"/>
                <w:color w:val="000000"/>
              </w:rPr>
              <w:t>Soc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413F6289" w14:textId="77777777" w:rsidR="00BB2993" w:rsidRPr="00542D47" w:rsidRDefault="00BB2993" w:rsidP="003F65D3">
            <w:r w:rsidRPr="00542D47">
              <w:t>1, 258</w:t>
            </w:r>
          </w:p>
        </w:tc>
        <w:tc>
          <w:tcPr>
            <w:tcW w:w="1678" w:type="dxa"/>
            <w:noWrap/>
            <w:vAlign w:val="center"/>
            <w:hideMark/>
          </w:tcPr>
          <w:p w14:paraId="37B3E68E" w14:textId="77777777" w:rsidR="00BB2993" w:rsidRPr="00542D47" w:rsidRDefault="00BB2993" w:rsidP="003F65D3">
            <w:r w:rsidRPr="00542D47">
              <w:t xml:space="preserve">0.08 </w:t>
            </w:r>
          </w:p>
        </w:tc>
        <w:tc>
          <w:tcPr>
            <w:tcW w:w="1678" w:type="dxa"/>
            <w:noWrap/>
            <w:vAlign w:val="center"/>
            <w:hideMark/>
          </w:tcPr>
          <w:p w14:paraId="0BA0A5B0" w14:textId="77777777" w:rsidR="00BB2993" w:rsidRPr="00542D47" w:rsidRDefault="00BB2993" w:rsidP="003F65D3">
            <w:r w:rsidRPr="00542D47">
              <w:t xml:space="preserve">0.782 </w:t>
            </w:r>
          </w:p>
        </w:tc>
        <w:tc>
          <w:tcPr>
            <w:tcW w:w="1678" w:type="dxa"/>
            <w:vAlign w:val="center"/>
          </w:tcPr>
          <w:p w14:paraId="2D010B15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22D55E42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1F74165F" w14:textId="77777777" w:rsidR="00BB2993" w:rsidRPr="00542D47" w:rsidRDefault="00BB2993" w:rsidP="003F65D3">
            <w:proofErr w:type="spellStart"/>
            <w:r w:rsidRPr="00542D47">
              <w:t>Richness_</w:t>
            </w:r>
            <w:proofErr w:type="gramStart"/>
            <w:r w:rsidRPr="00542D47">
              <w:t>con:</w:t>
            </w:r>
            <w:r>
              <w:rPr>
                <w:rFonts w:eastAsia="等线" w:hint="eastAsia"/>
                <w:color w:val="000000"/>
              </w:rPr>
              <w:t>Aa</w:t>
            </w:r>
            <w:proofErr w:type="gramEnd"/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438B03B7" w14:textId="77777777" w:rsidR="00BB2993" w:rsidRPr="00542D47" w:rsidRDefault="00BB2993" w:rsidP="003F65D3">
            <w:r w:rsidRPr="00542D47">
              <w:t>4, 258</w:t>
            </w:r>
          </w:p>
        </w:tc>
        <w:tc>
          <w:tcPr>
            <w:tcW w:w="1678" w:type="dxa"/>
            <w:noWrap/>
            <w:vAlign w:val="center"/>
            <w:hideMark/>
          </w:tcPr>
          <w:p w14:paraId="471A6F14" w14:textId="77777777" w:rsidR="00BB2993" w:rsidRPr="00542D47" w:rsidRDefault="00BB2993" w:rsidP="003F65D3">
            <w:r w:rsidRPr="00542D47">
              <w:t xml:space="preserve">0.31 </w:t>
            </w:r>
          </w:p>
        </w:tc>
        <w:tc>
          <w:tcPr>
            <w:tcW w:w="1678" w:type="dxa"/>
            <w:noWrap/>
            <w:vAlign w:val="center"/>
            <w:hideMark/>
          </w:tcPr>
          <w:p w14:paraId="5C2425CF" w14:textId="77777777" w:rsidR="00BB2993" w:rsidRPr="00542D47" w:rsidRDefault="00BB2993" w:rsidP="003F65D3">
            <w:r w:rsidRPr="00542D47">
              <w:t xml:space="preserve">0.869 </w:t>
            </w:r>
          </w:p>
        </w:tc>
        <w:tc>
          <w:tcPr>
            <w:tcW w:w="1678" w:type="dxa"/>
            <w:vAlign w:val="center"/>
          </w:tcPr>
          <w:p w14:paraId="71CB6457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4A4F254B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6E8DDF2B" w14:textId="77777777" w:rsidR="00BB2993" w:rsidRPr="00542D47" w:rsidRDefault="00BB2993" w:rsidP="003F65D3">
            <w:proofErr w:type="spellStart"/>
            <w:r w:rsidRPr="00542D47">
              <w:t>Richness_con</w:t>
            </w:r>
            <w:proofErr w:type="spellEnd"/>
            <w:r w:rsidRPr="00542D47">
              <w:t>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proofErr w:type="spellStart"/>
            <w:r>
              <w:rPr>
                <w:rFonts w:eastAsia="等线" w:hint="eastAsia"/>
                <w:color w:val="000000"/>
              </w:rPr>
              <w:t>Sv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53B7629D" w14:textId="77777777" w:rsidR="00BB2993" w:rsidRPr="00542D47" w:rsidRDefault="00BB2993" w:rsidP="003F65D3">
            <w:r w:rsidRPr="00542D47">
              <w:t>4, 258</w:t>
            </w:r>
          </w:p>
        </w:tc>
        <w:tc>
          <w:tcPr>
            <w:tcW w:w="1678" w:type="dxa"/>
            <w:noWrap/>
            <w:vAlign w:val="center"/>
            <w:hideMark/>
          </w:tcPr>
          <w:p w14:paraId="3D4F13C0" w14:textId="77777777" w:rsidR="00BB2993" w:rsidRPr="00542D47" w:rsidRDefault="00BB2993" w:rsidP="003F65D3">
            <w:r w:rsidRPr="00542D47">
              <w:t xml:space="preserve">1.06 </w:t>
            </w:r>
          </w:p>
        </w:tc>
        <w:tc>
          <w:tcPr>
            <w:tcW w:w="1678" w:type="dxa"/>
            <w:noWrap/>
            <w:vAlign w:val="center"/>
            <w:hideMark/>
          </w:tcPr>
          <w:p w14:paraId="1DB58A1D" w14:textId="77777777" w:rsidR="00BB2993" w:rsidRPr="00542D47" w:rsidRDefault="00BB2993" w:rsidP="003F65D3">
            <w:r w:rsidRPr="00542D47">
              <w:t xml:space="preserve">0.379 </w:t>
            </w:r>
          </w:p>
        </w:tc>
        <w:tc>
          <w:tcPr>
            <w:tcW w:w="1678" w:type="dxa"/>
            <w:vAlign w:val="center"/>
          </w:tcPr>
          <w:p w14:paraId="58803A73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535101E3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59568E14" w14:textId="77777777" w:rsidR="00BB2993" w:rsidRPr="00542D47" w:rsidRDefault="00BB2993" w:rsidP="003F65D3">
            <w:proofErr w:type="spellStart"/>
            <w:r w:rsidRPr="00542D47">
              <w:t>Richness_con</w:t>
            </w:r>
            <w:proofErr w:type="spellEnd"/>
            <w:r w:rsidRPr="00542D47">
              <w:t>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proofErr w:type="spellStart"/>
            <w:r>
              <w:rPr>
                <w:rFonts w:eastAsia="等线" w:hint="eastAsia"/>
                <w:color w:val="000000"/>
              </w:rPr>
              <w:t>St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68957B51" w14:textId="77777777" w:rsidR="00BB2993" w:rsidRPr="00542D47" w:rsidRDefault="00BB2993" w:rsidP="003F65D3">
            <w:r w:rsidRPr="00542D47">
              <w:t>4, 258</w:t>
            </w:r>
          </w:p>
        </w:tc>
        <w:tc>
          <w:tcPr>
            <w:tcW w:w="1678" w:type="dxa"/>
            <w:noWrap/>
            <w:vAlign w:val="center"/>
            <w:hideMark/>
          </w:tcPr>
          <w:p w14:paraId="49A8BB66" w14:textId="77777777" w:rsidR="00BB2993" w:rsidRPr="00542D47" w:rsidRDefault="00BB2993" w:rsidP="003F65D3">
            <w:r w:rsidRPr="00542D47">
              <w:t xml:space="preserve">0.33 </w:t>
            </w:r>
          </w:p>
        </w:tc>
        <w:tc>
          <w:tcPr>
            <w:tcW w:w="1678" w:type="dxa"/>
            <w:noWrap/>
            <w:vAlign w:val="center"/>
            <w:hideMark/>
          </w:tcPr>
          <w:p w14:paraId="692A2440" w14:textId="77777777" w:rsidR="00BB2993" w:rsidRPr="00542D47" w:rsidRDefault="00BB2993" w:rsidP="003F65D3">
            <w:r w:rsidRPr="00542D47">
              <w:t xml:space="preserve">0.857 </w:t>
            </w:r>
          </w:p>
        </w:tc>
        <w:tc>
          <w:tcPr>
            <w:tcW w:w="1678" w:type="dxa"/>
            <w:vAlign w:val="center"/>
          </w:tcPr>
          <w:p w14:paraId="10BD902E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551E29E9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65C23EC0" w14:textId="77777777" w:rsidR="00BB2993" w:rsidRPr="00542D47" w:rsidRDefault="00BB2993" w:rsidP="003F65D3">
            <w:proofErr w:type="spellStart"/>
            <w:r w:rsidRPr="00542D47">
              <w:t>Richness_con</w:t>
            </w:r>
            <w:proofErr w:type="spellEnd"/>
            <w:r w:rsidRPr="00542D47">
              <w:t xml:space="preserve">: </w:t>
            </w:r>
            <w:proofErr w:type="spellStart"/>
            <w:r>
              <w:rPr>
                <w:rFonts w:eastAsia="等线" w:hint="eastAsia"/>
                <w:color w:val="000000"/>
              </w:rPr>
              <w:t>Ah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67EE2B0F" w14:textId="77777777" w:rsidR="00BB2993" w:rsidRPr="00542D47" w:rsidRDefault="00BB2993" w:rsidP="003F65D3">
            <w:r w:rsidRPr="00542D47">
              <w:t>4, 258</w:t>
            </w:r>
          </w:p>
        </w:tc>
        <w:tc>
          <w:tcPr>
            <w:tcW w:w="1678" w:type="dxa"/>
            <w:noWrap/>
            <w:vAlign w:val="center"/>
            <w:hideMark/>
          </w:tcPr>
          <w:p w14:paraId="36F6BA16" w14:textId="77777777" w:rsidR="00BB2993" w:rsidRPr="00542D47" w:rsidRDefault="00BB2993" w:rsidP="003F65D3">
            <w:r w:rsidRPr="00542D47">
              <w:t xml:space="preserve">0.95 </w:t>
            </w:r>
          </w:p>
        </w:tc>
        <w:tc>
          <w:tcPr>
            <w:tcW w:w="1678" w:type="dxa"/>
            <w:noWrap/>
            <w:vAlign w:val="center"/>
            <w:hideMark/>
          </w:tcPr>
          <w:p w14:paraId="324DBD74" w14:textId="77777777" w:rsidR="00BB2993" w:rsidRPr="00542D47" w:rsidRDefault="00BB2993" w:rsidP="003F65D3">
            <w:r w:rsidRPr="00542D47">
              <w:t xml:space="preserve">0.433 </w:t>
            </w:r>
          </w:p>
        </w:tc>
        <w:tc>
          <w:tcPr>
            <w:tcW w:w="1678" w:type="dxa"/>
            <w:vAlign w:val="center"/>
          </w:tcPr>
          <w:p w14:paraId="6B69CE59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  <w:tr w:rsidR="00BB2993" w:rsidRPr="00542D47" w14:paraId="6360B57D" w14:textId="77777777" w:rsidTr="003F65D3">
        <w:trPr>
          <w:trHeight w:val="295"/>
          <w:jc w:val="center"/>
        </w:trPr>
        <w:tc>
          <w:tcPr>
            <w:tcW w:w="3641" w:type="dxa"/>
            <w:noWrap/>
            <w:vAlign w:val="center"/>
            <w:hideMark/>
          </w:tcPr>
          <w:p w14:paraId="013AB9F9" w14:textId="77777777" w:rsidR="00BB2993" w:rsidRPr="00542D47" w:rsidRDefault="00BB2993" w:rsidP="003F65D3">
            <w:proofErr w:type="spellStart"/>
            <w:r w:rsidRPr="00542D47">
              <w:t>Richness_con</w:t>
            </w:r>
            <w:proofErr w:type="spellEnd"/>
            <w:r w:rsidRPr="00542D47">
              <w:t>:</w:t>
            </w:r>
            <w:r>
              <w:rPr>
                <w:rFonts w:eastAsia="等线" w:hint="eastAsia"/>
                <w:color w:val="000000"/>
              </w:rPr>
              <w:t xml:space="preserve"> </w:t>
            </w:r>
            <w:proofErr w:type="spellStart"/>
            <w:r>
              <w:rPr>
                <w:rFonts w:eastAsia="等线" w:hint="eastAsia"/>
                <w:color w:val="000000"/>
              </w:rPr>
              <w:t>Soc</w:t>
            </w:r>
            <w:r w:rsidRPr="00542D47">
              <w:t>_con</w:t>
            </w:r>
            <w:proofErr w:type="spellEnd"/>
          </w:p>
        </w:tc>
        <w:tc>
          <w:tcPr>
            <w:tcW w:w="1678" w:type="dxa"/>
            <w:noWrap/>
            <w:vAlign w:val="center"/>
            <w:hideMark/>
          </w:tcPr>
          <w:p w14:paraId="44FD2F44" w14:textId="77777777" w:rsidR="00BB2993" w:rsidRPr="00542D47" w:rsidRDefault="00BB2993" w:rsidP="003F65D3">
            <w:r w:rsidRPr="00542D47">
              <w:t>4, 258</w:t>
            </w:r>
          </w:p>
        </w:tc>
        <w:tc>
          <w:tcPr>
            <w:tcW w:w="1678" w:type="dxa"/>
            <w:noWrap/>
            <w:vAlign w:val="center"/>
            <w:hideMark/>
          </w:tcPr>
          <w:p w14:paraId="400B2B2E" w14:textId="77777777" w:rsidR="00BB2993" w:rsidRPr="00542D47" w:rsidRDefault="00BB2993" w:rsidP="003F65D3">
            <w:r w:rsidRPr="00542D47">
              <w:t xml:space="preserve">0.54 </w:t>
            </w:r>
          </w:p>
        </w:tc>
        <w:tc>
          <w:tcPr>
            <w:tcW w:w="1678" w:type="dxa"/>
            <w:noWrap/>
            <w:vAlign w:val="center"/>
            <w:hideMark/>
          </w:tcPr>
          <w:p w14:paraId="07846319" w14:textId="77777777" w:rsidR="00BB2993" w:rsidRPr="00542D47" w:rsidRDefault="00BB2993" w:rsidP="003F65D3">
            <w:r w:rsidRPr="00542D47">
              <w:t xml:space="preserve">0.709 </w:t>
            </w:r>
          </w:p>
        </w:tc>
        <w:tc>
          <w:tcPr>
            <w:tcW w:w="1678" w:type="dxa"/>
            <w:vAlign w:val="center"/>
          </w:tcPr>
          <w:p w14:paraId="7CDA7252" w14:textId="77777777" w:rsidR="00BB2993" w:rsidRPr="00542D47" w:rsidRDefault="00BB2993" w:rsidP="003F65D3">
            <w:r w:rsidRPr="007E4F38">
              <w:t>1</w:t>
            </w:r>
            <w:r w:rsidRPr="007E4F38">
              <w:rPr>
                <w:rFonts w:hint="eastAsia"/>
              </w:rPr>
              <w:t>.000</w:t>
            </w:r>
          </w:p>
        </w:tc>
      </w:tr>
    </w:tbl>
    <w:p w14:paraId="101F6670" w14:textId="77777777" w:rsidR="00BB2993" w:rsidRPr="00C223D7" w:rsidRDefault="00BB2993" w:rsidP="00BB2993">
      <w:pPr>
        <w:sectPr w:rsidR="00BB2993" w:rsidRPr="00C223D7" w:rsidSect="00BB2993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bookmarkEnd w:id="4"/>
    <w:p w14:paraId="0B6D5324" w14:textId="138E7F65" w:rsidR="00561E3E" w:rsidRPr="005B334A" w:rsidRDefault="00BB2993" w:rsidP="00836D6C">
      <w:pPr>
        <w:adjustRightInd w:val="0"/>
        <w:snapToGrid w:val="0"/>
        <w:spacing w:line="480" w:lineRule="auto"/>
        <w:rPr>
          <w:rFonts w:eastAsia="微软雅黑"/>
          <w:b/>
          <w:color w:val="222222"/>
          <w:shd w:val="clear" w:color="auto" w:fill="FFFFFF"/>
        </w:rPr>
      </w:pPr>
      <w:r w:rsidRPr="00D86100">
        <w:rPr>
          <w:b/>
        </w:rPr>
        <w:lastRenderedPageBreak/>
        <w:t>References</w:t>
      </w:r>
      <w:r w:rsidRPr="00D86100">
        <w:rPr>
          <w:rFonts w:eastAsia="等线"/>
          <w:noProof/>
        </w:rPr>
        <w:fldChar w:fldCharType="begin"/>
      </w:r>
      <w:r w:rsidRPr="00D86100">
        <w:instrText xml:space="preserve"> ADDIN EN.REFLIST </w:instrText>
      </w:r>
      <w:r w:rsidRPr="00D86100">
        <w:rPr>
          <w:rFonts w:eastAsia="等线"/>
          <w:noProof/>
        </w:rPr>
        <w:fldChar w:fldCharType="separate"/>
      </w:r>
    </w:p>
    <w:p w14:paraId="1C73EFE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bookmarkStart w:id="31" w:name="OLE_LINK16"/>
      <w:r w:rsidRPr="00D86100">
        <w:t>89</w:t>
      </w:r>
      <w:r w:rsidRPr="00D86100">
        <w:tab/>
        <w:t xml:space="preserve">Van der putten, W. H., Vandijk, C. &amp; Peters, B. A. M. Plant-specific soil-borne diseases contribute to succession in foredune vegetation. </w:t>
      </w:r>
      <w:r w:rsidRPr="00D86100">
        <w:rPr>
          <w:i/>
        </w:rPr>
        <w:t>Nature</w:t>
      </w:r>
      <w:r w:rsidRPr="00D86100">
        <w:t xml:space="preserve"> </w:t>
      </w:r>
      <w:r w:rsidRPr="00D86100">
        <w:rPr>
          <w:b/>
        </w:rPr>
        <w:t>362</w:t>
      </w:r>
      <w:r w:rsidRPr="00D86100">
        <w:t>, 53-56 (1993).</w:t>
      </w:r>
    </w:p>
    <w:p w14:paraId="4A74192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0</w:t>
      </w:r>
      <w:r w:rsidRPr="00D86100">
        <w:tab/>
        <w:t xml:space="preserve">Bever, J. D. Feedback between plants and their soil communities in an old field community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75</w:t>
      </w:r>
      <w:r w:rsidRPr="00D86100">
        <w:t>, 1965-1977 (1994).</w:t>
      </w:r>
    </w:p>
    <w:p w14:paraId="6401297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1</w:t>
      </w:r>
      <w:r w:rsidRPr="00D86100">
        <w:tab/>
        <w:t xml:space="preserve">Van der Putten, W. H. &amp; Peters, B. A. M. How soil-borne pathogens may affect plant competition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78</w:t>
      </w:r>
      <w:r w:rsidRPr="00D86100">
        <w:t>, 1785-1795 (1997).</w:t>
      </w:r>
    </w:p>
    <w:p w14:paraId="21090AD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2</w:t>
      </w:r>
      <w:r w:rsidRPr="00D86100">
        <w:tab/>
        <w:t xml:space="preserve">Matthews, J. W. &amp; Clay, K. Influence of fungal endophyte infection on plant-soil feedback and community interaction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2</w:t>
      </w:r>
      <w:r w:rsidRPr="00D86100">
        <w:t>, 500-509 (2001).</w:t>
      </w:r>
    </w:p>
    <w:p w14:paraId="3111D23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3</w:t>
      </w:r>
      <w:r w:rsidRPr="00D86100">
        <w:tab/>
        <w:t xml:space="preserve">Westover, K. M. &amp; Bever, J. D. Mechanisms of plant species coexistence: roles of rhizosphere bacteria and root fungal pathogen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2</w:t>
      </w:r>
      <w:r w:rsidRPr="00D86100">
        <w:t>, 3285-3294 (2001).</w:t>
      </w:r>
    </w:p>
    <w:p w14:paraId="65B03C0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4</w:t>
      </w:r>
      <w:r w:rsidRPr="00D86100">
        <w:tab/>
        <w:t xml:space="preserve">Bever, J. D. Negative feedback within a mutualism: host-specific growth of mycorrhizal fungi reduces plant benefit. </w:t>
      </w:r>
      <w:r w:rsidRPr="00D86100">
        <w:rPr>
          <w:i/>
        </w:rPr>
        <w:t>Proc. R. Soc. B: Biol. Sci.</w:t>
      </w:r>
      <w:r w:rsidRPr="00D86100">
        <w:t xml:space="preserve"> </w:t>
      </w:r>
      <w:r w:rsidRPr="00D86100">
        <w:rPr>
          <w:b/>
        </w:rPr>
        <w:t>269</w:t>
      </w:r>
      <w:r w:rsidRPr="00D86100">
        <w:t>, 2595-2601 (2002).</w:t>
      </w:r>
    </w:p>
    <w:p w14:paraId="58B226C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5</w:t>
      </w:r>
      <w:r w:rsidRPr="00D86100">
        <w:tab/>
        <w:t xml:space="preserve">Gustafson, D. J. &amp; Casper, B. B. Nutrient addition affects AM fungal performance and expression of plant/fungal feedback in three serpentine grass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259</w:t>
      </w:r>
      <w:r w:rsidRPr="00D86100">
        <w:t>, 9-17 (2004).</w:t>
      </w:r>
    </w:p>
    <w:p w14:paraId="1B35972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6</w:t>
      </w:r>
      <w:r w:rsidRPr="00D86100">
        <w:tab/>
        <w:t xml:space="preserve">Knevel, I. C., Lans, T., Menting, F. B. J., Hertling, U. M. &amp; van der Putten, W. H. Release from native root herbivores and biotic resistance by soil pathogens in a new habitat both affect the alien </w:t>
      </w:r>
      <w:r w:rsidRPr="00D86100">
        <w:rPr>
          <w:i/>
        </w:rPr>
        <w:t>Ammophila arenaria</w:t>
      </w:r>
      <w:r w:rsidRPr="00D86100">
        <w:t xml:space="preserve"> in South Africa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41</w:t>
      </w:r>
      <w:r w:rsidRPr="00D86100">
        <w:t>, 502-510 (2004).</w:t>
      </w:r>
    </w:p>
    <w:p w14:paraId="0D93328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97</w:t>
      </w:r>
      <w:r w:rsidRPr="00D86100">
        <w:tab/>
        <w:t xml:space="preserve">Reinhart, K. O. &amp; Callaway, R. M. Soil biota facilitate exotic </w:t>
      </w:r>
      <w:r w:rsidRPr="00D86100">
        <w:rPr>
          <w:i/>
        </w:rPr>
        <w:t>Acer</w:t>
      </w:r>
      <w:r w:rsidRPr="00D86100">
        <w:t xml:space="preserve"> invasions in Europe and North America. </w:t>
      </w:r>
      <w:r w:rsidRPr="00D86100">
        <w:rPr>
          <w:i/>
        </w:rPr>
        <w:t>Ecol. Appl.</w:t>
      </w:r>
      <w:r w:rsidRPr="00D86100">
        <w:t xml:space="preserve"> </w:t>
      </w:r>
      <w:r w:rsidRPr="00D86100">
        <w:rPr>
          <w:b/>
        </w:rPr>
        <w:t>14</w:t>
      </w:r>
      <w:r w:rsidRPr="00D86100">
        <w:t>, 1737-1745 (2004).</w:t>
      </w:r>
    </w:p>
    <w:p w14:paraId="7C3739A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8</w:t>
      </w:r>
      <w:r w:rsidRPr="00D86100">
        <w:tab/>
        <w:t xml:space="preserve">Callaway, R. M., Thelen, G. C., Barth, S., Ramsey, P. W. &amp; Gannon, J. E. Soil fungi alter interactions between the invader </w:t>
      </w:r>
      <w:r w:rsidRPr="00D86100">
        <w:rPr>
          <w:i/>
        </w:rPr>
        <w:t>Centaurea maculosa</w:t>
      </w:r>
      <w:r w:rsidRPr="00D86100">
        <w:t xml:space="preserve"> and North American nativ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5</w:t>
      </w:r>
      <w:r w:rsidRPr="00D86100">
        <w:t>, 1062-1071 (2004).</w:t>
      </w:r>
    </w:p>
    <w:p w14:paraId="196BD26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99</w:t>
      </w:r>
      <w:r w:rsidRPr="00D86100">
        <w:tab/>
        <w:t>Reinhart, K. O., Royo, A. A., Van der Putten, W. H. &amp; Clay, K. Soil feedback and pathogen activity in</w:t>
      </w:r>
      <w:r w:rsidRPr="00D86100">
        <w:rPr>
          <w:i/>
        </w:rPr>
        <w:t xml:space="preserve"> Prunus serotina</w:t>
      </w:r>
      <w:r w:rsidRPr="00D86100">
        <w:t xml:space="preserve"> throughout its native range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3</w:t>
      </w:r>
      <w:r w:rsidRPr="00D86100">
        <w:t>, 890-898 (2005).</w:t>
      </w:r>
    </w:p>
    <w:p w14:paraId="4A993D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0</w:t>
      </w:r>
      <w:r w:rsidRPr="00D86100">
        <w:tab/>
        <w:t xml:space="preserve">Bonanomi, G. &amp; Mazzoleni, S. Soil history affects plant growth and competitive ability in herbaceous species. </w:t>
      </w:r>
      <w:r w:rsidRPr="00D86100">
        <w:rPr>
          <w:i/>
        </w:rPr>
        <w:t>Community Ecol.</w:t>
      </w:r>
      <w:r w:rsidRPr="00D86100">
        <w:t xml:space="preserve"> </w:t>
      </w:r>
      <w:r w:rsidRPr="00D86100">
        <w:rPr>
          <w:b/>
        </w:rPr>
        <w:t>6</w:t>
      </w:r>
      <w:r w:rsidRPr="00D86100">
        <w:t>, 23-28 (2005).</w:t>
      </w:r>
    </w:p>
    <w:p w14:paraId="6617AD6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1</w:t>
      </w:r>
      <w:r w:rsidRPr="00D86100">
        <w:tab/>
        <w:t>Bezemer, T. M.</w:t>
      </w:r>
      <w:r w:rsidRPr="00D86100">
        <w:rPr>
          <w:i/>
        </w:rPr>
        <w:t xml:space="preserve"> et al.</w:t>
      </w:r>
      <w:r w:rsidRPr="00D86100">
        <w:t xml:space="preserve"> Plant species and functional group effects on abiotic and microbial soil properties and plant-soil feedback responses in two grassland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4</w:t>
      </w:r>
      <w:r w:rsidRPr="00D86100">
        <w:t>, 893-904 (2006).</w:t>
      </w:r>
    </w:p>
    <w:p w14:paraId="02718B4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2</w:t>
      </w:r>
      <w:r w:rsidRPr="00D86100">
        <w:tab/>
        <w:t xml:space="preserve">Bezemer, T. M., Harvey, J. A., Kowalchuk, G. A., Korpershoek, H. &amp; van der Putten, W. H. Interplay between </w:t>
      </w:r>
      <w:r w:rsidRPr="00D86100">
        <w:rPr>
          <w:i/>
        </w:rPr>
        <w:t>Senecio jacobaea</w:t>
      </w:r>
      <w:r w:rsidRPr="00D86100">
        <w:t xml:space="preserve"> and plant, soil, and aboveground insect community composition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7</w:t>
      </w:r>
      <w:r w:rsidRPr="00D86100">
        <w:t>, 2002-2013 (2006).</w:t>
      </w:r>
    </w:p>
    <w:p w14:paraId="436210B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3</w:t>
      </w:r>
      <w:r w:rsidRPr="00D86100">
        <w:tab/>
        <w:t xml:space="preserve">Casper, B. B. &amp; Castelli, J. P. Evaluating plant-soil feedback together with competition in a serpentine grassland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0</w:t>
      </w:r>
      <w:r w:rsidRPr="00D86100">
        <w:t>, 394-400 (2007).</w:t>
      </w:r>
    </w:p>
    <w:p w14:paraId="5BAFAA4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4</w:t>
      </w:r>
      <w:r w:rsidRPr="00D86100">
        <w:tab/>
        <w:t xml:space="preserve">Nijjer, S., Rogers, W. E. &amp; Siemann, E. Negative plant-soil feedbacks may limit persistence of an invasive tree due to rapid accumulation of soil pathogens. </w:t>
      </w:r>
      <w:r w:rsidRPr="00D86100">
        <w:rPr>
          <w:i/>
        </w:rPr>
        <w:t>Proc. R. Soc. B: Biol. Sci.</w:t>
      </w:r>
      <w:r w:rsidRPr="00D86100">
        <w:t xml:space="preserve"> </w:t>
      </w:r>
      <w:r w:rsidRPr="00D86100">
        <w:rPr>
          <w:b/>
        </w:rPr>
        <w:t>274</w:t>
      </w:r>
      <w:r w:rsidRPr="00D86100">
        <w:t>, 2621-2627 (2007).</w:t>
      </w:r>
    </w:p>
    <w:p w14:paraId="6586F98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05</w:t>
      </w:r>
      <w:r w:rsidRPr="00D86100">
        <w:tab/>
        <w:t>van Grunsven, R. H. A.</w:t>
      </w:r>
      <w:r w:rsidRPr="00D86100">
        <w:rPr>
          <w:i/>
        </w:rPr>
        <w:t xml:space="preserve"> et al.</w:t>
      </w:r>
      <w:r w:rsidRPr="00D86100">
        <w:t xml:space="preserve"> Reduced plant-soil feedback of plant species expanding their range as compared to nativ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5</w:t>
      </w:r>
      <w:r w:rsidRPr="00D86100">
        <w:t>, 1050-1057 (2007).</w:t>
      </w:r>
    </w:p>
    <w:p w14:paraId="6E2B046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6</w:t>
      </w:r>
      <w:r w:rsidRPr="00D86100">
        <w:tab/>
        <w:t>van der Putten, W. H.</w:t>
      </w:r>
      <w:r w:rsidRPr="00D86100">
        <w:rPr>
          <w:i/>
        </w:rPr>
        <w:t xml:space="preserve"> et al.</w:t>
      </w:r>
      <w:r w:rsidRPr="00D86100">
        <w:t xml:space="preserve"> Soil feedback of exotic savanna grass relates to pathogen absence and mycorrhizal selectivity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8</w:t>
      </w:r>
      <w:r w:rsidRPr="00D86100">
        <w:t>, 978-988 (2007).</w:t>
      </w:r>
    </w:p>
    <w:p w14:paraId="3396E77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7</w:t>
      </w:r>
      <w:r w:rsidRPr="00D86100">
        <w:tab/>
        <w:t xml:space="preserve">Kardol, P., Cornips, N. J., van Kempen, M. M. L., Bakx-Schotman, J. M. T. &amp; van der Putten, W. H. Microbe-mediated plant-soil feedback causes historical contingency effects in plant community assembly. </w:t>
      </w:r>
      <w:r w:rsidRPr="00D86100">
        <w:rPr>
          <w:i/>
        </w:rPr>
        <w:t>Ecol. Monogr.</w:t>
      </w:r>
      <w:r w:rsidRPr="00D86100">
        <w:t xml:space="preserve"> </w:t>
      </w:r>
      <w:r w:rsidRPr="00D86100">
        <w:rPr>
          <w:b/>
        </w:rPr>
        <w:t>77</w:t>
      </w:r>
      <w:r w:rsidRPr="00D86100">
        <w:t>, 147-162 (2007).</w:t>
      </w:r>
    </w:p>
    <w:p w14:paraId="1553F6C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8</w:t>
      </w:r>
      <w:r w:rsidRPr="00D86100">
        <w:tab/>
        <w:t xml:space="preserve">Petermann, J. S., Fergus, A. J. F., Turnbull, L. A. &amp; Schmid, B. Janzen-Connell effects are widespread and strong enough to maintain diversity in grassland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9</w:t>
      </w:r>
      <w:r w:rsidRPr="00D86100">
        <w:t>, 2399-2406 (2008).</w:t>
      </w:r>
    </w:p>
    <w:p w14:paraId="18019D5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09</w:t>
      </w:r>
      <w:r w:rsidRPr="00D86100">
        <w:tab/>
        <w:t xml:space="preserve">Manning, P., Morrison, S. A., Bonkowski, M. &amp; Bardgett, R. D. Nitrogen enrichment modifies plant community structure via changes to plant-soil feedback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57</w:t>
      </w:r>
      <w:r w:rsidRPr="00D86100">
        <w:t>, 661-673 (2008).</w:t>
      </w:r>
    </w:p>
    <w:p w14:paraId="7162F3C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0</w:t>
      </w:r>
      <w:r w:rsidRPr="00D86100">
        <w:tab/>
        <w:t>Casper, B. B.</w:t>
      </w:r>
      <w:r w:rsidRPr="00D86100">
        <w:rPr>
          <w:i/>
        </w:rPr>
        <w:t xml:space="preserve"> et al.</w:t>
      </w:r>
      <w:r w:rsidRPr="00D86100">
        <w:t xml:space="preserve"> Plant-soil feedback: testing the generality with the same grasses in serpentine and prairie soil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9</w:t>
      </w:r>
      <w:r w:rsidRPr="00D86100">
        <w:t>, 2154-2164 (2008).</w:t>
      </w:r>
    </w:p>
    <w:p w14:paraId="78FA1F7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1</w:t>
      </w:r>
      <w:r w:rsidRPr="00D86100">
        <w:tab/>
        <w:t xml:space="preserve">Batten, K. M., Scow, K. M. &amp; Espeland, E. K. Soil microbial community associated with an invasive grass differentially impacts native plant performance. </w:t>
      </w:r>
      <w:r w:rsidRPr="00D86100">
        <w:rPr>
          <w:i/>
        </w:rPr>
        <w:t>Microb. Ecol.</w:t>
      </w:r>
      <w:r w:rsidRPr="00D86100">
        <w:t xml:space="preserve"> </w:t>
      </w:r>
      <w:r w:rsidRPr="00D86100">
        <w:rPr>
          <w:b/>
        </w:rPr>
        <w:t>55</w:t>
      </w:r>
      <w:r w:rsidRPr="00D86100">
        <w:t>, 220-228 (2008).</w:t>
      </w:r>
    </w:p>
    <w:p w14:paraId="2973685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2</w:t>
      </w:r>
      <w:r w:rsidRPr="00D86100">
        <w:tab/>
        <w:t xml:space="preserve">McCarthy-Neumann, S. &amp; Kobe, R. K. Tolerance of soil pathogens co-varies with shade tolerance across species of tropical tree seedling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89</w:t>
      </w:r>
      <w:r w:rsidRPr="00D86100">
        <w:t>, 1883-1892 (2008).</w:t>
      </w:r>
    </w:p>
    <w:p w14:paraId="7A9D12B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13</w:t>
      </w:r>
      <w:r w:rsidRPr="00D86100">
        <w:tab/>
        <w:t xml:space="preserve">Lankau, R. A., Nuzzo, V., Spyreas, G. &amp; Davis, A. S. Evolutionary limits ameliorate the negative impact of an invasive plant. </w:t>
      </w:r>
      <w:r w:rsidRPr="00D86100">
        <w:rPr>
          <w:i/>
        </w:rPr>
        <w:t>Proc. Natl. Acad. Sci. USA</w:t>
      </w:r>
      <w:r w:rsidRPr="00D86100">
        <w:t xml:space="preserve"> </w:t>
      </w:r>
      <w:r w:rsidRPr="00D86100">
        <w:rPr>
          <w:b/>
        </w:rPr>
        <w:t>106</w:t>
      </w:r>
      <w:r w:rsidRPr="00D86100">
        <w:t>, 15362-15367 (2009).</w:t>
      </w:r>
    </w:p>
    <w:p w14:paraId="187F5C5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4</w:t>
      </w:r>
      <w:r w:rsidRPr="00D86100">
        <w:tab/>
        <w:t xml:space="preserve">Rudgers, J. A. &amp; Orr, S. Non-native grass alters growth of native tree species via leaf and soil microb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7</w:t>
      </w:r>
      <w:r w:rsidRPr="00D86100">
        <w:t>, 247-255 (2009).</w:t>
      </w:r>
    </w:p>
    <w:p w14:paraId="4665833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5</w:t>
      </w:r>
      <w:r w:rsidRPr="00D86100">
        <w:tab/>
        <w:t xml:space="preserve">te Beest, M., Stevens, N., Olff, H. &amp; van der Putten, W. H. Plant-soil feedback induces shifts in biomass allocation in the invasive plant </w:t>
      </w:r>
      <w:r w:rsidRPr="00D86100">
        <w:rPr>
          <w:i/>
        </w:rPr>
        <w:t>Chromolaena odorata</w:t>
      </w:r>
      <w:r w:rsidRPr="00D86100">
        <w:t xml:space="preserve">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7</w:t>
      </w:r>
      <w:r w:rsidRPr="00D86100">
        <w:t>, 1281-1290 (2009).</w:t>
      </w:r>
    </w:p>
    <w:p w14:paraId="2571A8F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6</w:t>
      </w:r>
      <w:r w:rsidRPr="00D86100">
        <w:tab/>
        <w:t xml:space="preserve">Markham, J. H., Grime, J. P. &amp; Buckland, S. Reciprocal interactions between plants and soil in an upland grassland. </w:t>
      </w:r>
      <w:r w:rsidRPr="00D86100">
        <w:rPr>
          <w:i/>
        </w:rPr>
        <w:t>Ecol. Res.</w:t>
      </w:r>
      <w:r w:rsidRPr="00D86100">
        <w:t xml:space="preserve"> </w:t>
      </w:r>
      <w:r w:rsidRPr="00D86100">
        <w:rPr>
          <w:b/>
        </w:rPr>
        <w:t>24</w:t>
      </w:r>
      <w:r w:rsidRPr="00D86100">
        <w:t>, 93-98 (2009).</w:t>
      </w:r>
    </w:p>
    <w:p w14:paraId="38C79CB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7</w:t>
      </w:r>
      <w:r w:rsidRPr="00D86100">
        <w:tab/>
        <w:t xml:space="preserve">Vogelsang, K. M. &amp; Bever, J. D. Mycorrhizal densities decline in association with nonnative plants and contribute to plant invasion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0</w:t>
      </w:r>
      <w:r w:rsidRPr="00D86100">
        <w:t>, 399-407 (2009).</w:t>
      </w:r>
    </w:p>
    <w:p w14:paraId="2DC7B2B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8</w:t>
      </w:r>
      <w:r w:rsidRPr="00D86100">
        <w:tab/>
        <w:t xml:space="preserve">McCarthy-Neumann, S. &amp; Kobe, R. K. Conspecific and heterospecific plant-soil feedbacks influence survivorship and growth of temperate tree seedling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8</w:t>
      </w:r>
      <w:r w:rsidRPr="00D86100">
        <w:t>, 408-418 (2010).</w:t>
      </w:r>
    </w:p>
    <w:p w14:paraId="0F0B9E0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19</w:t>
      </w:r>
      <w:r w:rsidRPr="00D86100">
        <w:tab/>
        <w:t xml:space="preserve">McCarthy-Neumann, S. &amp; Kobe, R. K. Conspecific plant-soil feedbacks reduce survivorship and growth of tropical tree seedling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8</w:t>
      </w:r>
      <w:r w:rsidRPr="00D86100">
        <w:t>, 396-407 (2010).</w:t>
      </w:r>
    </w:p>
    <w:p w14:paraId="017EE2E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0</w:t>
      </w:r>
      <w:r w:rsidRPr="00D86100">
        <w:tab/>
        <w:t xml:space="preserve">Harrison, K. A. &amp; Bardgett, R. D. Influence of plant species and soil conditions on plant-soil feedback in mixed grassland communiti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8</w:t>
      </w:r>
      <w:r w:rsidRPr="00D86100">
        <w:t>, 384-395 (2010).</w:t>
      </w:r>
    </w:p>
    <w:p w14:paraId="20088EF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1</w:t>
      </w:r>
      <w:r w:rsidRPr="00D86100">
        <w:tab/>
        <w:t>Mangan, S. A.</w:t>
      </w:r>
      <w:r w:rsidRPr="00D86100">
        <w:rPr>
          <w:i/>
        </w:rPr>
        <w:t xml:space="preserve"> et al.</w:t>
      </w:r>
      <w:r w:rsidRPr="00D86100">
        <w:t xml:space="preserve"> Negative plant-soil feedback predicts tree-species relative abundance in a tropical forest. </w:t>
      </w:r>
      <w:r w:rsidRPr="00D86100">
        <w:rPr>
          <w:i/>
        </w:rPr>
        <w:t>Nature</w:t>
      </w:r>
      <w:r w:rsidRPr="00D86100">
        <w:t xml:space="preserve"> </w:t>
      </w:r>
      <w:r w:rsidRPr="00D86100">
        <w:rPr>
          <w:b/>
        </w:rPr>
        <w:t>466</w:t>
      </w:r>
      <w:r w:rsidRPr="00D86100">
        <w:t>, 752-U710 (2010).</w:t>
      </w:r>
    </w:p>
    <w:p w14:paraId="1F4723C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22</w:t>
      </w:r>
      <w:r w:rsidRPr="00D86100">
        <w:tab/>
        <w:t>Diez, J. M.</w:t>
      </w:r>
      <w:r w:rsidRPr="00D86100">
        <w:rPr>
          <w:i/>
        </w:rPr>
        <w:t xml:space="preserve"> et al.</w:t>
      </w:r>
      <w:r w:rsidRPr="00D86100">
        <w:t xml:space="preserve"> Negative soil feedbacks accumulate over time for non-native plant species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3</w:t>
      </w:r>
      <w:r w:rsidRPr="00D86100">
        <w:t>, 803-809 (2010).</w:t>
      </w:r>
    </w:p>
    <w:p w14:paraId="7D3F224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3</w:t>
      </w:r>
      <w:r w:rsidRPr="00D86100">
        <w:tab/>
        <w:t>de la Peña, E.</w:t>
      </w:r>
      <w:r w:rsidRPr="00D86100">
        <w:rPr>
          <w:i/>
        </w:rPr>
        <w:t xml:space="preserve"> et al.</w:t>
      </w:r>
      <w:r w:rsidRPr="00D86100">
        <w:t xml:space="preserve"> Plant-soil feedback as a mechanism of invasion by </w:t>
      </w:r>
      <w:r w:rsidRPr="00D86100">
        <w:rPr>
          <w:i/>
        </w:rPr>
        <w:t>Carpobrotus edulis</w:t>
      </w:r>
      <w:r w:rsidRPr="00D86100">
        <w:t xml:space="preserve">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2</w:t>
      </w:r>
      <w:r w:rsidRPr="00D86100">
        <w:t>, 3637-3648 (2010).</w:t>
      </w:r>
    </w:p>
    <w:p w14:paraId="22DDC20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4</w:t>
      </w:r>
      <w:r w:rsidRPr="00D86100">
        <w:tab/>
        <w:t xml:space="preserve">van Grunsven, R. H. A., van der Putten, W. H., Bezemer, T. M. &amp; Veenendaal, E. M. Plant-soil feedback of native and range-expanding plant species is insensitive to temperature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62</w:t>
      </w:r>
      <w:r w:rsidRPr="00D86100">
        <w:t>, 1059-1069 (2010).</w:t>
      </w:r>
    </w:p>
    <w:p w14:paraId="508BB1D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5</w:t>
      </w:r>
      <w:r w:rsidRPr="00D86100">
        <w:tab/>
        <w:t xml:space="preserve">van Grunsven, R. H. A., van der Putten, W. H., Bezemer, T. M., Berendse, F. &amp; Veenendaal, E. M. Plant-soil interactions in the expansion and native range of a poleward shifting plant species. </w:t>
      </w:r>
      <w:r w:rsidRPr="00D86100">
        <w:rPr>
          <w:i/>
        </w:rPr>
        <w:t>Glob. Change Biol.</w:t>
      </w:r>
      <w:r w:rsidRPr="00D86100">
        <w:t xml:space="preserve"> </w:t>
      </w:r>
      <w:r w:rsidRPr="00D86100">
        <w:rPr>
          <w:b/>
        </w:rPr>
        <w:t>16</w:t>
      </w:r>
      <w:r w:rsidRPr="00D86100">
        <w:t>, 380-385 (2010).</w:t>
      </w:r>
    </w:p>
    <w:p w14:paraId="7829139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6</w:t>
      </w:r>
      <w:r w:rsidRPr="00D86100">
        <w:tab/>
        <w:t xml:space="preserve">Kueffer, C. Reduced risk for positive soil-feedback on seedling regeneration by invasive trees on a very nutrient-poor soil in Seychelles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2</w:t>
      </w:r>
      <w:r w:rsidRPr="00D86100">
        <w:t>, 97-102 (2010).</w:t>
      </w:r>
    </w:p>
    <w:p w14:paraId="66C6FA8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7</w:t>
      </w:r>
      <w:r w:rsidRPr="00D86100">
        <w:tab/>
        <w:t xml:space="preserve">Pregitzer, C. C., Bailey, J. K., Hart, S. C. &amp; Schweitzer, J. A. Soils as agents of selection: feedbacks between plants and soils alter seedling survival and performance. </w:t>
      </w:r>
      <w:r w:rsidRPr="00D86100">
        <w:rPr>
          <w:i/>
        </w:rPr>
        <w:t>Evol. Ecol.</w:t>
      </w:r>
      <w:r w:rsidRPr="00D86100">
        <w:t xml:space="preserve"> </w:t>
      </w:r>
      <w:r w:rsidRPr="00D86100">
        <w:rPr>
          <w:b/>
        </w:rPr>
        <w:t>24</w:t>
      </w:r>
      <w:r w:rsidRPr="00D86100">
        <w:t>, 1045-1059 (2010).</w:t>
      </w:r>
    </w:p>
    <w:p w14:paraId="404CCC0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8</w:t>
      </w:r>
      <w:r w:rsidRPr="00D86100">
        <w:tab/>
        <w:t xml:space="preserve">Mangan, S. A., Herre, E. A. &amp; Bever, J. D. Specificity between Neotropical tree seedlings and their fungal mutualists leads to plant-soil feedback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1</w:t>
      </w:r>
      <w:r w:rsidRPr="00D86100">
        <w:t>, 2594-2603 (2010).</w:t>
      </w:r>
    </w:p>
    <w:p w14:paraId="0BF67A5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29</w:t>
      </w:r>
      <w:r w:rsidRPr="00D86100">
        <w:tab/>
        <w:t>Okalebo, J.</w:t>
      </w:r>
      <w:r w:rsidRPr="00D86100">
        <w:rPr>
          <w:i/>
        </w:rPr>
        <w:t xml:space="preserve"> et al.</w:t>
      </w:r>
      <w:r w:rsidRPr="00D86100">
        <w:t xml:space="preserve"> Biological suppression of velvetleaf (</w:t>
      </w:r>
      <w:r w:rsidRPr="00D86100">
        <w:rPr>
          <w:i/>
        </w:rPr>
        <w:t>Abutilon theophrasti</w:t>
      </w:r>
      <w:r w:rsidRPr="00D86100">
        <w:t xml:space="preserve">) in an Eastern Nebraska soil. </w:t>
      </w:r>
      <w:r w:rsidRPr="00D86100">
        <w:rPr>
          <w:i/>
        </w:rPr>
        <w:t>Weed Res.</w:t>
      </w:r>
      <w:r w:rsidRPr="00D86100">
        <w:t xml:space="preserve"> </w:t>
      </w:r>
      <w:r w:rsidRPr="00D86100">
        <w:rPr>
          <w:b/>
        </w:rPr>
        <w:t>59</w:t>
      </w:r>
      <w:r w:rsidRPr="00D86100">
        <w:t>, 155-161 (2011).</w:t>
      </w:r>
    </w:p>
    <w:p w14:paraId="5B206C0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30</w:t>
      </w:r>
      <w:r w:rsidRPr="00D86100">
        <w:tab/>
        <w:t xml:space="preserve">Dostál, P. &amp; Palecková, M. Does relatedness of natives used for soil conditioning influence plant-soil feedback of exotics?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3</w:t>
      </w:r>
      <w:r w:rsidRPr="00D86100">
        <w:t>, 331-340 (2011).</w:t>
      </w:r>
    </w:p>
    <w:p w14:paraId="67FC793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1</w:t>
      </w:r>
      <w:r w:rsidRPr="00D86100">
        <w:tab/>
        <w:t xml:space="preserve">Meijer, S. S., Holmgren, M. &amp; Van der Putten, W. H. Effects of plant-soil feedback on tree seedling growth under arid conditions. </w:t>
      </w:r>
      <w:r w:rsidRPr="00D86100">
        <w:rPr>
          <w:i/>
        </w:rPr>
        <w:t>J. Plant Ecol.</w:t>
      </w:r>
      <w:r w:rsidRPr="00D86100">
        <w:t xml:space="preserve"> </w:t>
      </w:r>
      <w:r w:rsidRPr="00D86100">
        <w:rPr>
          <w:b/>
        </w:rPr>
        <w:t>4</w:t>
      </w:r>
      <w:r w:rsidRPr="00D86100">
        <w:t>, 193-200 (2011).</w:t>
      </w:r>
    </w:p>
    <w:p w14:paraId="6E2758D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2</w:t>
      </w:r>
      <w:r w:rsidRPr="00D86100">
        <w:tab/>
        <w:t xml:space="preserve">van de Voorde, T. F. J., van der Putten, W. H. &amp; Bezemer, T. M. Intra- and interspecific plant-soil interactions, soil legacies and priority effects during old-field succession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9</w:t>
      </w:r>
      <w:r w:rsidRPr="00D86100">
        <w:t>, 945-953 (2011).</w:t>
      </w:r>
    </w:p>
    <w:p w14:paraId="0E2B355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3</w:t>
      </w:r>
      <w:r w:rsidRPr="00D86100">
        <w:tab/>
        <w:t xml:space="preserve">Kulmatiski, A. &amp; Beard, K. H. Long-term plant growth legacies overwhelm short-term plant growth effects on soil microbial community structure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43</w:t>
      </w:r>
      <w:r w:rsidRPr="00D86100">
        <w:t>, 823-830 (2011).</w:t>
      </w:r>
    </w:p>
    <w:p w14:paraId="7B0BA4F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4</w:t>
      </w:r>
      <w:r w:rsidRPr="00D86100">
        <w:tab/>
        <w:t xml:space="preserve">Farrer, E. C. &amp; Goldberg, D. E. Patterns and mechanisms of conspecific and heterospecific interactions in a dry perennial grassland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9</w:t>
      </w:r>
      <w:r w:rsidRPr="00D86100">
        <w:t>, 265-276 (2011).</w:t>
      </w:r>
    </w:p>
    <w:p w14:paraId="5AD6D93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5</w:t>
      </w:r>
      <w:r w:rsidRPr="00D86100">
        <w:tab/>
        <w:t xml:space="preserve">Lankau, R. A., Wheeler, E., Bennett, A. E. &amp; Strauss, S. Y. Plant-soil feedbacks contribute to an intransitive competitive network that promotes both genetic and species diversity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99</w:t>
      </w:r>
      <w:r w:rsidRPr="00D86100">
        <w:t>, 176-185 (2011).</w:t>
      </w:r>
    </w:p>
    <w:p w14:paraId="29CC723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6</w:t>
      </w:r>
      <w:r w:rsidRPr="00D86100">
        <w:tab/>
        <w:t xml:space="preserve">Felker-Quinn, E., Bailey, J. K. &amp; Schweitzer, J. A. Soil biota drive expression of genetic variation and development of population-specific feedbacks in an invasive plant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2</w:t>
      </w:r>
      <w:r w:rsidRPr="00D86100">
        <w:t>, 1208-1214 (2011).</w:t>
      </w:r>
    </w:p>
    <w:p w14:paraId="553CC41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7</w:t>
      </w:r>
      <w:r w:rsidRPr="00D86100">
        <w:tab/>
        <w:t xml:space="preserve">Andonian, K. &amp; Hierro, J. L. Species interactions contribute to the success of a global plant invader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3</w:t>
      </w:r>
      <w:r w:rsidRPr="00D86100">
        <w:t>, 2957-2965 (2011).</w:t>
      </w:r>
    </w:p>
    <w:p w14:paraId="27A1ED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38</w:t>
      </w:r>
      <w:r w:rsidRPr="00D86100">
        <w:tab/>
        <w:t xml:space="preserve">MacDougall, A. S., Rillig, M. C. &amp; Klironomos, J. N. Weak conspecific feedbacks and exotic dominance in a species-rich savannah. </w:t>
      </w:r>
      <w:r w:rsidRPr="00D86100">
        <w:rPr>
          <w:i/>
        </w:rPr>
        <w:t>Proc. R. Soc. B: Biol. Sci.</w:t>
      </w:r>
      <w:r w:rsidRPr="00D86100">
        <w:t xml:space="preserve"> </w:t>
      </w:r>
      <w:r w:rsidRPr="00D86100">
        <w:rPr>
          <w:b/>
        </w:rPr>
        <w:t>278</w:t>
      </w:r>
      <w:r w:rsidRPr="00D86100">
        <w:t>, 2939-2945 (2011).</w:t>
      </w:r>
    </w:p>
    <w:p w14:paraId="730E892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39</w:t>
      </w:r>
      <w:r w:rsidRPr="00D86100">
        <w:tab/>
        <w:t>Andonian, K.</w:t>
      </w:r>
      <w:r w:rsidRPr="00D86100">
        <w:rPr>
          <w:i/>
        </w:rPr>
        <w:t xml:space="preserve"> et al.</w:t>
      </w:r>
      <w:r w:rsidRPr="00D86100">
        <w:t xml:space="preserve"> Range-expanding populations of a globally introduced weed experience negative plant-soil feedbacks. </w:t>
      </w:r>
      <w:r w:rsidRPr="00D86100">
        <w:rPr>
          <w:i/>
        </w:rPr>
        <w:t>Plos One</w:t>
      </w:r>
      <w:r w:rsidRPr="00D86100">
        <w:t xml:space="preserve"> </w:t>
      </w:r>
      <w:r w:rsidRPr="00D86100">
        <w:rPr>
          <w:b/>
        </w:rPr>
        <w:t>6</w:t>
      </w:r>
      <w:r w:rsidRPr="00D86100">
        <w:t>, e20117 (2011).</w:t>
      </w:r>
    </w:p>
    <w:p w14:paraId="13FC6D7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0</w:t>
      </w:r>
      <w:r w:rsidRPr="00D86100">
        <w:tab/>
        <w:t xml:space="preserve">Jordan, N. R., Larson, D. L. &amp; Huerd, S. C. Evidence of qualitative differences between soil-occupancy effects of invasive </w:t>
      </w:r>
      <w:r w:rsidRPr="00D86100">
        <w:rPr>
          <w:i/>
        </w:rPr>
        <w:t>vs</w:t>
      </w:r>
      <w:r w:rsidRPr="00D86100">
        <w:t xml:space="preserve">. native grassland plant species. </w:t>
      </w:r>
      <w:r w:rsidRPr="00D86100">
        <w:rPr>
          <w:i/>
        </w:rPr>
        <w:t>Invasive Plant Sci. Manag.</w:t>
      </w:r>
      <w:r w:rsidRPr="00D86100">
        <w:t xml:space="preserve"> </w:t>
      </w:r>
      <w:r w:rsidRPr="00D86100">
        <w:rPr>
          <w:b/>
        </w:rPr>
        <w:t>4</w:t>
      </w:r>
      <w:r w:rsidRPr="00D86100">
        <w:t>, 11-21 (2011).</w:t>
      </w:r>
    </w:p>
    <w:p w14:paraId="028C8AA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1</w:t>
      </w:r>
      <w:r w:rsidRPr="00D86100">
        <w:tab/>
        <w:t>Schnitzer, S. A.</w:t>
      </w:r>
      <w:r w:rsidRPr="00D86100">
        <w:rPr>
          <w:i/>
        </w:rPr>
        <w:t xml:space="preserve"> et al.</w:t>
      </w:r>
      <w:r w:rsidRPr="00D86100">
        <w:t xml:space="preserve"> Soil microbes drive the classic plant diversity-productivity pattern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2</w:t>
      </w:r>
      <w:r w:rsidRPr="00D86100">
        <w:t>, 296-303 (2011).</w:t>
      </w:r>
    </w:p>
    <w:p w14:paraId="788A8D3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2</w:t>
      </w:r>
      <w:r w:rsidRPr="00D86100">
        <w:tab/>
        <w:t xml:space="preserve">Liu, Y., Yu, S., Xie, Z.-P. &amp; Staehelin, C. Analysis of a negative plant-soil feedback in a subtropical monsoon forest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0</w:t>
      </w:r>
      <w:r w:rsidRPr="00D86100">
        <w:t>, 1019-1028 (2012).</w:t>
      </w:r>
    </w:p>
    <w:p w14:paraId="7F2376D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3</w:t>
      </w:r>
      <w:r w:rsidRPr="00D86100">
        <w:tab/>
        <w:t>van de Voorde, T. F. J., Ruijten, M., van der Putten, W. H. &amp; Bezemer, T. M. Can the negative plant-soil feedback of</w:t>
      </w:r>
      <w:r w:rsidRPr="00D86100">
        <w:rPr>
          <w:i/>
        </w:rPr>
        <w:t xml:space="preserve"> Jacobaea vulgaris</w:t>
      </w:r>
      <w:r w:rsidRPr="00D86100">
        <w:t xml:space="preserve"> be explained by autotoxicity? </w:t>
      </w:r>
      <w:r w:rsidRPr="00D86100">
        <w:rPr>
          <w:i/>
        </w:rPr>
        <w:t>Basic Appl. Ecol.</w:t>
      </w:r>
      <w:r w:rsidRPr="00D86100">
        <w:t xml:space="preserve"> </w:t>
      </w:r>
      <w:r w:rsidRPr="00D86100">
        <w:rPr>
          <w:b/>
        </w:rPr>
        <w:t>13</w:t>
      </w:r>
      <w:r w:rsidRPr="00D86100">
        <w:t>, 533-541 (2012).</w:t>
      </w:r>
    </w:p>
    <w:p w14:paraId="5A0FD5B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4</w:t>
      </w:r>
      <w:r w:rsidRPr="00D86100">
        <w:tab/>
        <w:t xml:space="preserve">Reinhart, K. O., Johnson, D. &amp; Clay, K. Conspecific plant-soil feedbacks of temperate tree species in the southern Appalachians, USA. </w:t>
      </w:r>
      <w:r w:rsidRPr="00D86100">
        <w:rPr>
          <w:i/>
        </w:rPr>
        <w:t>Plos One</w:t>
      </w:r>
      <w:r w:rsidRPr="00D86100">
        <w:t xml:space="preserve"> </w:t>
      </w:r>
      <w:r w:rsidRPr="00D86100">
        <w:rPr>
          <w:b/>
        </w:rPr>
        <w:t>7</w:t>
      </w:r>
      <w:r w:rsidRPr="00D86100">
        <w:t>, e40680 (2012).</w:t>
      </w:r>
    </w:p>
    <w:p w14:paraId="6CE3B8C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5</w:t>
      </w:r>
      <w:r w:rsidRPr="00D86100">
        <w:tab/>
        <w:t>Liu, X. B.</w:t>
      </w:r>
      <w:r w:rsidRPr="00D86100">
        <w:rPr>
          <w:i/>
        </w:rPr>
        <w:t xml:space="preserve"> et al.</w:t>
      </w:r>
      <w:r w:rsidRPr="00D86100">
        <w:t xml:space="preserve"> Experimental evidence for a phylogenetic Janzen-Connell effect in a subtropical forest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5</w:t>
      </w:r>
      <w:r w:rsidRPr="00D86100">
        <w:t>, 111-118 (2012).</w:t>
      </w:r>
    </w:p>
    <w:p w14:paraId="59D329E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46</w:t>
      </w:r>
      <w:r w:rsidRPr="00D86100">
        <w:tab/>
        <w:t xml:space="preserve">Kostenko, O., van de Voorde, T. F. J., Mulder, P. P. J., van der Putten, W. H. &amp; Bezemer, T. M. Legacy effects of aboveground-belowground interactions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5</w:t>
      </w:r>
      <w:r w:rsidRPr="00D86100">
        <w:t>, 813-821 (2012).</w:t>
      </w:r>
    </w:p>
    <w:p w14:paraId="2424D42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7</w:t>
      </w:r>
      <w:r w:rsidRPr="00D86100">
        <w:tab/>
        <w:t xml:space="preserve">Padilla, F. M., Mattingly, W. B., Swedo, B. L., Clay, K. &amp; Reynolds, H. L. Negative plant-soil feedbacks dominate seedling competitive interactions of North American successional grassland species. </w:t>
      </w:r>
      <w:r w:rsidRPr="00D86100">
        <w:rPr>
          <w:i/>
        </w:rPr>
        <w:t>J. Veg. Sci.</w:t>
      </w:r>
      <w:r w:rsidRPr="00D86100">
        <w:t xml:space="preserve"> </w:t>
      </w:r>
      <w:r w:rsidRPr="00D86100">
        <w:rPr>
          <w:b/>
        </w:rPr>
        <w:t>23</w:t>
      </w:r>
      <w:r w:rsidRPr="00D86100">
        <w:t>, 667-676 (2012).</w:t>
      </w:r>
    </w:p>
    <w:p w14:paraId="21E133F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8</w:t>
      </w:r>
      <w:r w:rsidRPr="00D86100">
        <w:tab/>
        <w:t xml:space="preserve">Reinhart, K. O. The organization of plant communities: negative plant-soil feedbacks and semiarid grassland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3</w:t>
      </w:r>
      <w:r w:rsidRPr="00D86100">
        <w:t>, 2377-2385 (2012).</w:t>
      </w:r>
    </w:p>
    <w:p w14:paraId="7B78092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49</w:t>
      </w:r>
      <w:r w:rsidRPr="00D86100">
        <w:tab/>
        <w:t xml:space="preserve">Bonanomi, G., Esposito, A. &amp; Mazzoleni, S. Plant-soil feedback in herbaceous species of Mediterranean coastal dunes. </w:t>
      </w:r>
      <w:r w:rsidRPr="00D86100">
        <w:rPr>
          <w:i/>
        </w:rPr>
        <w:t>Biol. Lett.</w:t>
      </w:r>
      <w:r w:rsidRPr="00D86100">
        <w:t xml:space="preserve"> </w:t>
      </w:r>
      <w:r w:rsidRPr="00D86100">
        <w:rPr>
          <w:b/>
        </w:rPr>
        <w:t>49</w:t>
      </w:r>
      <w:r w:rsidRPr="00D86100">
        <w:t>, 35-44 (2012).</w:t>
      </w:r>
    </w:p>
    <w:p w14:paraId="792025E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0</w:t>
      </w:r>
      <w:r w:rsidRPr="00D86100">
        <w:tab/>
        <w:t xml:space="preserve">Smith, L. M. &amp; Reynolds, H. L. Positive plant-soil feedback may drive dominance of a woodland invader, </w:t>
      </w:r>
      <w:r w:rsidRPr="00D86100">
        <w:rPr>
          <w:i/>
        </w:rPr>
        <w:t>Euonymus fortunei</w:t>
      </w:r>
      <w:r w:rsidRPr="00D86100">
        <w:t xml:space="preserve">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3</w:t>
      </w:r>
      <w:r w:rsidRPr="00D86100">
        <w:t>, 853-860 (2012).</w:t>
      </w:r>
    </w:p>
    <w:p w14:paraId="72C0A45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1</w:t>
      </w:r>
      <w:r w:rsidRPr="00D86100">
        <w:tab/>
        <w:t xml:space="preserve">Lau, J. A. &amp; Lennon, J. T. Rapid responses of soil microorganisms improve plant fitness in novel environments. </w:t>
      </w:r>
      <w:r w:rsidRPr="00D86100">
        <w:rPr>
          <w:i/>
        </w:rPr>
        <w:t>Proc. Natl. Acad. Sci. USA</w:t>
      </w:r>
      <w:r w:rsidRPr="00D86100">
        <w:t xml:space="preserve"> </w:t>
      </w:r>
      <w:r w:rsidRPr="00D86100">
        <w:rPr>
          <w:b/>
        </w:rPr>
        <w:t>109</w:t>
      </w:r>
      <w:r w:rsidRPr="00D86100">
        <w:t>, 14058-14062 (2012).</w:t>
      </w:r>
    </w:p>
    <w:p w14:paraId="1F11952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2</w:t>
      </w:r>
      <w:r w:rsidRPr="00D86100">
        <w:tab/>
        <w:t xml:space="preserve">Schradin, K. &amp; Cipollini, D. The sign and strength of plant-soil feedback for the Invasive shrub, </w:t>
      </w:r>
      <w:r w:rsidRPr="00D86100">
        <w:rPr>
          <w:i/>
        </w:rPr>
        <w:t>Lonicera maackii</w:t>
      </w:r>
      <w:r w:rsidRPr="00D86100">
        <w:t xml:space="preserve">, varies in different soils. </w:t>
      </w:r>
      <w:r w:rsidRPr="00D86100">
        <w:rPr>
          <w:i/>
        </w:rPr>
        <w:t>Forests</w:t>
      </w:r>
      <w:r w:rsidRPr="00D86100">
        <w:t xml:space="preserve"> </w:t>
      </w:r>
      <w:r w:rsidRPr="00D86100">
        <w:rPr>
          <w:b/>
        </w:rPr>
        <w:t>3</w:t>
      </w:r>
      <w:r w:rsidRPr="00D86100">
        <w:t>, 903-922 (2012).</w:t>
      </w:r>
    </w:p>
    <w:p w14:paraId="11BABAD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3</w:t>
      </w:r>
      <w:r w:rsidRPr="00D86100">
        <w:tab/>
        <w:t xml:space="preserve">Perkins, L. B. &amp; Nowak, R. S. Soil conditioning and plant-soil feedbacks affect competitive relationships between native and invasive grasse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3</w:t>
      </w:r>
      <w:r w:rsidRPr="00D86100">
        <w:t>, 1337-1344 (2012).</w:t>
      </w:r>
    </w:p>
    <w:p w14:paraId="4500A70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54</w:t>
      </w:r>
      <w:r w:rsidRPr="00D86100">
        <w:tab/>
        <w:t xml:space="preserve">van de Voorde, T. F. J., van der Putten, W. H. &amp; Bezemer, T. M. Soil inoculation method determines the strength of plant-soil interactions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55</w:t>
      </w:r>
      <w:r w:rsidRPr="00D86100">
        <w:t>, 1-6 (2012).</w:t>
      </w:r>
    </w:p>
    <w:p w14:paraId="78CEAC7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5</w:t>
      </w:r>
      <w:r w:rsidRPr="00D86100">
        <w:tab/>
        <w:t xml:space="preserve">McCarthy-Neumann, S. &amp; Ibáñez, I. Tree range expansion may be enhanced by escape from negative plant-soil feedback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3</w:t>
      </w:r>
      <w:r w:rsidRPr="00D86100">
        <w:t>, 2637-2649 (2012).</w:t>
      </w:r>
    </w:p>
    <w:p w14:paraId="1212012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6</w:t>
      </w:r>
      <w:r w:rsidRPr="00D86100">
        <w:tab/>
        <w:t xml:space="preserve">Verbruggen, E., Kiers, E. T., Bakelaar, P. N. C., Roling, W. F. M. &amp; van der Heijden, M. G. A. Provision of contrasting ecosystem services by soil communities from different agricultural field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50</w:t>
      </w:r>
      <w:r w:rsidRPr="00D86100">
        <w:t>, 43-55 (2012).</w:t>
      </w:r>
    </w:p>
    <w:p w14:paraId="2E4A20F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7</w:t>
      </w:r>
      <w:r w:rsidRPr="00D86100">
        <w:tab/>
        <w:t xml:space="preserve">Jordan, N. R., Aldrich-Wolfe, L., Huerd, S. C., Larson, D. L. &amp; Muehlbauer, G. Soil-occupancy effects of invasive and native grassland plant species on composition and diversity of mycorrhizal associations. </w:t>
      </w:r>
      <w:r w:rsidRPr="00D86100">
        <w:rPr>
          <w:i/>
        </w:rPr>
        <w:t>Invasive Plant Sci. Manag.</w:t>
      </w:r>
      <w:r w:rsidRPr="00D86100">
        <w:t xml:space="preserve"> </w:t>
      </w:r>
      <w:r w:rsidRPr="00D86100">
        <w:rPr>
          <w:b/>
        </w:rPr>
        <w:t>5</w:t>
      </w:r>
      <w:r w:rsidRPr="00D86100">
        <w:t>, 494-505 (2012).</w:t>
      </w:r>
    </w:p>
    <w:p w14:paraId="553D179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8</w:t>
      </w:r>
      <w:r w:rsidRPr="00D86100">
        <w:tab/>
        <w:t xml:space="preserve">Hovatter, S., Blackwood, C. B. &amp; Case, A. L. Conspecific plant-soil feedback scales with population size in </w:t>
      </w:r>
      <w:r w:rsidRPr="00D86100">
        <w:rPr>
          <w:i/>
        </w:rPr>
        <w:t xml:space="preserve">Lobelia siphilitica </w:t>
      </w:r>
      <w:r w:rsidRPr="00D86100">
        <w:t xml:space="preserve">(Lobeliaceae)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73</w:t>
      </w:r>
      <w:r w:rsidRPr="00D86100">
        <w:t>, 1295-1307 (2013).</w:t>
      </w:r>
    </w:p>
    <w:p w14:paraId="4A37507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59</w:t>
      </w:r>
      <w:r w:rsidRPr="00D86100">
        <w:tab/>
        <w:t xml:space="preserve">Cripps, M. G., Edwards, G. R. &amp; McKenzie, S. L. Grass species and their fungal symbionts affect subsequent forage growth. </w:t>
      </w:r>
      <w:r w:rsidRPr="00D86100">
        <w:rPr>
          <w:i/>
        </w:rPr>
        <w:t>Basic Appl. Ecol.</w:t>
      </w:r>
      <w:r w:rsidRPr="00D86100">
        <w:t xml:space="preserve"> </w:t>
      </w:r>
      <w:r w:rsidRPr="00D86100">
        <w:rPr>
          <w:b/>
        </w:rPr>
        <w:t>14</w:t>
      </w:r>
      <w:r w:rsidRPr="00D86100">
        <w:t>, 225-234 (2013).</w:t>
      </w:r>
    </w:p>
    <w:p w14:paraId="5DC7ABB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0</w:t>
      </w:r>
      <w:r w:rsidRPr="00D86100">
        <w:tab/>
        <w:t>Hendriks, M.</w:t>
      </w:r>
      <w:r w:rsidRPr="00D86100">
        <w:rPr>
          <w:i/>
        </w:rPr>
        <w:t xml:space="preserve"> et al.</w:t>
      </w:r>
      <w:r w:rsidRPr="00D86100">
        <w:t xml:space="preserve"> Independent variations of plant and soil mixtures reveal soil feedback effects on plant community overyielding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1</w:t>
      </w:r>
      <w:r w:rsidRPr="00D86100">
        <w:t>, 287-297 (2013).</w:t>
      </w:r>
    </w:p>
    <w:p w14:paraId="2C544D8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1</w:t>
      </w:r>
      <w:r w:rsidRPr="00D86100">
        <w:tab/>
        <w:t xml:space="preserve">Perkins, L. B. &amp; Nowak, R. S. Native and non-native grasses generate common types of plant-soil feedbacks by altering soil nutrients and microbial communitie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2</w:t>
      </w:r>
      <w:r w:rsidRPr="00D86100">
        <w:t>, 199-208 (2013).</w:t>
      </w:r>
    </w:p>
    <w:p w14:paraId="45ED94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62</w:t>
      </w:r>
      <w:r w:rsidRPr="00D86100">
        <w:tab/>
        <w:t xml:space="preserve">Callaway, R. M., Montesinos, D., Williams, K. &amp; Maron, J. L. Native congeners provide biotic resistance to invasive </w:t>
      </w:r>
      <w:r w:rsidRPr="00D86100">
        <w:rPr>
          <w:i/>
        </w:rPr>
        <w:t xml:space="preserve">Potentilla </w:t>
      </w:r>
      <w:r w:rsidRPr="00D86100">
        <w:t xml:space="preserve">through soil biota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4</w:t>
      </w:r>
      <w:r w:rsidRPr="00D86100">
        <w:t>, 1223-1229 (2013).</w:t>
      </w:r>
    </w:p>
    <w:p w14:paraId="6F24964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3</w:t>
      </w:r>
      <w:r w:rsidRPr="00D86100">
        <w:tab/>
        <w:t>Yang, Q.</w:t>
      </w:r>
      <w:r w:rsidRPr="00D86100">
        <w:rPr>
          <w:i/>
        </w:rPr>
        <w:t xml:space="preserve"> et al.</w:t>
      </w:r>
      <w:r w:rsidRPr="00D86100">
        <w:t xml:space="preserve"> Plant-soil biota interactions of an invasive species in. its native and introduced ranges: Implications for invasion success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65</w:t>
      </w:r>
      <w:r w:rsidRPr="00D86100">
        <w:t>, 78-85 (2013).</w:t>
      </w:r>
    </w:p>
    <w:p w14:paraId="6128A93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4</w:t>
      </w:r>
      <w:r w:rsidRPr="00D86100">
        <w:tab/>
        <w:t xml:space="preserve">McCarthy-Neumann, S. &amp; Ibáñez, I. Plant-soil feedback links negative distance dependence and light gradient partitioning during seedling establishment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4</w:t>
      </w:r>
      <w:r w:rsidRPr="00D86100">
        <w:t>, 780-786 (2013).</w:t>
      </w:r>
    </w:p>
    <w:p w14:paraId="02FDD6B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5</w:t>
      </w:r>
      <w:r w:rsidRPr="00D86100">
        <w:tab/>
        <w:t xml:space="preserve">Birnbaum, C. &amp; Leishman, M. R. Plant-soil feedbacks do not explain invasion success of </w:t>
      </w:r>
      <w:r w:rsidRPr="00D86100">
        <w:rPr>
          <w:i/>
        </w:rPr>
        <w:t>Acacia</w:t>
      </w:r>
      <w:r w:rsidRPr="00D86100">
        <w:t xml:space="preserve"> species in introduced range populations in Australia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5</w:t>
      </w:r>
      <w:r w:rsidRPr="00D86100">
        <w:t>, 2609-2625 (2013).</w:t>
      </w:r>
    </w:p>
    <w:p w14:paraId="4FEB720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6</w:t>
      </w:r>
      <w:r w:rsidRPr="00D86100">
        <w:tab/>
        <w:t xml:space="preserve">Brandt, A. J., de Kroon, H., Reynolds, H. L. &amp; Burns, J. H. Soil heterogeneity generated by plant-soil feedbacks has implications for species recruitment and coexistence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1</w:t>
      </w:r>
      <w:r w:rsidRPr="00D86100">
        <w:t>, 277-286 (2013).</w:t>
      </w:r>
    </w:p>
    <w:p w14:paraId="53C0990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7</w:t>
      </w:r>
      <w:r w:rsidRPr="00D86100">
        <w:tab/>
        <w:t xml:space="preserve">Morriën, E. &amp; van der Putten, W. H. Soil microbial community structure of range-expanding plant species differs from co-occurring nativ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1</w:t>
      </w:r>
      <w:r w:rsidRPr="00D86100">
        <w:t>, 1093-1102 (2013).</w:t>
      </w:r>
    </w:p>
    <w:p w14:paraId="3F6C2C0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68</w:t>
      </w:r>
      <w:r w:rsidRPr="00D86100">
        <w:tab/>
        <w:t xml:space="preserve">Deck, A., Muir, A. &amp; Strauss, S. Transgenerational soil-mediated differences between plants experienced or naive to a grass invasion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3</w:t>
      </w:r>
      <w:r w:rsidRPr="00D86100">
        <w:t>, 3663-3671 (2013).</w:t>
      </w:r>
    </w:p>
    <w:p w14:paraId="7ACAE5E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69</w:t>
      </w:r>
      <w:r w:rsidRPr="00D86100">
        <w:tab/>
        <w:t>Hol, W. H. G., de Boer, W., ten Hooven, F. &amp; van der Putten, W. H. Competition increases sensitivity of wheat (</w:t>
      </w:r>
      <w:r w:rsidRPr="00D86100">
        <w:rPr>
          <w:i/>
        </w:rPr>
        <w:t>Triticum aestivum</w:t>
      </w:r>
      <w:r w:rsidRPr="00D86100">
        <w:t xml:space="preserve">) to biotic plant-soil feedback. </w:t>
      </w:r>
      <w:r w:rsidRPr="00D86100">
        <w:rPr>
          <w:i/>
        </w:rPr>
        <w:t>Plos One</w:t>
      </w:r>
      <w:r w:rsidRPr="00D86100">
        <w:t xml:space="preserve"> </w:t>
      </w:r>
      <w:r w:rsidRPr="00D86100">
        <w:rPr>
          <w:b/>
        </w:rPr>
        <w:t>8</w:t>
      </w:r>
      <w:r w:rsidRPr="00D86100">
        <w:t>, e66085 (2013).</w:t>
      </w:r>
    </w:p>
    <w:p w14:paraId="6B91725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0</w:t>
      </w:r>
      <w:r w:rsidRPr="00D86100">
        <w:tab/>
        <w:t xml:space="preserve">Hawkes, C. V., Kivlin, S. N., Du, J. &amp; Eviner, V. T. The temporal development and additivity of plant-soil feedback in perennial grass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69</w:t>
      </w:r>
      <w:r w:rsidRPr="00D86100">
        <w:t>, 141-150 (2013).</w:t>
      </w:r>
    </w:p>
    <w:p w14:paraId="0B7F24C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1</w:t>
      </w:r>
      <w:r w:rsidRPr="00D86100">
        <w:tab/>
        <w:t xml:space="preserve">Bakker, M. G., Otto-Hanson, L., Lange, A. J., Bradeen, J. M. &amp; Kinkel, L. L. Plant monocultures produce more antagonistic soil </w:t>
      </w:r>
      <w:r w:rsidRPr="00D86100">
        <w:rPr>
          <w:i/>
        </w:rPr>
        <w:t>Streptomyces</w:t>
      </w:r>
      <w:r w:rsidRPr="00D86100">
        <w:t xml:space="preserve"> communities than high-diversity plant communities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65</w:t>
      </w:r>
      <w:r w:rsidRPr="00D86100">
        <w:t>, 304-312 (2013).</w:t>
      </w:r>
    </w:p>
    <w:p w14:paraId="5A66B2A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2</w:t>
      </w:r>
      <w:r w:rsidRPr="00D86100">
        <w:tab/>
        <w:t xml:space="preserve">Schittko, C. &amp; Wurst, S. Above- and belowground effects of plant-soil feedback from exotic </w:t>
      </w:r>
      <w:r w:rsidRPr="00D86100">
        <w:rPr>
          <w:i/>
        </w:rPr>
        <w:t>Solidago canadensis</w:t>
      </w:r>
      <w:r w:rsidRPr="00D86100">
        <w:t xml:space="preserve"> on native </w:t>
      </w:r>
      <w:r w:rsidRPr="00D86100">
        <w:rPr>
          <w:i/>
        </w:rPr>
        <w:t>Tanacetum vulgare</w:t>
      </w:r>
      <w:r w:rsidRPr="00D86100">
        <w:t xml:space="preserve">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6</w:t>
      </w:r>
      <w:r w:rsidRPr="00D86100">
        <w:t>, 1465-1479 (2014).</w:t>
      </w:r>
    </w:p>
    <w:p w14:paraId="1502536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3</w:t>
      </w:r>
      <w:r w:rsidRPr="00D86100">
        <w:tab/>
        <w:t>Lou, Y.</w:t>
      </w:r>
      <w:r w:rsidRPr="00D86100">
        <w:rPr>
          <w:i/>
        </w:rPr>
        <w:t xml:space="preserve"> et al.</w:t>
      </w:r>
      <w:r w:rsidRPr="00D86100">
        <w:t xml:space="preserve"> An affinity-effect relationship for microbial communities in plant-soil feedback loops. </w:t>
      </w:r>
      <w:r w:rsidRPr="00D86100">
        <w:rPr>
          <w:i/>
        </w:rPr>
        <w:t>Microb. Ecol.</w:t>
      </w:r>
      <w:r w:rsidRPr="00D86100">
        <w:t xml:space="preserve"> </w:t>
      </w:r>
      <w:r w:rsidRPr="00D86100">
        <w:rPr>
          <w:b/>
        </w:rPr>
        <w:t>67</w:t>
      </w:r>
      <w:r w:rsidRPr="00D86100">
        <w:t>, 866-876 (2014).</w:t>
      </w:r>
    </w:p>
    <w:p w14:paraId="2A40E80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4</w:t>
      </w:r>
      <w:r w:rsidRPr="00D86100">
        <w:tab/>
        <w:t xml:space="preserve">Perkins, L. B. &amp; Hatfield, G. Competition, legacy, and priority and the success of three invasive species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6</w:t>
      </w:r>
      <w:r w:rsidRPr="00D86100">
        <w:t>, 2543-2550 (2014).</w:t>
      </w:r>
    </w:p>
    <w:p w14:paraId="2574EB6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5</w:t>
      </w:r>
      <w:r w:rsidRPr="00D86100">
        <w:tab/>
        <w:t xml:space="preserve">Brandt, A. J., del Pino, G. A. &amp; Burns, J. H. Experimental protocol for manipulating plant-induced soil heterogeneity. </w:t>
      </w:r>
      <w:r w:rsidRPr="00D86100">
        <w:rPr>
          <w:i/>
        </w:rPr>
        <w:t>J. Vis. Exp.</w:t>
      </w:r>
      <w:r w:rsidRPr="00D86100">
        <w:t xml:space="preserve"> </w:t>
      </w:r>
      <w:r w:rsidRPr="00D86100">
        <w:rPr>
          <w:b/>
        </w:rPr>
        <w:t>13</w:t>
      </w:r>
      <w:r w:rsidRPr="00D86100">
        <w:t>, 51580 (2014).</w:t>
      </w:r>
    </w:p>
    <w:p w14:paraId="33E2215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6</w:t>
      </w:r>
      <w:r w:rsidRPr="00D86100">
        <w:tab/>
        <w:t xml:space="preserve">Burns, J. H. &amp; Brandt, A. J. Heterogeneity in plant-soil feedbacks and resident population dynamics affect mutual invasibility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2</w:t>
      </w:r>
      <w:r w:rsidRPr="00D86100">
        <w:t>, 1048-1057 (2014).</w:t>
      </w:r>
    </w:p>
    <w:p w14:paraId="70C1A47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77</w:t>
      </w:r>
      <w:r w:rsidRPr="00D86100">
        <w:tab/>
        <w:t xml:space="preserve">Gehring, C. A., Ji, B., Fong, S. &amp; Whitham, T. G. Hybridization in </w:t>
      </w:r>
      <w:r w:rsidRPr="00D86100">
        <w:rPr>
          <w:i/>
        </w:rPr>
        <w:t>Populus</w:t>
      </w:r>
      <w:r w:rsidRPr="00D86100">
        <w:t xml:space="preserve"> alters the species composition and interactions of root-colonizing fungi: consequences for host plant performance. </w:t>
      </w:r>
      <w:r w:rsidRPr="00D86100">
        <w:rPr>
          <w:i/>
        </w:rPr>
        <w:t>Botany</w:t>
      </w:r>
      <w:r w:rsidRPr="00D86100">
        <w:t xml:space="preserve"> </w:t>
      </w:r>
      <w:r w:rsidRPr="00D86100">
        <w:rPr>
          <w:b/>
        </w:rPr>
        <w:t>92</w:t>
      </w:r>
      <w:r w:rsidRPr="00D86100">
        <w:t>, 287-293 (2014).</w:t>
      </w:r>
    </w:p>
    <w:p w14:paraId="2B33FF6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8</w:t>
      </w:r>
      <w:r w:rsidRPr="00D86100">
        <w:tab/>
        <w:t xml:space="preserve">Maron, J. L., Klironomos, J., Waller, L. &amp; Callaway, R. M. Invasive plants escape from suppressive soil biota at regional scal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2</w:t>
      </w:r>
      <w:r w:rsidRPr="00D86100">
        <w:t>, 19-27 (2014).</w:t>
      </w:r>
    </w:p>
    <w:p w14:paraId="2124F0A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79</w:t>
      </w:r>
      <w:r w:rsidRPr="00D86100">
        <w:tab/>
        <w:t xml:space="preserve">Anacker, B. L., Klironomos, J. N., Maherali, H., Reinhart, K. O. &amp; Strauss, S. Y. Phylogenetic conservatism in plant-soil feedback and its implications for plant abundance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7</w:t>
      </w:r>
      <w:r w:rsidRPr="00D86100">
        <w:t>, 1613-1621 (2014).</w:t>
      </w:r>
    </w:p>
    <w:p w14:paraId="0E91BAE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0</w:t>
      </w:r>
      <w:r w:rsidRPr="00D86100">
        <w:tab/>
        <w:t xml:space="preserve">Sun, B., Wang, P. &amp; Kong, C.-H. Plant-soil feedback in the interference of allelopathic rice with barnyardgras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77</w:t>
      </w:r>
      <w:r w:rsidRPr="00D86100">
        <w:t>, 309-321 (2014).</w:t>
      </w:r>
    </w:p>
    <w:p w14:paraId="7DF8E07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1</w:t>
      </w:r>
      <w:r w:rsidRPr="00D86100">
        <w:tab/>
        <w:t xml:space="preserve">Lankau, E. W. &amp; Lankau, R. A. Plant species capacity to drive soil fungal communities contributes to differential impacts of plant-soil legaci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5</w:t>
      </w:r>
      <w:r w:rsidRPr="00D86100">
        <w:t>, 3221-3228 (2014).</w:t>
      </w:r>
    </w:p>
    <w:p w14:paraId="4200C77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2</w:t>
      </w:r>
      <w:r w:rsidRPr="00D86100">
        <w:tab/>
        <w:t xml:space="preserve">Baxendale, C., Orwin, K. H., Poly, F., Pommier, T. &amp; Bardgett, R. D. Are plant-soil feedback responses explained by plant traits?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04</w:t>
      </w:r>
      <w:r w:rsidRPr="00D86100">
        <w:t>, 408-423 (2014).</w:t>
      </w:r>
    </w:p>
    <w:p w14:paraId="51BB91D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3</w:t>
      </w:r>
      <w:r w:rsidRPr="00D86100">
        <w:tab/>
        <w:t>Zhang, S.</w:t>
      </w:r>
      <w:r w:rsidRPr="00D86100">
        <w:rPr>
          <w:i/>
        </w:rPr>
        <w:t xml:space="preserve"> et al.</w:t>
      </w:r>
      <w:r w:rsidRPr="00D86100">
        <w:t xml:space="preserve"> Autotoxicity as a cause for natural regeneration failure in </w:t>
      </w:r>
      <w:r w:rsidRPr="00D86100">
        <w:rPr>
          <w:i/>
        </w:rPr>
        <w:t>Nyssa yunnanensis</w:t>
      </w:r>
      <w:r w:rsidRPr="00D86100">
        <w:t xml:space="preserve"> and its implications for conservation. </w:t>
      </w:r>
      <w:r w:rsidRPr="00D86100">
        <w:rPr>
          <w:i/>
        </w:rPr>
        <w:t>Isr. J. Plant Sci.</w:t>
      </w:r>
      <w:r w:rsidRPr="00D86100">
        <w:t xml:space="preserve"> </w:t>
      </w:r>
      <w:r w:rsidRPr="00D86100">
        <w:rPr>
          <w:b/>
        </w:rPr>
        <w:t>62</w:t>
      </w:r>
      <w:r w:rsidRPr="00D86100">
        <w:t>, 187-197 (2015).</w:t>
      </w:r>
    </w:p>
    <w:p w14:paraId="3E1DEBB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4</w:t>
      </w:r>
      <w:r w:rsidRPr="00D86100">
        <w:tab/>
        <w:t xml:space="preserve">Larios, L. &amp; Suding, K. N. Competition and soil resource environment alter plant-soil feedbacks for native and exotic grasses. </w:t>
      </w:r>
      <w:r w:rsidRPr="00D86100">
        <w:rPr>
          <w:i/>
        </w:rPr>
        <w:t>Aob Plants</w:t>
      </w:r>
      <w:r w:rsidRPr="00D86100">
        <w:t xml:space="preserve"> </w:t>
      </w:r>
      <w:r w:rsidRPr="00D86100">
        <w:rPr>
          <w:b/>
        </w:rPr>
        <w:t>7</w:t>
      </w:r>
      <w:r w:rsidRPr="00D86100">
        <w:t>, plu077 (2015).</w:t>
      </w:r>
    </w:p>
    <w:p w14:paraId="21100F8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85</w:t>
      </w:r>
      <w:r w:rsidRPr="00D86100">
        <w:tab/>
        <w:t xml:space="preserve">Kos, M., Bukovinszky, T., Mulder, P. P. J. &amp; Bezemer, T. M. Disentangling above- and belowground neighbor effects on the growth, chemistry, and arthropod community on a focal plant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6</w:t>
      </w:r>
      <w:r w:rsidRPr="00D86100">
        <w:t>, 164-175 (2015).</w:t>
      </w:r>
    </w:p>
    <w:p w14:paraId="53C347A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6</w:t>
      </w:r>
      <w:r w:rsidRPr="00D86100">
        <w:tab/>
        <w:t xml:space="preserve">Maron, J. L., Luo, W., Callaway, R. M. &amp; Pal, R. W. Do exotic plants lose resistance to pathogenic soil biota from their native range? A test with </w:t>
      </w:r>
      <w:r w:rsidRPr="00D86100">
        <w:rPr>
          <w:i/>
        </w:rPr>
        <w:t>Solidago gigantea Oecologia</w:t>
      </w:r>
      <w:r w:rsidRPr="00D86100">
        <w:t xml:space="preserve"> </w:t>
      </w:r>
      <w:r w:rsidRPr="00D86100">
        <w:rPr>
          <w:b/>
        </w:rPr>
        <w:t>179</w:t>
      </w:r>
      <w:r w:rsidRPr="00D86100">
        <w:t>, 447-454 (2015).</w:t>
      </w:r>
    </w:p>
    <w:p w14:paraId="0E4167F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7</w:t>
      </w:r>
      <w:r w:rsidRPr="00D86100">
        <w:tab/>
        <w:t xml:space="preserve">Sanderson, L. A., Day, N. J. &amp; Antunes, P. M. Edaphic factors and feedback do not limit range expansion of an exotic invasive plant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6</w:t>
      </w:r>
      <w:r w:rsidRPr="00D86100">
        <w:t>, 133-141 (2015).</w:t>
      </w:r>
    </w:p>
    <w:p w14:paraId="0F494EB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8</w:t>
      </w:r>
      <w:r w:rsidRPr="00D86100">
        <w:tab/>
        <w:t xml:space="preserve">Smith, L. M. &amp; Reynolds, H. L. </w:t>
      </w:r>
      <w:r w:rsidRPr="00D86100">
        <w:rPr>
          <w:i/>
        </w:rPr>
        <w:t>Euonymus fortunei</w:t>
      </w:r>
      <w:r w:rsidRPr="00D86100">
        <w:t xml:space="preserve"> dominance over native species may be facilitated by plant-soil feedback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6</w:t>
      </w:r>
      <w:r w:rsidRPr="00D86100">
        <w:t>, 1401-1406 (2015).</w:t>
      </w:r>
    </w:p>
    <w:p w14:paraId="5DD9C0B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89</w:t>
      </w:r>
      <w:r w:rsidRPr="00D86100">
        <w:tab/>
        <w:t xml:space="preserve">Miller, Z. J. &amp; Menalled, F. D. Impact of species identity and phylogenetic relatedness on biologically-mediated plant-soil feedbacks in a low and a high intensity agroecosystem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89</w:t>
      </w:r>
      <w:r w:rsidRPr="00D86100">
        <w:t>, 171-183 (2015).</w:t>
      </w:r>
    </w:p>
    <w:p w14:paraId="25C3359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0</w:t>
      </w:r>
      <w:r w:rsidRPr="00D86100">
        <w:tab/>
        <w:t xml:space="preserve">Münzbergová, Z. &amp; Surinová, M. The importance of species phylogenetic relationships and species traits for the intensity of plant-soil feedback. </w:t>
      </w:r>
      <w:r w:rsidRPr="00D86100">
        <w:rPr>
          <w:i/>
        </w:rPr>
        <w:t>Ecosphere</w:t>
      </w:r>
      <w:r w:rsidRPr="00D86100">
        <w:t xml:space="preserve"> </w:t>
      </w:r>
      <w:r w:rsidRPr="00D86100">
        <w:rPr>
          <w:b/>
        </w:rPr>
        <w:t>6</w:t>
      </w:r>
      <w:r w:rsidRPr="00D86100">
        <w:t>, 1-16 (2015).</w:t>
      </w:r>
    </w:p>
    <w:p w14:paraId="1A67B9E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1</w:t>
      </w:r>
      <w:r w:rsidRPr="00D86100">
        <w:tab/>
        <w:t xml:space="preserve">Jing, J., Bezemer, T. M. &amp; van der Putten, W. H. Interspecific competition of early successional plant species in ex-arable fields as influenced by plant-soil feedback. </w:t>
      </w:r>
      <w:r w:rsidRPr="00D86100">
        <w:rPr>
          <w:i/>
        </w:rPr>
        <w:t>Basic Appl. Ecol.</w:t>
      </w:r>
      <w:r w:rsidRPr="00D86100">
        <w:t xml:space="preserve"> </w:t>
      </w:r>
      <w:r w:rsidRPr="00D86100">
        <w:rPr>
          <w:b/>
        </w:rPr>
        <w:t>16</w:t>
      </w:r>
      <w:r w:rsidRPr="00D86100">
        <w:t>, 112-119 (2015).</w:t>
      </w:r>
    </w:p>
    <w:p w14:paraId="64AA13C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92</w:t>
      </w:r>
      <w:r w:rsidRPr="00D86100">
        <w:tab/>
        <w:t xml:space="preserve">Wagg, C., Boller, B., Schneider, S., Widmer, F. &amp; van der Heijden, M. G. A. Intraspecific and intergenerational differences in plant-soil feedback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4</w:t>
      </w:r>
      <w:r w:rsidRPr="00D86100">
        <w:t>, 994-1004 (2015).</w:t>
      </w:r>
    </w:p>
    <w:p w14:paraId="00C4E1B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3</w:t>
      </w:r>
      <w:r w:rsidRPr="00D86100">
        <w:tab/>
        <w:t xml:space="preserve">del Pino, G. A., Brandt, A. J. &amp; Burns, J. H. Light heterogeneity interacts with plant-induced soil heterogeneity to affect plant trait expression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6</w:t>
      </w:r>
      <w:r w:rsidRPr="00D86100">
        <w:t>, 439-450 (2015).</w:t>
      </w:r>
    </w:p>
    <w:p w14:paraId="7F1CEF2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4</w:t>
      </w:r>
      <w:r w:rsidRPr="00D86100">
        <w:tab/>
        <w:t xml:space="preserve">Orozco-Aceves, M., Standish, R. J. &amp; Tibbett, M. Long-term conditioning of soil by plantation eucalypts and pines does not affect growth of the native jarrah tree. </w:t>
      </w:r>
      <w:r w:rsidRPr="00D86100">
        <w:rPr>
          <w:i/>
        </w:rPr>
        <w:t>For. Ecol. Manag.</w:t>
      </w:r>
      <w:r w:rsidRPr="00D86100">
        <w:t xml:space="preserve"> </w:t>
      </w:r>
      <w:r w:rsidRPr="00D86100">
        <w:rPr>
          <w:b/>
        </w:rPr>
        <w:t>338</w:t>
      </w:r>
      <w:r w:rsidRPr="00D86100">
        <w:t>, 92-99 (2015).</w:t>
      </w:r>
    </w:p>
    <w:p w14:paraId="0642754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5</w:t>
      </w:r>
      <w:r w:rsidRPr="00D86100">
        <w:tab/>
        <w:t xml:space="preserve">Chiuffo, M. C., Macdougall, A. S. &amp; Hierro, J. L. Native and non-native ruderals experience similar plant-soil feedbacks and neighbor effects in a system where they coexist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79</w:t>
      </w:r>
      <w:r w:rsidRPr="00D86100">
        <w:t>, 843-852 (2015).</w:t>
      </w:r>
    </w:p>
    <w:p w14:paraId="35DE6A8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6</w:t>
      </w:r>
      <w:r w:rsidRPr="00D86100">
        <w:tab/>
        <w:t xml:space="preserve">Kos, M., Tuijl, M. A. B., de Roo, J., Mulder, P. P. J. &amp; Bezemer, T. M. Plant-soil feedback effects on plant quality and performance of an aboveground herbivore interact with fertilisation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4</w:t>
      </w:r>
      <w:r w:rsidRPr="00D86100">
        <w:t>, 658-667 (2015).</w:t>
      </w:r>
    </w:p>
    <w:p w14:paraId="5B6F4A0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7</w:t>
      </w:r>
      <w:r w:rsidRPr="00D86100">
        <w:tab/>
        <w:t xml:space="preserve">Hilbig, B. E. &amp; Allen, E. B. Plant-soil feedbacks and competitive interactions between invasive </w:t>
      </w:r>
      <w:r w:rsidRPr="00D86100">
        <w:rPr>
          <w:i/>
        </w:rPr>
        <w:t>Bromus diandrus</w:t>
      </w:r>
      <w:r w:rsidRPr="00D86100">
        <w:t xml:space="preserve"> and native forb speci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92</w:t>
      </w:r>
      <w:r w:rsidRPr="00D86100">
        <w:t>, 191-203 (2015).</w:t>
      </w:r>
    </w:p>
    <w:p w14:paraId="10284AF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198</w:t>
      </w:r>
      <w:r w:rsidRPr="00D86100">
        <w:tab/>
        <w:t xml:space="preserve">Bauer, J. T., Mack, K. M. L. &amp; Bever, J. D. Plant-soil feedbacks as drivers of succession: evidence from remnant and restored tallgrass prairies. </w:t>
      </w:r>
      <w:r w:rsidRPr="00D86100">
        <w:rPr>
          <w:i/>
        </w:rPr>
        <w:t>Ecosphere</w:t>
      </w:r>
      <w:r w:rsidRPr="00D86100">
        <w:t xml:space="preserve"> </w:t>
      </w:r>
      <w:r w:rsidRPr="00D86100">
        <w:rPr>
          <w:b/>
        </w:rPr>
        <w:t>6</w:t>
      </w:r>
      <w:r w:rsidRPr="00D86100">
        <w:t>, 1-12 (2015).</w:t>
      </w:r>
    </w:p>
    <w:p w14:paraId="28A1DA2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199</w:t>
      </w:r>
      <w:r w:rsidRPr="00D86100">
        <w:tab/>
        <w:t xml:space="preserve">Li, J. H., Zhang, H., Li, W. J. &amp; Knops, J. M. H. Plant-soil feedbacks in a sub-alpine meadow ecosystem with high plant diversity on the Qinghai-Tibetan Plateau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6</w:t>
      </w:r>
      <w:r w:rsidRPr="00D86100">
        <w:t>, 1659-1674 (2015).</w:t>
      </w:r>
    </w:p>
    <w:p w14:paraId="1770C7B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0</w:t>
      </w:r>
      <w:r w:rsidRPr="00D86100">
        <w:tab/>
        <w:t xml:space="preserve">Smith, L. M. &amp; Reynolds, H. L. Plant-soil feedbacks shift from negative to positive with decreasing light in forest understory speci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6</w:t>
      </w:r>
      <w:r w:rsidRPr="00D86100">
        <w:t>, 2523-2532 (2015).</w:t>
      </w:r>
    </w:p>
    <w:p w14:paraId="770E339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1</w:t>
      </w:r>
      <w:r w:rsidRPr="00D86100">
        <w:tab/>
        <w:t>Hendriks, M.</w:t>
      </w:r>
      <w:r w:rsidRPr="00D86100">
        <w:rPr>
          <w:i/>
        </w:rPr>
        <w:t xml:space="preserve"> et al.</w:t>
      </w:r>
      <w:r w:rsidRPr="00D86100">
        <w:t xml:space="preserve"> Root responses of grassland species to spatial heterogeneity of plant-soil feedback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29</w:t>
      </w:r>
      <w:r w:rsidRPr="00D86100">
        <w:t>, 177-186 (2015).</w:t>
      </w:r>
    </w:p>
    <w:p w14:paraId="37157C7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2</w:t>
      </w:r>
      <w:r w:rsidRPr="00D86100">
        <w:tab/>
        <w:t xml:space="preserve">Orozco-Aceves, M., Standish, R. J. &amp; Tibbett, M. Soil conditioning and plant-soil feedbacks in a modified forest ecosystem are soil-context dependent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90</w:t>
      </w:r>
      <w:r w:rsidRPr="00D86100">
        <w:t>, 183-194 (2015).</w:t>
      </w:r>
    </w:p>
    <w:p w14:paraId="17C2CEA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3</w:t>
      </w:r>
      <w:r w:rsidRPr="00D86100">
        <w:tab/>
        <w:t>Hendriks, M.</w:t>
      </w:r>
      <w:r w:rsidRPr="00D86100">
        <w:rPr>
          <w:i/>
        </w:rPr>
        <w:t xml:space="preserve"> et al.</w:t>
      </w:r>
      <w:r w:rsidRPr="00D86100">
        <w:t xml:space="preserve"> Spatial heterogeneity of plant-soil feedback affects root interactions and interspecific competition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07</w:t>
      </w:r>
      <w:r w:rsidRPr="00D86100">
        <w:t>, 830-840 (2015).</w:t>
      </w:r>
    </w:p>
    <w:p w14:paraId="224625D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4</w:t>
      </w:r>
      <w:r w:rsidRPr="00D86100">
        <w:tab/>
        <w:t>Speek, T. A. A.</w:t>
      </w:r>
      <w:r w:rsidRPr="00D86100">
        <w:rPr>
          <w:i/>
        </w:rPr>
        <w:t xml:space="preserve"> et al.</w:t>
      </w:r>
      <w:r w:rsidRPr="00D86100">
        <w:t xml:space="preserve"> The role of below-ground processes in mediating plant invasions local dominance of exotic plants declines with residence time: a role for plant-soil feedback? </w:t>
      </w:r>
      <w:r w:rsidRPr="00D86100">
        <w:rPr>
          <w:i/>
        </w:rPr>
        <w:t>Aob Plants</w:t>
      </w:r>
      <w:r w:rsidRPr="00D86100">
        <w:t xml:space="preserve"> </w:t>
      </w:r>
      <w:r w:rsidRPr="00D86100">
        <w:rPr>
          <w:b/>
        </w:rPr>
        <w:t>7</w:t>
      </w:r>
      <w:r w:rsidRPr="00D86100">
        <w:t>, plv021 (2015).</w:t>
      </w:r>
    </w:p>
    <w:p w14:paraId="3E94A5D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5</w:t>
      </w:r>
      <w:r w:rsidRPr="00D86100">
        <w:tab/>
        <w:t xml:space="preserve">Kos, M., Tuijl, M. A. B., de Roo, J., Mulder, P. P. J. &amp; Bezemer, T. M. Species-specific plant-soil feedback effects on above-ground plant-insect interaction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3</w:t>
      </w:r>
      <w:r w:rsidRPr="00D86100">
        <w:t>, 904-914 (2015).</w:t>
      </w:r>
    </w:p>
    <w:p w14:paraId="31D6BBC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6</w:t>
      </w:r>
      <w:r w:rsidRPr="00D86100">
        <w:tab/>
        <w:t xml:space="preserve">Dieng, A., Duponnois, R., Ndoye, I. &amp; Baudoin, E. Cultivation of </w:t>
      </w:r>
      <w:r w:rsidRPr="00D86100">
        <w:rPr>
          <w:i/>
        </w:rPr>
        <w:t>Jatropha curcas</w:t>
      </w:r>
      <w:r w:rsidRPr="00D86100">
        <w:t xml:space="preserve"> L. leads to pronounced mycorrhizal community differences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89</w:t>
      </w:r>
      <w:r w:rsidRPr="00D86100">
        <w:t>, 1-11 (2015).</w:t>
      </w:r>
    </w:p>
    <w:p w14:paraId="6E82587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07</w:t>
      </w:r>
      <w:r w:rsidRPr="00D86100">
        <w:tab/>
        <w:t xml:space="preserve">Jing, J. Y., Bezemer, T. M. &amp; van der Putten, W. H. Complementarity and selection effects in early and mid-successional plant communities are differentially affected by plant-soil feedback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3</w:t>
      </w:r>
      <w:r w:rsidRPr="00D86100">
        <w:t>, 641-647 (2015).</w:t>
      </w:r>
    </w:p>
    <w:p w14:paraId="33152C4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8</w:t>
      </w:r>
      <w:r w:rsidRPr="00D86100">
        <w:tab/>
        <w:t xml:space="preserve">Liao, H. X., Luo, W. B., Peng, S. L. &amp; Callaway, R. M. Plant diversity, soil biota and resistance to exotic invasion. </w:t>
      </w:r>
      <w:r w:rsidRPr="00D86100">
        <w:rPr>
          <w:i/>
        </w:rPr>
        <w:t>Divers. Distrib.</w:t>
      </w:r>
      <w:r w:rsidRPr="00D86100">
        <w:t xml:space="preserve"> </w:t>
      </w:r>
      <w:r w:rsidRPr="00D86100">
        <w:rPr>
          <w:b/>
        </w:rPr>
        <w:t>21</w:t>
      </w:r>
      <w:r w:rsidRPr="00D86100">
        <w:t>, 826-835 (2015).</w:t>
      </w:r>
    </w:p>
    <w:p w14:paraId="5E0087A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09</w:t>
      </w:r>
      <w:r w:rsidRPr="00D86100">
        <w:tab/>
        <w:t>Liang, M. X.</w:t>
      </w:r>
      <w:r w:rsidRPr="00D86100">
        <w:rPr>
          <w:i/>
        </w:rPr>
        <w:t xml:space="preserve"> et al.</w:t>
      </w:r>
      <w:r w:rsidRPr="00D86100">
        <w:t xml:space="preserve"> Adult trees cause density-dependent mortality in conspecific seedlings by regulating the frequency of pathogenic soil fungi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9</w:t>
      </w:r>
      <w:r w:rsidRPr="00D86100">
        <w:t>, 1448-1456 (2016).</w:t>
      </w:r>
    </w:p>
    <w:p w14:paraId="568C2E0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0</w:t>
      </w:r>
      <w:r w:rsidRPr="00D86100">
        <w:tab/>
        <w:t xml:space="preserve">Hemrová, L., Knappová, J. &amp; Münzbergová, Z. Assessment of habitat suitability is affected by plant-soil feedback: comparison of field and garden experiment. </w:t>
      </w:r>
      <w:r w:rsidRPr="00D86100">
        <w:rPr>
          <w:i/>
        </w:rPr>
        <w:t>Plos One</w:t>
      </w:r>
      <w:r w:rsidRPr="00D86100">
        <w:t xml:space="preserve"> </w:t>
      </w:r>
      <w:r w:rsidRPr="00D86100">
        <w:rPr>
          <w:b/>
        </w:rPr>
        <w:t>11</w:t>
      </w:r>
      <w:r w:rsidRPr="00D86100">
        <w:t>, e0157800 (2016).</w:t>
      </w:r>
    </w:p>
    <w:p w14:paraId="4166E0E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1</w:t>
      </w:r>
      <w:r w:rsidRPr="00D86100">
        <w:tab/>
        <w:t xml:space="preserve">Perkins, L. B. &amp; Hatfield, G. Can commercial soil microbial treatments remediate plant-soil feedbacks to improve restoration seedling performance? </w:t>
      </w:r>
      <w:r w:rsidRPr="00D86100">
        <w:rPr>
          <w:i/>
        </w:rPr>
        <w:t>Restor. Ecol.</w:t>
      </w:r>
      <w:r w:rsidRPr="00D86100">
        <w:t xml:space="preserve"> </w:t>
      </w:r>
      <w:r w:rsidRPr="00D86100">
        <w:rPr>
          <w:b/>
        </w:rPr>
        <w:t>24</w:t>
      </w:r>
      <w:r w:rsidRPr="00D86100">
        <w:t>, 194-201 (2016).</w:t>
      </w:r>
    </w:p>
    <w:p w14:paraId="0ADAFA6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2</w:t>
      </w:r>
      <w:r w:rsidRPr="00D86100">
        <w:tab/>
        <w:t xml:space="preserve">Corrales, A., Mangan, S. A., Turner, B. L. &amp; Dalling, J. W. An ectomycorrhizal nitrogen economy facilitates monodominance in a neotropical forest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19</w:t>
      </w:r>
      <w:r w:rsidRPr="00D86100">
        <w:t>, 383-392 (2016).</w:t>
      </w:r>
    </w:p>
    <w:p w14:paraId="7FE189F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3</w:t>
      </w:r>
      <w:r w:rsidRPr="00D86100">
        <w:tab/>
        <w:t xml:space="preserve">Zhang, N. L., Van der Putten, W. H. &amp; Veen, G. F. Effects of root decomposition on plant-soil feedback of early- and mid-successional plant species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12</w:t>
      </w:r>
      <w:r w:rsidRPr="00D86100">
        <w:t>, 220-231 (2016).</w:t>
      </w:r>
    </w:p>
    <w:p w14:paraId="1B63DB7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14</w:t>
      </w:r>
      <w:r w:rsidRPr="00D86100">
        <w:tab/>
        <w:t xml:space="preserve">Wubs, E. R. J. &amp; Bezemer, T. M. Effects of spatial plant-soil feedback heterogeneity on plant performance in monocultur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4</w:t>
      </w:r>
      <w:r w:rsidRPr="00D86100">
        <w:t>, 364-376 (2016).</w:t>
      </w:r>
    </w:p>
    <w:p w14:paraId="20C99B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5</w:t>
      </w:r>
      <w:r w:rsidRPr="00D86100">
        <w:tab/>
        <w:t>Valliere, J. M. &amp; Allen, E. B. Interactive effects of nitrogen deposition and drought-stress on plant-soil feedbacks of</w:t>
      </w:r>
      <w:r w:rsidRPr="00D86100">
        <w:rPr>
          <w:i/>
        </w:rPr>
        <w:t xml:space="preserve"> Artemisia californica </w:t>
      </w:r>
      <w:r w:rsidRPr="00D86100">
        <w:t xml:space="preserve">seedling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03</w:t>
      </w:r>
      <w:r w:rsidRPr="00D86100">
        <w:t>, 277-290 (2016).</w:t>
      </w:r>
    </w:p>
    <w:p w14:paraId="57682CA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6</w:t>
      </w:r>
      <w:r w:rsidRPr="00D86100">
        <w:tab/>
        <w:t>Bergmann, J.</w:t>
      </w:r>
      <w:r w:rsidRPr="00D86100">
        <w:rPr>
          <w:i/>
        </w:rPr>
        <w:t xml:space="preserve"> et al.</w:t>
      </w:r>
      <w:r w:rsidRPr="00D86100">
        <w:t xml:space="preserve"> The interplay between soil structure, roots, and microbiota as a determinant of plant-soil feedback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6</w:t>
      </w:r>
      <w:r w:rsidRPr="00D86100">
        <w:t>, 7633-7644 (2016).</w:t>
      </w:r>
    </w:p>
    <w:p w14:paraId="5FFAA90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7</w:t>
      </w:r>
      <w:r w:rsidRPr="00D86100">
        <w:tab/>
        <w:t xml:space="preserve">Perkins, L. B., Hatfield, G. &amp; Espeland, E. K. Invasive grasses consistently create similar plant-soil feedback types in soils collected from geographically distant locations. </w:t>
      </w:r>
      <w:r w:rsidRPr="00D86100">
        <w:rPr>
          <w:i/>
        </w:rPr>
        <w:t>J. Plant Ecol.</w:t>
      </w:r>
      <w:r w:rsidRPr="00D86100">
        <w:t xml:space="preserve"> </w:t>
      </w:r>
      <w:r w:rsidRPr="00D86100">
        <w:rPr>
          <w:b/>
        </w:rPr>
        <w:t>9</w:t>
      </w:r>
      <w:r w:rsidRPr="00D86100">
        <w:t>, 180-186 (2016).</w:t>
      </w:r>
    </w:p>
    <w:p w14:paraId="1D9CF16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8</w:t>
      </w:r>
      <w:r w:rsidRPr="00D86100">
        <w:tab/>
        <w:t xml:space="preserve">Maron, J. L., Smith, A. L., Ortega, Y. K., Pearson, D. E. &amp; Callaway, R. M. Negative plant-soil feedbacks increase with plant abundance, and are unchanged by competition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7</w:t>
      </w:r>
      <w:r w:rsidRPr="00D86100">
        <w:t>, 2055-2063 (2016).</w:t>
      </w:r>
    </w:p>
    <w:p w14:paraId="1D9CE8F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19</w:t>
      </w:r>
      <w:r w:rsidRPr="00D86100">
        <w:tab/>
        <w:t xml:space="preserve">Valliere, J. M. &amp; Allen, E. B. Nitrogen enrichment contributes to positive responses to soil microbial communities in three invasive plant species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18</w:t>
      </w:r>
      <w:r w:rsidRPr="00D86100">
        <w:t>, 2349-2364 (2016).</w:t>
      </w:r>
    </w:p>
    <w:p w14:paraId="72C2D80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0</w:t>
      </w:r>
      <w:r w:rsidRPr="00D86100">
        <w:tab/>
        <w:t xml:space="preserve">Schittko, C., Runge, C., Strupp, M., Wolff, S. &amp; Wurst, S. No evidence that plant-soil feedback effects of native and invasive plant species under glasshouse conditions are reflected in the field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4</w:t>
      </w:r>
      <w:r w:rsidRPr="00D86100">
        <w:t>, 1243-1249 (2016).</w:t>
      </w:r>
    </w:p>
    <w:p w14:paraId="3A70444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1</w:t>
      </w:r>
      <w:r w:rsidRPr="00D86100">
        <w:tab/>
        <w:t xml:space="preserve">Rutten, G., Prati, D., Hemp, A. &amp; Fischer, M. Plant-soil feedback in East-African savanna tre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7</w:t>
      </w:r>
      <w:r w:rsidRPr="00D86100">
        <w:t>, 294-301 (2016).</w:t>
      </w:r>
    </w:p>
    <w:p w14:paraId="6A20534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22</w:t>
      </w:r>
      <w:r w:rsidRPr="00D86100">
        <w:tab/>
        <w:t xml:space="preserve">Dostálek, T., Münzbergová, Z., Kladivová, A. &amp; Macel, M. Plant-soil feedback in native </w:t>
      </w:r>
      <w:r w:rsidRPr="00D86100">
        <w:rPr>
          <w:i/>
        </w:rPr>
        <w:t>vs</w:t>
      </w:r>
      <w:r w:rsidRPr="00D86100">
        <w:t xml:space="preserve">. invasive populations of a range expanding plant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399</w:t>
      </w:r>
      <w:r w:rsidRPr="00D86100">
        <w:t>, 209-220 (2016).</w:t>
      </w:r>
    </w:p>
    <w:p w14:paraId="07CD871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3</w:t>
      </w:r>
      <w:r w:rsidRPr="00D86100">
        <w:tab/>
        <w:t xml:space="preserve">Nagendra, U. J. &amp; Peterson, C. J. Plant-soil feedbacks differ in intact and tornado-damaged areas of the southern Appalachian mountains, USA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02</w:t>
      </w:r>
      <w:r w:rsidRPr="00D86100">
        <w:t>, 103-116 (2016).</w:t>
      </w:r>
    </w:p>
    <w:p w14:paraId="01D834B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4</w:t>
      </w:r>
      <w:r w:rsidRPr="00D86100">
        <w:tab/>
        <w:t xml:space="preserve">Chung, Y. A. &amp; Rudgers, J. A. Plant-soil feedbacks promote negative frequency dependence in the coexistence of two aridland grasses. </w:t>
      </w:r>
      <w:r w:rsidRPr="00D86100">
        <w:rPr>
          <w:i/>
        </w:rPr>
        <w:t>Proc. R. Soc. B: Biol. Sci.</w:t>
      </w:r>
      <w:r w:rsidRPr="00D86100">
        <w:t xml:space="preserve"> </w:t>
      </w:r>
      <w:r w:rsidRPr="00D86100">
        <w:rPr>
          <w:b/>
        </w:rPr>
        <w:t>283</w:t>
      </w:r>
      <w:r w:rsidRPr="00D86100">
        <w:t>, 20160608 (2016).</w:t>
      </w:r>
    </w:p>
    <w:p w14:paraId="6AA8087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5</w:t>
      </w:r>
      <w:r w:rsidRPr="00D86100">
        <w:tab/>
        <w:t xml:space="preserve">Cortois, R., Schroeder-Georgi, T., Weigelt, A., van der Putten, W. H. &amp; De Deyn, G. B. Plant-soil feedbacks: role of plant functional group and plant trait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4</w:t>
      </w:r>
      <w:r w:rsidRPr="00D86100">
        <w:t>, 1608-1617 (2016).</w:t>
      </w:r>
    </w:p>
    <w:p w14:paraId="48602B8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6</w:t>
      </w:r>
      <w:r w:rsidRPr="00D86100">
        <w:tab/>
        <w:t xml:space="preserve">Pattison, Z., Rumble, H., Tanner, R. A., Jin, L. &amp; Gange, A. C. Positive plant-soil feedbacks of the invasive </w:t>
      </w:r>
      <w:r w:rsidRPr="00D86100">
        <w:rPr>
          <w:i/>
        </w:rPr>
        <w:t>Impatiens glandulifera</w:t>
      </w:r>
      <w:r w:rsidRPr="00D86100">
        <w:t xml:space="preserve"> and their effects on above-ground microbial communities. </w:t>
      </w:r>
      <w:r w:rsidRPr="00D86100">
        <w:rPr>
          <w:i/>
        </w:rPr>
        <w:t>Weed Res.</w:t>
      </w:r>
      <w:r w:rsidRPr="00D86100">
        <w:t xml:space="preserve"> </w:t>
      </w:r>
      <w:r w:rsidRPr="00D86100">
        <w:rPr>
          <w:b/>
        </w:rPr>
        <w:t>56</w:t>
      </w:r>
      <w:r w:rsidRPr="00D86100">
        <w:t>, 198-207 (2016).</w:t>
      </w:r>
    </w:p>
    <w:p w14:paraId="6407ED4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7</w:t>
      </w:r>
      <w:r w:rsidRPr="00D86100">
        <w:tab/>
        <w:t xml:space="preserve">Otfinowski, R., Kenkel, N. C. &amp; Tenuta, M. Reduced vigor of a clonal invader: lack of evidence for soilborne pathogens. </w:t>
      </w:r>
      <w:r w:rsidRPr="00D86100">
        <w:rPr>
          <w:i/>
        </w:rPr>
        <w:t xml:space="preserve">Appl. Soil Ecol. </w:t>
      </w:r>
      <w:r w:rsidRPr="00D86100">
        <w:rPr>
          <w:b/>
        </w:rPr>
        <w:t>98</w:t>
      </w:r>
      <w:r w:rsidRPr="00D86100">
        <w:t>, 75-82 (2016).</w:t>
      </w:r>
    </w:p>
    <w:p w14:paraId="2678B06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28</w:t>
      </w:r>
      <w:r w:rsidRPr="00D86100">
        <w:tab/>
        <w:t xml:space="preserve">Castle, S. C., Lekberg, Y., Affleck, D. &amp; Cleveland, C. C. Soil abiotic and biotic controls on plant performance during primary succession in a glacial landscape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4</w:t>
      </w:r>
      <w:r w:rsidRPr="00D86100">
        <w:t>, 1555-1565 (2016).</w:t>
      </w:r>
    </w:p>
    <w:p w14:paraId="0E27370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29</w:t>
      </w:r>
      <w:r w:rsidRPr="00D86100">
        <w:tab/>
        <w:t>Rigg, J. L.</w:t>
      </w:r>
      <w:r w:rsidRPr="00D86100">
        <w:rPr>
          <w:i/>
        </w:rPr>
        <w:t xml:space="preserve"> et al.</w:t>
      </w:r>
      <w:r w:rsidRPr="00D86100">
        <w:t xml:space="preserve"> Soil microbial communities influence seedling growth of a rare conifer independent of plant-soil feedback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7</w:t>
      </w:r>
      <w:r w:rsidRPr="00D86100">
        <w:t>, 3346-3358 (2016).</w:t>
      </w:r>
    </w:p>
    <w:p w14:paraId="3E01308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0</w:t>
      </w:r>
      <w:r w:rsidRPr="00D86100">
        <w:tab/>
        <w:t xml:space="preserve">Kulmatiski, A., Beard, K. H., Grenzer, J., Forero, L. &amp; Heavilin, J. Using plant-soil feedbacks to predict plant biomass in diverse communiti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7</w:t>
      </w:r>
      <w:r w:rsidRPr="00D86100">
        <w:t>, 2064-2073 (2016).</w:t>
      </w:r>
    </w:p>
    <w:p w14:paraId="4E1C54E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1</w:t>
      </w:r>
      <w:r w:rsidRPr="00D86100">
        <w:tab/>
        <w:t>Rigg, J. L.</w:t>
      </w:r>
      <w:r w:rsidRPr="00D86100">
        <w:rPr>
          <w:i/>
        </w:rPr>
        <w:t xml:space="preserve"> et al.</w:t>
      </w:r>
      <w:r w:rsidRPr="00D86100">
        <w:t xml:space="preserve"> Variation in soil microbial communities associated with critically endangered Wollemi pine affects fungal, but not bacterial, assembly within seedling roots. </w:t>
      </w:r>
      <w:r w:rsidRPr="00D86100">
        <w:rPr>
          <w:i/>
        </w:rPr>
        <w:t>Pedobiologia</w:t>
      </w:r>
      <w:r w:rsidRPr="00D86100">
        <w:t xml:space="preserve"> </w:t>
      </w:r>
      <w:r w:rsidRPr="00D86100">
        <w:rPr>
          <w:b/>
        </w:rPr>
        <w:t>59</w:t>
      </w:r>
      <w:r w:rsidRPr="00D86100">
        <w:t>, 61-71 (2016).</w:t>
      </w:r>
    </w:p>
    <w:p w14:paraId="2FB787E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2</w:t>
      </w:r>
      <w:r w:rsidRPr="00D86100">
        <w:tab/>
        <w:t xml:space="preserve">Xia, Z.-C., Kong, C.-H., Chen, L.-C., Wang, P. &amp; Wang, S.-L. A broadleaf species enhances an autotoxic conifers growth through belowground chemical interaction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7</w:t>
      </w:r>
      <w:r w:rsidRPr="00D86100">
        <w:t>, 2283-2292 (2016).</w:t>
      </w:r>
    </w:p>
    <w:p w14:paraId="160A197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3</w:t>
      </w:r>
      <w:r w:rsidRPr="00D86100">
        <w:tab/>
        <w:t xml:space="preserve">Kuebbing, S. E., Patterson, C. M., Classen, A. T. &amp; Simberloff, D. Co-occurring nonnative woody shrubs have additive and non-additive soil legacies. </w:t>
      </w:r>
      <w:r w:rsidRPr="00D86100">
        <w:rPr>
          <w:i/>
        </w:rPr>
        <w:t>Ecol. Appl.</w:t>
      </w:r>
      <w:r w:rsidRPr="00D86100">
        <w:t xml:space="preserve"> </w:t>
      </w:r>
      <w:r w:rsidRPr="00D86100">
        <w:rPr>
          <w:b/>
        </w:rPr>
        <w:t>26</w:t>
      </w:r>
      <w:r w:rsidRPr="00D86100">
        <w:t>, 1896-1906 (2016).</w:t>
      </w:r>
    </w:p>
    <w:p w14:paraId="48DCD37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4</w:t>
      </w:r>
      <w:r w:rsidRPr="00D86100">
        <w:tab/>
        <w:t xml:space="preserve">Zuppinger-Dingley, D., Flynn, D. F. B., De Deyn, G. B., Petermann, J. S. &amp; Schmid, B. Plant selection and soil legacy enhance long-term biodiversity effect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7</w:t>
      </w:r>
      <w:r w:rsidRPr="00D86100">
        <w:t>, 918-928 (2016).</w:t>
      </w:r>
    </w:p>
    <w:p w14:paraId="31D355F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5</w:t>
      </w:r>
      <w:r w:rsidRPr="00D86100">
        <w:tab/>
        <w:t xml:space="preserve">García-Parisi, P. A. &amp; Omacini, M. Arbuscular mycorrhizal fungi can shift plant-soil feedback of grass-endophyte symbiosis from negative to positive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19</w:t>
      </w:r>
      <w:r w:rsidRPr="00D86100">
        <w:t>, 13-23 (2017).</w:t>
      </w:r>
    </w:p>
    <w:p w14:paraId="2234C96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36</w:t>
      </w:r>
      <w:r w:rsidRPr="00D86100">
        <w:tab/>
        <w:t xml:space="preserve">Mummey, D. L. &amp; Ramsey, P. W. Can sainfoin improve conditions for establishment of native forbs in crested wheatgrass stands? </w:t>
      </w:r>
      <w:r w:rsidRPr="00D86100">
        <w:rPr>
          <w:i/>
        </w:rPr>
        <w:t>Ecol. Restor.</w:t>
      </w:r>
      <w:r w:rsidRPr="00D86100">
        <w:t xml:space="preserve"> </w:t>
      </w:r>
      <w:r w:rsidRPr="00D86100">
        <w:rPr>
          <w:b/>
        </w:rPr>
        <w:t>35</w:t>
      </w:r>
      <w:r w:rsidRPr="00D86100">
        <w:t>, 127-137 (2017).</w:t>
      </w:r>
    </w:p>
    <w:p w14:paraId="02E1C9A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7</w:t>
      </w:r>
      <w:r w:rsidRPr="00D86100">
        <w:tab/>
        <w:t xml:space="preserve">Orozco-Aceves, M., Tibbett, M. &amp; Standish, R. J. Correlation between soil development and native plant growth in forest restoration after surface mining. </w:t>
      </w:r>
      <w:r w:rsidRPr="00D86100">
        <w:rPr>
          <w:i/>
        </w:rPr>
        <w:t>Ecol. Eng.</w:t>
      </w:r>
      <w:r w:rsidRPr="00D86100">
        <w:t xml:space="preserve"> </w:t>
      </w:r>
      <w:r w:rsidRPr="00D86100">
        <w:rPr>
          <w:b/>
        </w:rPr>
        <w:t>106</w:t>
      </w:r>
      <w:r w:rsidRPr="00D86100">
        <w:t>, 209-218 (2017).</w:t>
      </w:r>
    </w:p>
    <w:p w14:paraId="000DC51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8</w:t>
      </w:r>
      <w:r w:rsidRPr="00D86100">
        <w:tab/>
        <w:t>Aguilera, A. G.</w:t>
      </w:r>
      <w:r w:rsidRPr="00D86100">
        <w:rPr>
          <w:i/>
        </w:rPr>
        <w:t xml:space="preserve"> et al.</w:t>
      </w:r>
      <w:r w:rsidRPr="00D86100">
        <w:t xml:space="preserve"> Effect of plant-soil feedbacks on the growth and competition of </w:t>
      </w:r>
      <w:r w:rsidRPr="00D86100">
        <w:rPr>
          <w:i/>
        </w:rPr>
        <w:t xml:space="preserve">Lactuca </w:t>
      </w:r>
      <w:r w:rsidRPr="00D86100">
        <w:t xml:space="preserve">specie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8</w:t>
      </w:r>
      <w:r w:rsidRPr="00D86100">
        <w:t>, 359-372 (2017).</w:t>
      </w:r>
    </w:p>
    <w:p w14:paraId="33056B5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39</w:t>
      </w:r>
      <w:r w:rsidRPr="00D86100">
        <w:tab/>
        <w:t xml:space="preserve">Bauer, J. T., Blumenthal, N., Miller, A. J., Ferguson, J. K. &amp; Reynolds, H. L. Effects of between-site variation in soil microbial communities and plant-soil feedbacks on the productivity and composition of plant communities. </w:t>
      </w:r>
      <w:r w:rsidRPr="00D86100">
        <w:rPr>
          <w:i/>
        </w:rPr>
        <w:t>J. Appl. Ecol.</w:t>
      </w:r>
      <w:r w:rsidRPr="00D86100">
        <w:t xml:space="preserve"> </w:t>
      </w:r>
      <w:r w:rsidRPr="00D86100">
        <w:rPr>
          <w:b/>
        </w:rPr>
        <w:t>54</w:t>
      </w:r>
      <w:r w:rsidRPr="00D86100">
        <w:t>, 1028-1039 (2017).</w:t>
      </w:r>
    </w:p>
    <w:p w14:paraId="653A6D5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0</w:t>
      </w:r>
      <w:r w:rsidRPr="00D86100">
        <w:tab/>
        <w:t xml:space="preserve">Pizano, C., Mangan, S. A., Graham, J. H. &amp; Kitajima, K. Host-specific effects of soil microbial filtrates prevail over those of arbuscular mycorrhizae in a fragmented landscape. </w:t>
      </w:r>
      <w:r w:rsidRPr="00D86100">
        <w:rPr>
          <w:i/>
        </w:rPr>
        <w:t>Ecol. Appl.</w:t>
      </w:r>
      <w:r w:rsidRPr="00D86100">
        <w:t xml:space="preserve"> </w:t>
      </w:r>
      <w:r w:rsidRPr="00D86100">
        <w:rPr>
          <w:b/>
        </w:rPr>
        <w:t>27</w:t>
      </w:r>
      <w:r w:rsidRPr="00D86100">
        <w:t>, 1946-1957 (2017).</w:t>
      </w:r>
    </w:p>
    <w:p w14:paraId="2FBD1B4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1</w:t>
      </w:r>
      <w:r w:rsidRPr="00D86100">
        <w:tab/>
        <w:t>Kulmatiski, A.</w:t>
      </w:r>
      <w:r w:rsidRPr="00D86100">
        <w:rPr>
          <w:i/>
        </w:rPr>
        <w:t xml:space="preserve"> et al.</w:t>
      </w:r>
      <w:r w:rsidRPr="00D86100">
        <w:t xml:space="preserve"> Live long and prosper: plant-soil feedback, lifespan, and landscape abundance covary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8</w:t>
      </w:r>
      <w:r w:rsidRPr="00D86100">
        <w:t>, 3063-3073 (2017).</w:t>
      </w:r>
    </w:p>
    <w:p w14:paraId="1BFDD45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2</w:t>
      </w:r>
      <w:r w:rsidRPr="00D86100">
        <w:tab/>
        <w:t xml:space="preserve">Stanescu, S. &amp; Maherali, H. Mycorrhizal feedback is not associated with the outcome of competition in old-field perennial plant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6</w:t>
      </w:r>
      <w:r w:rsidRPr="00D86100">
        <w:t>, 248-258 (2017).</w:t>
      </w:r>
    </w:p>
    <w:p w14:paraId="6D746CC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3</w:t>
      </w:r>
      <w:r w:rsidRPr="00D86100">
        <w:tab/>
        <w:t xml:space="preserve">Whitaker, B. K., Bauer, J. T., Bever, J. D. &amp; Clay, K. Negative plant-phyllosphere feedbacks in native Asteraceae hosts-a novel extension of the plant-soil feedback framework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20</w:t>
      </w:r>
      <w:r w:rsidRPr="00D86100">
        <w:t>, 1064-1073 (2017).</w:t>
      </w:r>
    </w:p>
    <w:p w14:paraId="3CD607F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44</w:t>
      </w:r>
      <w:r w:rsidRPr="00D86100">
        <w:tab/>
        <w:t xml:space="preserve">Fitzpatrick, C. R., Gehant, L., Kotanen, P. M. &amp; Johnson, M. T. J. Phylogenetic relatedness, phenotypic similarity and plant-soil feedback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5</w:t>
      </w:r>
      <w:r w:rsidRPr="00D86100">
        <w:t>, 786-800 (2017).</w:t>
      </w:r>
    </w:p>
    <w:p w14:paraId="37F86D6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5</w:t>
      </w:r>
      <w:r w:rsidRPr="00D86100">
        <w:tab/>
        <w:t xml:space="preserve">Sweet, D. D. &amp; Burns, J. H. Plant performance was greater in the soils of more distantly related plants for an herbaceous understory species. </w:t>
      </w:r>
      <w:r w:rsidRPr="00D86100">
        <w:rPr>
          <w:i/>
        </w:rPr>
        <w:t>Aob Plants</w:t>
      </w:r>
      <w:r w:rsidRPr="00D86100">
        <w:t xml:space="preserve"> </w:t>
      </w:r>
      <w:r w:rsidRPr="00D86100">
        <w:rPr>
          <w:b/>
        </w:rPr>
        <w:t>9</w:t>
      </w:r>
      <w:r w:rsidRPr="00D86100">
        <w:t>, plx005 (2017).</w:t>
      </w:r>
    </w:p>
    <w:p w14:paraId="569940D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6</w:t>
      </w:r>
      <w:r w:rsidRPr="00D86100">
        <w:tab/>
        <w:t>Bennett, J. A.</w:t>
      </w:r>
      <w:r w:rsidRPr="00D86100">
        <w:rPr>
          <w:i/>
        </w:rPr>
        <w:t xml:space="preserve"> et al.</w:t>
      </w:r>
      <w:r w:rsidRPr="00D86100">
        <w:t xml:space="preserve"> Plant-soil feedbacks and mycorrhizal type influence temperate forest population dynamics. </w:t>
      </w:r>
      <w:r w:rsidRPr="00D86100">
        <w:rPr>
          <w:i/>
        </w:rPr>
        <w:t>Science</w:t>
      </w:r>
      <w:r w:rsidRPr="00D86100">
        <w:t xml:space="preserve"> </w:t>
      </w:r>
      <w:r w:rsidRPr="00D86100">
        <w:rPr>
          <w:b/>
        </w:rPr>
        <w:t>355</w:t>
      </w:r>
      <w:r w:rsidRPr="00D86100">
        <w:t>, 181-184 (2017).</w:t>
      </w:r>
    </w:p>
    <w:p w14:paraId="7AFD39A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7</w:t>
      </w:r>
      <w:r w:rsidRPr="00D86100">
        <w:tab/>
        <w:t>Gómez-Aparicio, L.</w:t>
      </w:r>
      <w:r w:rsidRPr="00D86100">
        <w:rPr>
          <w:i/>
        </w:rPr>
        <w:t xml:space="preserve"> et al.</w:t>
      </w:r>
      <w:r w:rsidRPr="00D86100">
        <w:t xml:space="preserve"> Plant-soil feedbacks in declining forests: implications for species coexistence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8</w:t>
      </w:r>
      <w:r w:rsidRPr="00D86100">
        <w:t>, 1908-1921 (2017).</w:t>
      </w:r>
    </w:p>
    <w:p w14:paraId="01A744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8</w:t>
      </w:r>
      <w:r w:rsidRPr="00D86100">
        <w:tab/>
        <w:t>Crocker, E. V., Nelson, E. B. &amp; Blossey, B. Soil conditioning effects of</w:t>
      </w:r>
      <w:r w:rsidRPr="00D86100">
        <w:rPr>
          <w:i/>
        </w:rPr>
        <w:t xml:space="preserve"> Phragmites australis </w:t>
      </w:r>
      <w:r w:rsidRPr="00D86100">
        <w:t xml:space="preserve">on native wetland plant seedling survival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5571-5579 (2017).</w:t>
      </w:r>
    </w:p>
    <w:p w14:paraId="2EFAFB6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49</w:t>
      </w:r>
      <w:r w:rsidRPr="00D86100">
        <w:tab/>
        <w:t xml:space="preserve">Meiners, S. J., Phipps, K. K., Pendergast, T. H., Canam, T. &amp; Carson, W. P. Soil microbial communities alter leaf chemistry and influence allelopathic potential among coexisting plant specie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3</w:t>
      </w:r>
      <w:r w:rsidRPr="00D86100">
        <w:t>, 1155-1165 (2017).</w:t>
      </w:r>
    </w:p>
    <w:p w14:paraId="0EFA7BD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0</w:t>
      </w:r>
      <w:r w:rsidRPr="00D86100">
        <w:tab/>
        <w:t xml:space="preserve">Kannenberg, S. A. &amp; Phillips, R. P. Soil microbial communities buffer physiological responses to drought stress in three hardwood specie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3</w:t>
      </w:r>
      <w:r w:rsidRPr="00D86100">
        <w:t>, 631-641 (2017).</w:t>
      </w:r>
    </w:p>
    <w:p w14:paraId="0630A70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1</w:t>
      </w:r>
      <w:r w:rsidRPr="00D86100">
        <w:tab/>
        <w:t xml:space="preserve">Burns, J. H., Brandt, A. J., Murphy, J. E., Kaczowka, A. M. &amp; Burke, D. J. Spatial heterogeneity of plant-soil feedbacks increases per capita reproductive biomass of species at an establishment disadvantage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3</w:t>
      </w:r>
      <w:r w:rsidRPr="00D86100">
        <w:t>, 1077-1086 (2017).</w:t>
      </w:r>
    </w:p>
    <w:p w14:paraId="2FC9B72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52</w:t>
      </w:r>
      <w:r w:rsidRPr="00D86100">
        <w:tab/>
        <w:t xml:space="preserve">Mursinoff, S. &amp; Tack, A. J. M. Spatial variation in soil biota mediates plant adaptation to a foliar pathogen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14</w:t>
      </w:r>
      <w:r w:rsidRPr="00D86100">
        <w:t>, 644-654 (2017).</w:t>
      </w:r>
    </w:p>
    <w:p w14:paraId="4360EF4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3</w:t>
      </w:r>
      <w:r w:rsidRPr="00D86100">
        <w:tab/>
        <w:t xml:space="preserve">García-Parisi, P. A., Lattanzi, F. A., Grimoldi, A. A., Druille, M. &amp; Omacini, M. Three symbionts involved in interspecific plant-soil feedback: epichloid endophytes and mycorrhizal fungi affect the performance of rhizobia-legume symbiosi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12</w:t>
      </w:r>
      <w:r w:rsidRPr="00D86100">
        <w:t>, 151-162 (2017).</w:t>
      </w:r>
    </w:p>
    <w:p w14:paraId="48E8AA5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4</w:t>
      </w:r>
      <w:r w:rsidRPr="00D86100">
        <w:tab/>
        <w:t xml:space="preserve">Gehring, C. A., Sthultz, C. M., Flores-Renteria, L., Whipple, A. V. &amp; Whitham, T. G. Tree genetics defines fungal partner communities that may confer drought tolerance. </w:t>
      </w:r>
      <w:r w:rsidRPr="00D86100">
        <w:rPr>
          <w:i/>
        </w:rPr>
        <w:t>Proc. Natl. Acad. Sci. USA</w:t>
      </w:r>
      <w:r w:rsidRPr="00D86100">
        <w:t xml:space="preserve"> </w:t>
      </w:r>
      <w:r w:rsidRPr="00D86100">
        <w:rPr>
          <w:b/>
        </w:rPr>
        <w:t>114</w:t>
      </w:r>
      <w:r w:rsidRPr="00D86100">
        <w:t>, 11169-11174 (2017).</w:t>
      </w:r>
    </w:p>
    <w:p w14:paraId="7C543D2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5</w:t>
      </w:r>
      <w:r w:rsidRPr="00D86100">
        <w:tab/>
        <w:t>Johnson, S. P., Miller, Z. J., Lehnhoff, E. A., Miller, P. R. &amp; Menalled, F. D. Cropping systems modify soil biota effects on wheat (</w:t>
      </w:r>
      <w:r w:rsidRPr="00D86100">
        <w:rPr>
          <w:i/>
        </w:rPr>
        <w:t>Triticum aestivum</w:t>
      </w:r>
      <w:r w:rsidRPr="00D86100">
        <w:t xml:space="preserve">) growth and competitive ability. </w:t>
      </w:r>
      <w:r w:rsidRPr="00D86100">
        <w:rPr>
          <w:i/>
        </w:rPr>
        <w:t>Weed Res.</w:t>
      </w:r>
      <w:r w:rsidRPr="00D86100">
        <w:t xml:space="preserve"> </w:t>
      </w:r>
      <w:r w:rsidRPr="00D86100">
        <w:rPr>
          <w:b/>
        </w:rPr>
        <w:t>57</w:t>
      </w:r>
      <w:r w:rsidRPr="00D86100">
        <w:t>, 6-15 (2017).</w:t>
      </w:r>
    </w:p>
    <w:p w14:paraId="4756D5B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6</w:t>
      </w:r>
      <w:r w:rsidRPr="00D86100">
        <w:tab/>
        <w:t xml:space="preserve">Ma, H.-K., Pineda, A., van der Wurff, A. W. G., Raaijmakers, C. &amp; Bezemer, T. M. Plant-soil feedback effects on growth, defense and susceptibility to a soil-borne disease in a cut flower crop: species and functional group effects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8</w:t>
      </w:r>
      <w:r w:rsidRPr="00D86100">
        <w:t>, 2127 (2017).</w:t>
      </w:r>
    </w:p>
    <w:p w14:paraId="797ACC7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7</w:t>
      </w:r>
      <w:r w:rsidRPr="00D86100">
        <w:tab/>
        <w:t>Vink, S. N.</w:t>
      </w:r>
      <w:r w:rsidRPr="00D86100">
        <w:rPr>
          <w:i/>
        </w:rPr>
        <w:t xml:space="preserve"> et al.</w:t>
      </w:r>
      <w:r w:rsidRPr="00D86100">
        <w:t xml:space="preserve"> Soil conditioning affects interactions between native and invasive exotic perennials of semi-natural grasslands. </w:t>
      </w:r>
      <w:r w:rsidRPr="00D86100">
        <w:rPr>
          <w:i/>
        </w:rPr>
        <w:t>J. Appl. Ecol.</w:t>
      </w:r>
      <w:r w:rsidRPr="00D86100">
        <w:t xml:space="preserve"> </w:t>
      </w:r>
      <w:r w:rsidRPr="00D86100">
        <w:rPr>
          <w:b/>
        </w:rPr>
        <w:t>54</w:t>
      </w:r>
      <w:r w:rsidRPr="00D86100">
        <w:t>, 1526-1533 (2017).</w:t>
      </w:r>
    </w:p>
    <w:p w14:paraId="24A87BD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58</w:t>
      </w:r>
      <w:r w:rsidRPr="00D86100">
        <w:tab/>
        <w:t xml:space="preserve">Feitosa de Souza, T. A., de Andrade, L. A., Freitas, H. &amp; Sandim, A. d. S. Biological invasion influences the outcome of plant-soil feedback in the Invasive plant species from the Brazilian semi-arid. </w:t>
      </w:r>
      <w:r w:rsidRPr="00D86100">
        <w:rPr>
          <w:i/>
        </w:rPr>
        <w:t>Microb. Ecol.</w:t>
      </w:r>
      <w:r w:rsidRPr="00D86100">
        <w:t xml:space="preserve"> </w:t>
      </w:r>
      <w:r w:rsidRPr="00D86100">
        <w:rPr>
          <w:b/>
        </w:rPr>
        <w:t>76</w:t>
      </w:r>
      <w:r w:rsidRPr="00D86100">
        <w:t>, 102-112 (2018).</w:t>
      </w:r>
    </w:p>
    <w:p w14:paraId="3F551B9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59</w:t>
      </w:r>
      <w:r w:rsidRPr="00D86100">
        <w:tab/>
        <w:t xml:space="preserve">Ma, H.-k., Pineda, A., van der Wurff, A. W. G. &amp; Bezemer, T. M. Carry-over effects of soil inoculation on plant growth and health under sequential exposure to soil-borne diseas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33</w:t>
      </w:r>
      <w:r w:rsidRPr="00D86100">
        <w:t>, 257-270 (2018).</w:t>
      </w:r>
    </w:p>
    <w:p w14:paraId="6908A6F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0</w:t>
      </w:r>
      <w:r w:rsidRPr="00D86100">
        <w:tab/>
        <w:t>Zhao, N. X.</w:t>
      </w:r>
      <w:r w:rsidRPr="00D86100">
        <w:rPr>
          <w:i/>
        </w:rPr>
        <w:t xml:space="preserve"> et al.</w:t>
      </w:r>
      <w:r w:rsidRPr="00D86100">
        <w:t xml:space="preserve"> Competition alters plant-soil feedbacks of two species in the Inner Mongolia Steppe, China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29</w:t>
      </w:r>
      <w:r w:rsidRPr="00D86100">
        <w:t>, 425-436 (2018).</w:t>
      </w:r>
    </w:p>
    <w:p w14:paraId="5EEF190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1</w:t>
      </w:r>
      <w:r w:rsidRPr="00D86100">
        <w:tab/>
        <w:t>Fry, E. L.</w:t>
      </w:r>
      <w:r w:rsidRPr="00D86100">
        <w:rPr>
          <w:i/>
        </w:rPr>
        <w:t xml:space="preserve"> et al.</w:t>
      </w:r>
      <w:r w:rsidRPr="00D86100">
        <w:t xml:space="preserve"> Drought neutralises plant-soil feedback of two mesic grassland forb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6</w:t>
      </w:r>
      <w:r w:rsidRPr="00D86100">
        <w:t>, 1113-1125 (2018).</w:t>
      </w:r>
    </w:p>
    <w:p w14:paraId="0EFDE03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2</w:t>
      </w:r>
      <w:r w:rsidRPr="00D86100">
        <w:tab/>
        <w:t xml:space="preserve">Lepinay, C., Vondráková, Z., Dostálek, T. &amp; Münzbergová, Z. Duration of the conditioning phase affects the results of plant-soil feedback experiments via soil chemical propertie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6</w:t>
      </w:r>
      <w:r w:rsidRPr="00D86100">
        <w:t>, 459-470 (2018).</w:t>
      </w:r>
    </w:p>
    <w:p w14:paraId="74EF43F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3</w:t>
      </w:r>
      <w:r w:rsidRPr="00D86100">
        <w:tab/>
        <w:t>Hahn, P. G.</w:t>
      </w:r>
      <w:r w:rsidRPr="00D86100">
        <w:rPr>
          <w:i/>
        </w:rPr>
        <w:t xml:space="preserve"> et al.</w:t>
      </w:r>
      <w:r w:rsidRPr="00D86100">
        <w:t xml:space="preserve"> Effects of short- and long-term variation in resource conditions on soil fungal communities and plant responses to soil biota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9</w:t>
      </w:r>
      <w:r w:rsidRPr="00D86100">
        <w:t>, 1605 (2018).</w:t>
      </w:r>
    </w:p>
    <w:p w14:paraId="1A27C5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4</w:t>
      </w:r>
      <w:r w:rsidRPr="00D86100">
        <w:tab/>
        <w:t>Semchenko, M.</w:t>
      </w:r>
      <w:r w:rsidRPr="00D86100">
        <w:rPr>
          <w:i/>
        </w:rPr>
        <w:t xml:space="preserve"> et al.</w:t>
      </w:r>
      <w:r w:rsidRPr="00D86100">
        <w:t xml:space="preserve"> Fungal diversity regulates plant-soil feedbacks in temperate grassland. </w:t>
      </w:r>
      <w:r w:rsidRPr="00D86100">
        <w:rPr>
          <w:i/>
        </w:rPr>
        <w:t>Sci. Adv.</w:t>
      </w:r>
      <w:r w:rsidRPr="00D86100">
        <w:t xml:space="preserve"> </w:t>
      </w:r>
      <w:r w:rsidRPr="00D86100">
        <w:rPr>
          <w:b/>
        </w:rPr>
        <w:t>4</w:t>
      </w:r>
      <w:r w:rsidRPr="00D86100">
        <w:t>, eaau4578 (2018).</w:t>
      </w:r>
    </w:p>
    <w:p w14:paraId="59CD7C7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5</w:t>
      </w:r>
      <w:r w:rsidRPr="00D86100">
        <w:tab/>
        <w:t>Helander, M.</w:t>
      </w:r>
      <w:r w:rsidRPr="00D86100">
        <w:rPr>
          <w:i/>
        </w:rPr>
        <w:t xml:space="preserve"> et al.</w:t>
      </w:r>
      <w:r w:rsidRPr="00D86100">
        <w:t xml:space="preserve"> Glyphosate decreases mycorrhizal colonization and affects plant-soil feedback. </w:t>
      </w:r>
      <w:r w:rsidRPr="00D86100">
        <w:rPr>
          <w:i/>
        </w:rPr>
        <w:t>Sci. Total Environ.</w:t>
      </w:r>
      <w:r w:rsidRPr="00D86100">
        <w:t xml:space="preserve"> </w:t>
      </w:r>
      <w:r w:rsidRPr="00D86100">
        <w:rPr>
          <w:b/>
        </w:rPr>
        <w:t>642</w:t>
      </w:r>
      <w:r w:rsidRPr="00D86100">
        <w:t>, 285-291 (2018).</w:t>
      </w:r>
    </w:p>
    <w:p w14:paraId="1263EAB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6</w:t>
      </w:r>
      <w:r w:rsidRPr="00D86100">
        <w:tab/>
        <w:t xml:space="preserve">Vukicevich, E., Lowery, D. T., Urbez-Torres, J. R., Bowen, P. &amp; Hart, M. Groundcover management changes grapevine root fungal communities and plant-soil feedback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24</w:t>
      </w:r>
      <w:r w:rsidRPr="00D86100">
        <w:t>, 419-433 (2018).</w:t>
      </w:r>
    </w:p>
    <w:p w14:paraId="22C16B2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67</w:t>
      </w:r>
      <w:r w:rsidRPr="00D86100">
        <w:tab/>
        <w:t xml:space="preserve">Khudr, M. S., Purkiss, S. A. &amp; Hager, R. Indirect ecological effects interact with community genetic effects in a host-parasite system and dramatically reduce parasite burden. </w:t>
      </w:r>
      <w:r w:rsidRPr="00D86100">
        <w:rPr>
          <w:i/>
        </w:rPr>
        <w:t>Proc. R. Soc. B: Biol. Sci.</w:t>
      </w:r>
      <w:r w:rsidRPr="00D86100">
        <w:t xml:space="preserve"> </w:t>
      </w:r>
      <w:r w:rsidRPr="00D86100">
        <w:rPr>
          <w:b/>
        </w:rPr>
        <w:t>285</w:t>
      </w:r>
      <w:r w:rsidRPr="00D86100">
        <w:t>, 20180891 (2018).</w:t>
      </w:r>
    </w:p>
    <w:p w14:paraId="777A182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8</w:t>
      </w:r>
      <w:r w:rsidRPr="00D86100">
        <w:tab/>
        <w:t>McGinn, K. J.</w:t>
      </w:r>
      <w:r w:rsidRPr="00D86100">
        <w:rPr>
          <w:i/>
        </w:rPr>
        <w:t xml:space="preserve"> et al.</w:t>
      </w:r>
      <w:r w:rsidRPr="00D86100">
        <w:t xml:space="preserve"> The influence of residence time and geographic extent on the strength of plant-soil feedbacks for naturalised Trifolium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6</w:t>
      </w:r>
      <w:r w:rsidRPr="00D86100">
        <w:t>, 207-217 (2018).</w:t>
      </w:r>
    </w:p>
    <w:p w14:paraId="2695D1A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69</w:t>
      </w:r>
      <w:r w:rsidRPr="00D86100">
        <w:tab/>
        <w:t>Florianová, A. &amp; Münzbergová, Z. The intensity of intraspecific plant-soil feedbacks in alien</w:t>
      </w:r>
      <w:r w:rsidRPr="00D86100">
        <w:rPr>
          <w:i/>
        </w:rPr>
        <w:t xml:space="preserve"> Impatiens</w:t>
      </w:r>
      <w:r w:rsidRPr="00D86100">
        <w:t xml:space="preserve"> species depends on the environment. </w:t>
      </w:r>
      <w:r w:rsidRPr="00D86100">
        <w:rPr>
          <w:i/>
        </w:rPr>
        <w:t>Perspect. Plant Ecol. Evol. Syst.</w:t>
      </w:r>
      <w:r w:rsidRPr="00D86100">
        <w:t xml:space="preserve"> </w:t>
      </w:r>
      <w:r w:rsidRPr="00D86100">
        <w:rPr>
          <w:b/>
        </w:rPr>
        <w:t>32</w:t>
      </w:r>
      <w:r w:rsidRPr="00D86100">
        <w:t>, 56-64 (2018).</w:t>
      </w:r>
    </w:p>
    <w:p w14:paraId="2029234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0</w:t>
      </w:r>
      <w:r w:rsidRPr="00D86100">
        <w:tab/>
        <w:t xml:space="preserve">Allen, W. J., Meyerson, L. A., Flick, A. J. &amp; Cronin, J. T. Intraspecific variation in indirect plant-soil feedbacks influences a wetland plant invasion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9</w:t>
      </w:r>
      <w:r w:rsidRPr="00D86100">
        <w:t>, 1430-1440 (2018).</w:t>
      </w:r>
    </w:p>
    <w:p w14:paraId="2EB29AD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1</w:t>
      </w:r>
      <w:r w:rsidRPr="00D86100">
        <w:tab/>
        <w:t xml:space="preserve">Vaello, T., Sarde, S. J., Angeles Marcos-Garcia, M., de Boer, J. G. &amp; Pineda, A. Modulation of plant-mediated interactions between herbivores of different feeding guilds: effects of parasitism and belowground interactions. </w:t>
      </w:r>
      <w:r w:rsidRPr="00D86100">
        <w:rPr>
          <w:i/>
        </w:rPr>
        <w:t>Sci. Rep.</w:t>
      </w:r>
      <w:r w:rsidRPr="00D86100">
        <w:t xml:space="preserve"> </w:t>
      </w:r>
      <w:r w:rsidRPr="00D86100">
        <w:rPr>
          <w:b/>
        </w:rPr>
        <w:t>8</w:t>
      </w:r>
      <w:r w:rsidRPr="00D86100">
        <w:t>, 14424 (2018).</w:t>
      </w:r>
    </w:p>
    <w:p w14:paraId="53926EF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2</w:t>
      </w:r>
      <w:r w:rsidRPr="00D86100">
        <w:tab/>
        <w:t>Senior, J. K.</w:t>
      </w:r>
      <w:r w:rsidRPr="00D86100">
        <w:rPr>
          <w:i/>
        </w:rPr>
        <w:t xml:space="preserve"> et al.</w:t>
      </w:r>
      <w:r w:rsidRPr="00D86100">
        <w:t xml:space="preserve"> Phylogenetic trait conservatism predicts patterns of plant-soil feedback. </w:t>
      </w:r>
      <w:r w:rsidRPr="00D86100">
        <w:rPr>
          <w:i/>
        </w:rPr>
        <w:t>Ecosphere</w:t>
      </w:r>
      <w:r w:rsidRPr="00D86100">
        <w:t xml:space="preserve"> </w:t>
      </w:r>
      <w:r w:rsidRPr="00D86100">
        <w:rPr>
          <w:b/>
        </w:rPr>
        <w:t>9</w:t>
      </w:r>
      <w:r w:rsidRPr="00D86100">
        <w:t>, e02409 (2018).</w:t>
      </w:r>
    </w:p>
    <w:p w14:paraId="1A50FF2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3</w:t>
      </w:r>
      <w:r w:rsidRPr="00D86100">
        <w:tab/>
        <w:t xml:space="preserve">Wuest, S. E. &amp; Niklaus, P. A. A plant biodiversity effect resolved to a single chromosomal region. </w:t>
      </w:r>
      <w:r w:rsidRPr="00D86100">
        <w:rPr>
          <w:i/>
        </w:rPr>
        <w:t>Nat. Ecol. Evol.</w:t>
      </w:r>
      <w:r w:rsidRPr="00D86100">
        <w:t xml:space="preserve"> </w:t>
      </w:r>
      <w:r w:rsidRPr="00D86100">
        <w:rPr>
          <w:b/>
        </w:rPr>
        <w:t>2</w:t>
      </w:r>
      <w:r w:rsidRPr="00D86100">
        <w:t>, 1933-1939 (2018).</w:t>
      </w:r>
    </w:p>
    <w:p w14:paraId="4C33564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74</w:t>
      </w:r>
      <w:r w:rsidRPr="00D86100">
        <w:tab/>
        <w:t xml:space="preserve">Heinen, R., van der Sluijs, M., Biere, A., Harvey, J. A. &amp; Bezemer, T. M. Plant community composition but not plant traits determine the outcome of soil legacy effects on plants and insect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6</w:t>
      </w:r>
      <w:r w:rsidRPr="00D86100">
        <w:t>, 1217-1229 (2018).</w:t>
      </w:r>
    </w:p>
    <w:p w14:paraId="56AE48C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5</w:t>
      </w:r>
      <w:r w:rsidRPr="00D86100">
        <w:tab/>
        <w:t xml:space="preserve">Bezemer, T. M., Jing, J. J., Bakx-Schotman, J. M. T. &amp; Bijleveld, E. J. Plant competition alters the temporal dynamics of plant-soil feedback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6</w:t>
      </w:r>
      <w:r w:rsidRPr="00D86100">
        <w:t>, 2287-2300 (2018).</w:t>
      </w:r>
    </w:p>
    <w:p w14:paraId="4446B2C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6</w:t>
      </w:r>
      <w:r w:rsidRPr="00D86100">
        <w:tab/>
        <w:t xml:space="preserve">Xi, N. X., Chu, C. J. &amp; Bloor, J. M. G. Plant drought resistance is mediated by soil microbial community structure and soil-plant feedbacks in a savanna tree species. </w:t>
      </w:r>
      <w:r w:rsidRPr="00D86100">
        <w:rPr>
          <w:i/>
        </w:rPr>
        <w:t>Environ. Exp. Bot.</w:t>
      </w:r>
      <w:r w:rsidRPr="00D86100">
        <w:t xml:space="preserve"> </w:t>
      </w:r>
      <w:r w:rsidRPr="00D86100">
        <w:rPr>
          <w:b/>
        </w:rPr>
        <w:t>155</w:t>
      </w:r>
      <w:r w:rsidRPr="00D86100">
        <w:t>, 695-701 (2018).</w:t>
      </w:r>
    </w:p>
    <w:p w14:paraId="49733F3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7</w:t>
      </w:r>
      <w:r w:rsidRPr="00D86100">
        <w:tab/>
        <w:t xml:space="preserve">Kempel, A., Rindisbacher, A., Fischer, M. &amp; Allan, E. Plant soil feedback strength in relation to large-scale plant rarity and phylogenetic relatednes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99</w:t>
      </w:r>
      <w:r w:rsidRPr="00D86100">
        <w:t>, 597-606 (2018).</w:t>
      </w:r>
    </w:p>
    <w:p w14:paraId="3E2EBD0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8</w:t>
      </w:r>
      <w:r w:rsidRPr="00D86100">
        <w:tab/>
        <w:t xml:space="preserve">Ba, L., Facelli, E. &amp; Facelli, J. M. Plant-mycorrhizal fungi feedbacks: potential accomplices of </w:t>
      </w:r>
      <w:r w:rsidRPr="00D86100">
        <w:rPr>
          <w:i/>
        </w:rPr>
        <w:t>Avena barbata</w:t>
      </w:r>
      <w:r w:rsidRPr="00D86100">
        <w:t xml:space="preserve">'s high invasivenes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19</w:t>
      </w:r>
      <w:r w:rsidRPr="00D86100">
        <w:t>, 1045-1052 (2018).</w:t>
      </w:r>
    </w:p>
    <w:p w14:paraId="22922A4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79</w:t>
      </w:r>
      <w:r w:rsidRPr="00D86100">
        <w:tab/>
        <w:t xml:space="preserve">Heinze, J. &amp; Joshi, J. Plant-soil feedback effects can be masked by aboveground herbivory under natural field condition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6</w:t>
      </w:r>
      <w:r w:rsidRPr="00D86100">
        <w:t>, 235-246 (2018).</w:t>
      </w:r>
    </w:p>
    <w:p w14:paraId="4B4F741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0</w:t>
      </w:r>
      <w:r w:rsidRPr="00D86100">
        <w:tab/>
        <w:t xml:space="preserve">Rutten, G. &amp; Gómez-Aparicio, L. Plant-soil feedbacks and root responses of two Mediterranean oaks along a precipitation gradient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24</w:t>
      </w:r>
      <w:r w:rsidRPr="00D86100">
        <w:t>, 221-231 (2018).</w:t>
      </w:r>
    </w:p>
    <w:p w14:paraId="0F16A83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81</w:t>
      </w:r>
      <w:r w:rsidRPr="00D86100">
        <w:tab/>
        <w:t xml:space="preserve">Lankau, R. A. &amp; Keymer, D. P. Simultaneous adaptation and maladaptation of tree populations to local rhizosphere microbial communities at different taxonomic scales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17</w:t>
      </w:r>
      <w:r w:rsidRPr="00D86100">
        <w:t>, 1267-1278 (2018).</w:t>
      </w:r>
    </w:p>
    <w:p w14:paraId="680D2F5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2</w:t>
      </w:r>
      <w:r w:rsidRPr="00D86100">
        <w:tab/>
        <w:t>Wooliver, R. C.</w:t>
      </w:r>
      <w:r w:rsidRPr="00D86100">
        <w:rPr>
          <w:i/>
        </w:rPr>
        <w:t xml:space="preserve"> et al.</w:t>
      </w:r>
      <w:r w:rsidRPr="00D86100">
        <w:t xml:space="preserve"> Soil fungi underlie a phylogenetic pattern in plant growth responses to nitrogen enrichment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6</w:t>
      </w:r>
      <w:r w:rsidRPr="00D86100">
        <w:t>, 2161-2175 (2018).</w:t>
      </w:r>
    </w:p>
    <w:p w14:paraId="7553F51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3</w:t>
      </w:r>
      <w:r w:rsidRPr="00D86100">
        <w:tab/>
        <w:t xml:space="preserve">Kutáková, E., Cesarz, S., Münzbergová, Z. &amp; Eisenhauer, N. Soil microarthropods alter the outcome of plant-soil feedback experiments. </w:t>
      </w:r>
      <w:r w:rsidRPr="00D86100">
        <w:rPr>
          <w:i/>
        </w:rPr>
        <w:t>Sci. Rep.</w:t>
      </w:r>
      <w:r w:rsidRPr="00D86100">
        <w:t xml:space="preserve"> </w:t>
      </w:r>
      <w:r w:rsidRPr="00D86100">
        <w:rPr>
          <w:b/>
        </w:rPr>
        <w:t>8</w:t>
      </w:r>
      <w:r w:rsidRPr="00D86100">
        <w:t>, 11898 (2018).</w:t>
      </w:r>
    </w:p>
    <w:p w14:paraId="426CB3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4</w:t>
      </w:r>
      <w:r w:rsidRPr="00D86100">
        <w:tab/>
        <w:t xml:space="preserve">Luo, S., Schmid, B., De Deyn, G. B. &amp; Yu, S. X. Soil microbes promote complementarity effects among co-existing trees through soil nitrogen partitioning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32</w:t>
      </w:r>
      <w:r w:rsidRPr="00D86100">
        <w:t>, 1879-1889 (2018).</w:t>
      </w:r>
    </w:p>
    <w:p w14:paraId="4292DEA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5</w:t>
      </w:r>
      <w:r w:rsidRPr="00D86100">
        <w:tab/>
        <w:t xml:space="preserve">Xue, W., Berendse, F. &amp; Bezemer, T. M. Spatial heterogeneity in plant-soil feedbacks alters competitive interactions between two grassland plant species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32</w:t>
      </w:r>
      <w:r w:rsidRPr="00D86100">
        <w:t>, 2085-2094 (2018).</w:t>
      </w:r>
    </w:p>
    <w:p w14:paraId="454E75F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6</w:t>
      </w:r>
      <w:r w:rsidRPr="00D86100">
        <w:tab/>
        <w:t xml:space="preserve">Saar, S., Semchenko, M., Barel, J. M. &amp; De Deyn, G. B. Spatial heterogeneity in root litter and soil legacies differentially affect legume root trait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28</w:t>
      </w:r>
      <w:r w:rsidRPr="00D86100">
        <w:t>, 253-264 (2018).</w:t>
      </w:r>
    </w:p>
    <w:p w14:paraId="7EA2626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7</w:t>
      </w:r>
      <w:r w:rsidRPr="00D86100">
        <w:tab/>
        <w:t>Zhu, F.</w:t>
      </w:r>
      <w:r w:rsidRPr="00D86100">
        <w:rPr>
          <w:i/>
        </w:rPr>
        <w:t xml:space="preserve"> et al.</w:t>
      </w:r>
      <w:r w:rsidRPr="00D86100">
        <w:t xml:space="preserve"> Species-specific plant-soil feedbacks alter herbivore-induced gene expression and defense chemistry in </w:t>
      </w:r>
      <w:r w:rsidRPr="00D86100">
        <w:rPr>
          <w:i/>
        </w:rPr>
        <w:t>Plantago lanceolata</w:t>
      </w:r>
      <w:r w:rsidRPr="00D86100">
        <w:t xml:space="preserve">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88</w:t>
      </w:r>
      <w:r w:rsidRPr="00D86100">
        <w:t>, 801-811 (2018).</w:t>
      </w:r>
    </w:p>
    <w:p w14:paraId="1AE1997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88</w:t>
      </w:r>
      <w:r w:rsidRPr="00D86100">
        <w:tab/>
        <w:t xml:space="preserve">Bukowski, A. R., Schittko, C. &amp; Petermann, J. S. The strength of negative plant-soil feedback increases from the intraspecific to the interspecific and the functional group level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8</w:t>
      </w:r>
      <w:r w:rsidRPr="00D86100">
        <w:t>, 2280-2289 (2018).</w:t>
      </w:r>
    </w:p>
    <w:p w14:paraId="7F30CE9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89</w:t>
      </w:r>
      <w:r w:rsidRPr="00D86100">
        <w:tab/>
        <w:t xml:space="preserve">Ma, H.-k., Pineda, A., van der Wurff, A. W. G. &amp; Bezemer, T. M. Synergistic and antagonistic effects of mixing monospecific soils on plant-soil feedback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29</w:t>
      </w:r>
      <w:r w:rsidRPr="00D86100">
        <w:t>, 271-279 (2018).</w:t>
      </w:r>
    </w:p>
    <w:p w14:paraId="47B8AB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0</w:t>
      </w:r>
      <w:r w:rsidRPr="00D86100">
        <w:tab/>
        <w:t xml:space="preserve">Wubs, E. R. J. &amp; Bezemer, T. M. Temporal carry-over effects in sequential plant-soil feedback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7</w:t>
      </w:r>
      <w:r w:rsidRPr="00D86100">
        <w:t>, 220-229 (2018).</w:t>
      </w:r>
    </w:p>
    <w:p w14:paraId="13AC975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1</w:t>
      </w:r>
      <w:r w:rsidRPr="00D86100">
        <w:tab/>
        <w:t>Hu, L.</w:t>
      </w:r>
      <w:r w:rsidRPr="00D86100">
        <w:rPr>
          <w:i/>
        </w:rPr>
        <w:t xml:space="preserve"> et al.</w:t>
      </w:r>
      <w:r w:rsidRPr="00D86100">
        <w:t xml:space="preserve"> Root exudate metabolites drive plant-soil feedbacks on growth and defense by shaping the rhizosphere microbiota. </w:t>
      </w:r>
      <w:r w:rsidRPr="00D86100">
        <w:rPr>
          <w:i/>
        </w:rPr>
        <w:t>Nat. Commun.</w:t>
      </w:r>
      <w:r w:rsidRPr="00D86100">
        <w:t xml:space="preserve"> </w:t>
      </w:r>
      <w:r w:rsidRPr="00D86100">
        <w:rPr>
          <w:b/>
        </w:rPr>
        <w:t>9</w:t>
      </w:r>
      <w:r w:rsidRPr="00D86100">
        <w:t>, 2738 (2018).</w:t>
      </w:r>
    </w:p>
    <w:p w14:paraId="2F4A638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2</w:t>
      </w:r>
      <w:r w:rsidRPr="00D86100">
        <w:tab/>
        <w:t xml:space="preserve">Ingerslew, K. S. &amp; Kaplan, I. Distantly related crops are not better rotation partners for tomato. </w:t>
      </w:r>
      <w:r w:rsidRPr="00D86100">
        <w:rPr>
          <w:i/>
        </w:rPr>
        <w:t>J. Appl. Ecol.</w:t>
      </w:r>
      <w:r w:rsidRPr="00D86100">
        <w:t xml:space="preserve"> </w:t>
      </w:r>
      <w:r w:rsidRPr="00D86100">
        <w:rPr>
          <w:b/>
        </w:rPr>
        <w:t>55</w:t>
      </w:r>
      <w:r w:rsidRPr="00D86100">
        <w:t>, 2506-2516 (2018).</w:t>
      </w:r>
    </w:p>
    <w:p w14:paraId="76F86F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3</w:t>
      </w:r>
      <w:r w:rsidRPr="00D86100">
        <w:tab/>
        <w:t xml:space="preserve">Xue, W., Bezemer, T. M. &amp; Berendse, F. Density-dependency and plant-soil feedback: former plant abundance influences competitive interactions between two grassland plant species through plant-soil feedback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28</w:t>
      </w:r>
      <w:r w:rsidRPr="00D86100">
        <w:t>, 441-452 (2018).</w:t>
      </w:r>
    </w:p>
    <w:p w14:paraId="7933C4B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4</w:t>
      </w:r>
      <w:r w:rsidRPr="00D86100">
        <w:tab/>
        <w:t xml:space="preserve">Siefert, A., Zillig, K. W., Friesen, M. L. &amp; Strauss, S. Y. Soil microbial communities alter conspecific and congeneric competition consistent with patterns of field coexistence in three </w:t>
      </w:r>
      <w:r w:rsidRPr="00D86100">
        <w:rPr>
          <w:i/>
        </w:rPr>
        <w:t>Trifolium</w:t>
      </w:r>
      <w:r w:rsidRPr="00D86100">
        <w:t xml:space="preserve"> congener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6</w:t>
      </w:r>
      <w:r w:rsidRPr="00D86100">
        <w:t>, 1876-1891 (2018).</w:t>
      </w:r>
    </w:p>
    <w:p w14:paraId="7C7A383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5</w:t>
      </w:r>
      <w:r w:rsidRPr="00D86100">
        <w:tab/>
        <w:t>Kadowaki, K.</w:t>
      </w:r>
      <w:r w:rsidRPr="00D86100">
        <w:rPr>
          <w:i/>
        </w:rPr>
        <w:t xml:space="preserve"> et al.</w:t>
      </w:r>
      <w:r w:rsidRPr="00D86100">
        <w:t xml:space="preserve"> Mycorrhizal fungi mediate the direction and strength of plant-soil feedbacks differently between arbuscular mycorrhizal and ectomycorrhizal communities. </w:t>
      </w:r>
      <w:r w:rsidRPr="00D86100">
        <w:rPr>
          <w:i/>
        </w:rPr>
        <w:t>Commun. Biol.</w:t>
      </w:r>
      <w:r w:rsidRPr="00D86100">
        <w:t xml:space="preserve"> </w:t>
      </w:r>
      <w:r w:rsidRPr="00D86100">
        <w:rPr>
          <w:b/>
        </w:rPr>
        <w:t>1</w:t>
      </w:r>
      <w:r w:rsidRPr="00D86100">
        <w:t>, 196 (2018).</w:t>
      </w:r>
    </w:p>
    <w:p w14:paraId="41C8D0F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296</w:t>
      </w:r>
      <w:r w:rsidRPr="00D86100">
        <w:tab/>
        <w:t xml:space="preserve">Wubs, E. R. J. &amp; Bezemer, T. M. Plant community evenness responds to spatial plant-soil feedback heterogeneity primarily through the diversity of soil conditioning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32</w:t>
      </w:r>
      <w:r w:rsidRPr="00D86100">
        <w:t>, 509-521 (2018).</w:t>
      </w:r>
    </w:p>
    <w:p w14:paraId="2100292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7</w:t>
      </w:r>
      <w:r w:rsidRPr="00D86100">
        <w:tab/>
        <w:t xml:space="preserve">Dudenhöffer, J. H., Ebeling, A., Klein, A. M. &amp; Wagg, C. Beyond biomass: soil feedbacks are transient over plant life stages and alter fitnes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6</w:t>
      </w:r>
      <w:r w:rsidRPr="00D86100">
        <w:t>, 230-241 (2018).</w:t>
      </w:r>
    </w:p>
    <w:p w14:paraId="73AF5F9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8</w:t>
      </w:r>
      <w:r w:rsidRPr="00D86100">
        <w:tab/>
        <w:t>Png, G. K.</w:t>
      </w:r>
      <w:r w:rsidRPr="00D86100">
        <w:rPr>
          <w:i/>
        </w:rPr>
        <w:t xml:space="preserve"> et al.</w:t>
      </w:r>
      <w:r w:rsidRPr="00D86100">
        <w:t xml:space="preserve"> Biotic and abiotic plant-soil feedback depends on nitrogen-acquisition strategy and shifts during long-term ecosystem development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7</w:t>
      </w:r>
      <w:r w:rsidRPr="00D86100">
        <w:t>, 142-153 (2019).</w:t>
      </w:r>
    </w:p>
    <w:p w14:paraId="76C4DDE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299</w:t>
      </w:r>
      <w:r w:rsidRPr="00D86100">
        <w:tab/>
        <w:t xml:space="preserve">Dierks, J., Denef, K., van Diepen, L. T. A. &amp; de Graaff, M.-A. Cheatgrass-associated AMF community negatively affects sagebrush root production but not C transfer to the soil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36</w:t>
      </w:r>
      <w:r w:rsidRPr="00D86100">
        <w:t>, 381-396 (2019).</w:t>
      </w:r>
    </w:p>
    <w:p w14:paraId="5F79224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0</w:t>
      </w:r>
      <w:r w:rsidRPr="00D86100">
        <w:tab/>
        <w:t xml:space="preserve">Duell, E. B., Zaiger, K., Bever, J. D. &amp; Wilson, G. W. T. Climate affects plant-soil feedback of native and invasive grasses: negative feedbacks in stable but not in variable environments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419 (2019).</w:t>
      </w:r>
    </w:p>
    <w:p w14:paraId="5692117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1</w:t>
      </w:r>
      <w:r w:rsidRPr="00D86100">
        <w:tab/>
        <w:t xml:space="preserve">Aldorfova, A. &amp; Munzbergova, Z. Conditions of plant cultivation affect the differences in intraspecific plant-soil feedback between invasive and native dominants. </w:t>
      </w:r>
      <w:r w:rsidRPr="00D86100">
        <w:rPr>
          <w:i/>
        </w:rPr>
        <w:t>Flora</w:t>
      </w:r>
      <w:r w:rsidRPr="00D86100">
        <w:t xml:space="preserve"> </w:t>
      </w:r>
      <w:r w:rsidRPr="00D86100">
        <w:rPr>
          <w:b/>
        </w:rPr>
        <w:t>261</w:t>
      </w:r>
      <w:r w:rsidRPr="00D86100">
        <w:t>, 151492 (2019).</w:t>
      </w:r>
    </w:p>
    <w:p w14:paraId="17906A4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2</w:t>
      </w:r>
      <w:r w:rsidRPr="00D86100">
        <w:tab/>
        <w:t xml:space="preserve">Chung, Y. A., Collins, S. L. &amp; Rudgers, J. A. Connecting plant-soil feedbacks to long-term stability in a desert grassland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0</w:t>
      </w:r>
      <w:r w:rsidRPr="00D86100">
        <w:t>, e02756 (2019).</w:t>
      </w:r>
    </w:p>
    <w:p w14:paraId="35449EF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03</w:t>
      </w:r>
      <w:r w:rsidRPr="00D86100">
        <w:tab/>
        <w:t xml:space="preserve">Xi, N. X., Bloor, J. M. G., Wang, Y. &amp; Chu, C. J. Contribution of conspecific soil microorganisms to tree seedling light responses: insights from two tropical species with contrasting shade tolerance. </w:t>
      </w:r>
      <w:r w:rsidRPr="00D86100">
        <w:rPr>
          <w:i/>
        </w:rPr>
        <w:t>Environ. Exp. Bot.</w:t>
      </w:r>
      <w:r w:rsidRPr="00D86100">
        <w:t xml:space="preserve"> </w:t>
      </w:r>
      <w:r w:rsidRPr="00D86100">
        <w:rPr>
          <w:b/>
        </w:rPr>
        <w:t>166</w:t>
      </w:r>
      <w:r w:rsidRPr="00D86100">
        <w:t>, 103826 (2019).</w:t>
      </w:r>
    </w:p>
    <w:p w14:paraId="1FD602D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4</w:t>
      </w:r>
      <w:r w:rsidRPr="00D86100">
        <w:tab/>
        <w:t xml:space="preserve">Eck, J. L., Stump, S. M., Delavaux, C. S., Mangan, S. A. &amp; Comita, L. S. Evidence of within-species specialization by soil microbes and the implications for plant community diversity. </w:t>
      </w:r>
      <w:r w:rsidRPr="00D86100">
        <w:rPr>
          <w:i/>
        </w:rPr>
        <w:t>Proc. Natl. Acad. Sci. USA</w:t>
      </w:r>
      <w:r w:rsidRPr="00D86100">
        <w:t xml:space="preserve"> </w:t>
      </w:r>
      <w:r w:rsidRPr="00D86100">
        <w:rPr>
          <w:b/>
        </w:rPr>
        <w:t>116</w:t>
      </w:r>
      <w:r w:rsidRPr="00D86100">
        <w:t>, 7371-7376 (2019).</w:t>
      </w:r>
    </w:p>
    <w:p w14:paraId="27E906E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5</w:t>
      </w:r>
      <w:r w:rsidRPr="00D86100">
        <w:tab/>
        <w:t xml:space="preserve">Dostal, P., Tasevova, K. &amp; Klinerova, T. Linking species abundance and overyielding from experimental communities with niche and fitness characteristic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7</w:t>
      </w:r>
      <w:r w:rsidRPr="00D86100">
        <w:t>, 178-189 (2019).</w:t>
      </w:r>
    </w:p>
    <w:p w14:paraId="7851129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6</w:t>
      </w:r>
      <w:r w:rsidRPr="00D86100">
        <w:tab/>
        <w:t xml:space="preserve">Rekret, P. &amp; Maherali, H. Local adaptation to mycorrhizal fungi in geographically close </w:t>
      </w:r>
      <w:r w:rsidRPr="00D86100">
        <w:rPr>
          <w:i/>
        </w:rPr>
        <w:t>Lobelia siphilitica</w:t>
      </w:r>
      <w:r w:rsidRPr="00D86100">
        <w:t xml:space="preserve"> population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0</w:t>
      </w:r>
      <w:r w:rsidRPr="00D86100">
        <w:t>, 127-138 (2019).</w:t>
      </w:r>
    </w:p>
    <w:p w14:paraId="1DFEA1A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7</w:t>
      </w:r>
      <w:r w:rsidRPr="00D86100">
        <w:tab/>
        <w:t>Luo, L.</w:t>
      </w:r>
      <w:r w:rsidRPr="00D86100">
        <w:rPr>
          <w:i/>
        </w:rPr>
        <w:t xml:space="preserve"> et al.</w:t>
      </w:r>
      <w:r w:rsidRPr="00D86100">
        <w:t xml:space="preserve"> Negative plant-soil feedback driven by re-assemblage of the rhizosphere microbiome with the growth of </w:t>
      </w:r>
      <w:r w:rsidRPr="00D86100">
        <w:rPr>
          <w:i/>
        </w:rPr>
        <w:t>Panax notoginseng</w:t>
      </w:r>
      <w:r w:rsidRPr="00D86100">
        <w:t xml:space="preserve">. </w:t>
      </w:r>
      <w:r w:rsidRPr="00D86100">
        <w:rPr>
          <w:i/>
        </w:rPr>
        <w:t>Front. Microbiol.</w:t>
      </w:r>
      <w:r w:rsidRPr="00D86100">
        <w:t xml:space="preserve"> </w:t>
      </w:r>
      <w:r w:rsidRPr="00D86100">
        <w:rPr>
          <w:b/>
        </w:rPr>
        <w:t>10</w:t>
      </w:r>
      <w:r w:rsidRPr="00D86100">
        <w:t>, 1597 (2019).</w:t>
      </w:r>
    </w:p>
    <w:p w14:paraId="69FBF17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8</w:t>
      </w:r>
      <w:r w:rsidRPr="00D86100">
        <w:tab/>
        <w:t xml:space="preserve">Pizano, C., Kitajima, K., Graham, J. H. &amp; Mangan, S. A. Negative plant-soil feedbacks are stronger in agricultural habitats than in forest fragments in the tropical And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0</w:t>
      </w:r>
      <w:r w:rsidRPr="00D86100">
        <w:t>, e02850 (2019).</w:t>
      </w:r>
    </w:p>
    <w:p w14:paraId="375B681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09</w:t>
      </w:r>
      <w:r w:rsidRPr="00D86100">
        <w:tab/>
        <w:t>Duhamel, M.</w:t>
      </w:r>
      <w:r w:rsidRPr="00D86100">
        <w:rPr>
          <w:i/>
        </w:rPr>
        <w:t xml:space="preserve"> et al.</w:t>
      </w:r>
      <w:r w:rsidRPr="00D86100">
        <w:t xml:space="preserve"> Plant selection initiates alternative successional trajectories in the soil microbial community after disturbance. </w:t>
      </w:r>
      <w:r w:rsidRPr="00D86100">
        <w:rPr>
          <w:i/>
        </w:rPr>
        <w:t>Ecol. Monogr.</w:t>
      </w:r>
      <w:r w:rsidRPr="00D86100">
        <w:t xml:space="preserve"> </w:t>
      </w:r>
      <w:r w:rsidRPr="00D86100">
        <w:rPr>
          <w:b/>
        </w:rPr>
        <w:t>89</w:t>
      </w:r>
      <w:r w:rsidRPr="00D86100">
        <w:t>, e01367 (2019).</w:t>
      </w:r>
    </w:p>
    <w:p w14:paraId="25516E1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10</w:t>
      </w:r>
      <w:r w:rsidRPr="00D86100">
        <w:tab/>
        <w:t xml:space="preserve">Miller, E. C., Perron, G. G. &amp; Collins, C. D. Plant-driven changes in soil microbial communities influence seed germination through negative feedbacks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9</w:t>
      </w:r>
      <w:r w:rsidRPr="00D86100">
        <w:t>, 9298-9311 (2019).</w:t>
      </w:r>
    </w:p>
    <w:p w14:paraId="37EBA03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1</w:t>
      </w:r>
      <w:r w:rsidRPr="00D86100">
        <w:tab/>
        <w:t xml:space="preserve">Feitosa de Souza, T. A., Santos, D., de Andrade, L. A. &amp; Freitas, H. Plant-soil feedback of two legume species in semi-arid Brazil. </w:t>
      </w:r>
      <w:r w:rsidRPr="00D86100">
        <w:rPr>
          <w:i/>
        </w:rPr>
        <w:t>Braz. J. Microbiol.</w:t>
      </w:r>
      <w:r w:rsidRPr="00D86100">
        <w:t xml:space="preserve"> </w:t>
      </w:r>
      <w:r w:rsidRPr="00D86100">
        <w:rPr>
          <w:b/>
        </w:rPr>
        <w:t>50</w:t>
      </w:r>
      <w:r w:rsidRPr="00D86100">
        <w:t>, 1011-1020 (2019).</w:t>
      </w:r>
    </w:p>
    <w:p w14:paraId="3ED1F24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2</w:t>
      </w:r>
      <w:r w:rsidRPr="00D86100">
        <w:tab/>
        <w:t>Ma, S.</w:t>
      </w:r>
      <w:r w:rsidRPr="00D86100">
        <w:rPr>
          <w:i/>
        </w:rPr>
        <w:t xml:space="preserve"> et al.</w:t>
      </w:r>
      <w:r w:rsidRPr="00D86100">
        <w:t xml:space="preserve"> Plant-soil feedbacks of forest understorey plants transplanted in nonlocal soils along a latitudinal gradient. </w:t>
      </w:r>
      <w:r w:rsidRPr="00D86100">
        <w:rPr>
          <w:i/>
        </w:rPr>
        <w:t>Plant Biol.</w:t>
      </w:r>
      <w:r w:rsidRPr="00D86100">
        <w:t xml:space="preserve"> </w:t>
      </w:r>
      <w:r w:rsidRPr="00D86100">
        <w:rPr>
          <w:b/>
        </w:rPr>
        <w:t>21</w:t>
      </w:r>
      <w:r w:rsidRPr="00D86100">
        <w:t>, 677-687 (2019).</w:t>
      </w:r>
    </w:p>
    <w:p w14:paraId="498B851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3</w:t>
      </w:r>
      <w:r w:rsidRPr="00D86100">
        <w:tab/>
        <w:t>Kirchhoff, L.</w:t>
      </w:r>
      <w:r w:rsidRPr="00D86100">
        <w:rPr>
          <w:i/>
        </w:rPr>
        <w:t xml:space="preserve"> et al.</w:t>
      </w:r>
      <w:r w:rsidRPr="00D86100">
        <w:t xml:space="preserve"> Plant-soil feedbacks of plantago lanceolata in the field depend on plant origin and herbivory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422 (2019).</w:t>
      </w:r>
    </w:p>
    <w:p w14:paraId="072A02C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4</w:t>
      </w:r>
      <w:r w:rsidRPr="00D86100">
        <w:tab/>
        <w:t xml:space="preserve">Kulmatiski, A. Plant-soil feedbacks predict native but not non-native plant community composition: a 7-year common-garden experiment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326 (2019).</w:t>
      </w:r>
    </w:p>
    <w:p w14:paraId="5C6310B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5</w:t>
      </w:r>
      <w:r w:rsidRPr="00D86100">
        <w:tab/>
        <w:t>Fang, K.</w:t>
      </w:r>
      <w:r w:rsidRPr="00D86100">
        <w:rPr>
          <w:i/>
        </w:rPr>
        <w:t xml:space="preserve"> et al.</w:t>
      </w:r>
      <w:r w:rsidRPr="00D86100">
        <w:t xml:space="preserve"> Plant-soil-foliage feedbacks on seed germination and seedling growth of the invasive plant </w:t>
      </w:r>
      <w:r w:rsidRPr="00D86100">
        <w:rPr>
          <w:i/>
        </w:rPr>
        <w:t>Ageratina adenophora</w:t>
      </w:r>
      <w:r w:rsidRPr="00D86100">
        <w:t xml:space="preserve">. </w:t>
      </w:r>
      <w:r w:rsidRPr="00D86100">
        <w:rPr>
          <w:i/>
        </w:rPr>
        <w:t>Proc. R. Soc. B: Biol. Sci.</w:t>
      </w:r>
      <w:r w:rsidRPr="00D86100">
        <w:t xml:space="preserve"> </w:t>
      </w:r>
      <w:r w:rsidRPr="00D86100">
        <w:rPr>
          <w:b/>
        </w:rPr>
        <w:t>286</w:t>
      </w:r>
      <w:r w:rsidRPr="00D86100">
        <w:t>, 20191520 (2019).</w:t>
      </w:r>
    </w:p>
    <w:p w14:paraId="3B56CF0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6</w:t>
      </w:r>
      <w:r w:rsidRPr="00D86100">
        <w:tab/>
        <w:t xml:space="preserve">Snyder, A. E. &amp; Harmon-Threatt, A. N. Reduced water-availability lowers the strength of negative plant-soil feedbacks of two </w:t>
      </w:r>
      <w:r w:rsidRPr="00D86100">
        <w:rPr>
          <w:i/>
        </w:rPr>
        <w:t>Asclepias</w:t>
      </w:r>
      <w:r w:rsidRPr="00D86100">
        <w:t xml:space="preserve"> specie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0</w:t>
      </w:r>
      <w:r w:rsidRPr="00D86100">
        <w:t>, 425-432 (2019).</w:t>
      </w:r>
    </w:p>
    <w:p w14:paraId="1981ED3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7</w:t>
      </w:r>
      <w:r w:rsidRPr="00D86100">
        <w:tab/>
        <w:t>Wang, M.</w:t>
      </w:r>
      <w:r w:rsidRPr="00D86100">
        <w:rPr>
          <w:i/>
        </w:rPr>
        <w:t xml:space="preserve"> et al.</w:t>
      </w:r>
      <w:r w:rsidRPr="00D86100">
        <w:t xml:space="preserve"> Removal of soil biota alters soil feedback effects on plant growth and defense chemistry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21</w:t>
      </w:r>
      <w:r w:rsidRPr="00D86100">
        <w:t>, 1478-1491 (2019).</w:t>
      </w:r>
    </w:p>
    <w:p w14:paraId="5BFAE9E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18</w:t>
      </w:r>
      <w:r w:rsidRPr="00D86100">
        <w:tab/>
        <w:t>Wilschut, R. A.</w:t>
      </w:r>
      <w:r w:rsidRPr="00D86100">
        <w:rPr>
          <w:i/>
        </w:rPr>
        <w:t xml:space="preserve"> et al.</w:t>
      </w:r>
      <w:r w:rsidRPr="00D86100">
        <w:t xml:space="preserve"> Root traits and belowground herbivores relate to plant-soil feedback variation among congeners. </w:t>
      </w:r>
      <w:r w:rsidRPr="00D86100">
        <w:rPr>
          <w:i/>
        </w:rPr>
        <w:t>Nat. Commun.</w:t>
      </w:r>
      <w:r w:rsidRPr="00D86100">
        <w:t xml:space="preserve"> </w:t>
      </w:r>
      <w:r w:rsidRPr="00D86100">
        <w:rPr>
          <w:b/>
        </w:rPr>
        <w:t>10</w:t>
      </w:r>
      <w:r w:rsidRPr="00D86100">
        <w:t>, 1564 (2019).</w:t>
      </w:r>
    </w:p>
    <w:p w14:paraId="36DAE0E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19</w:t>
      </w:r>
      <w:r w:rsidRPr="00D86100">
        <w:tab/>
        <w:t xml:space="preserve">McCarthy-Neumann, S. &amp; Kobe, R. K. Site soil-fertility and light availability influence plant-soil feedback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383 (2019).</w:t>
      </w:r>
    </w:p>
    <w:p w14:paraId="50DB223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0</w:t>
      </w:r>
      <w:r w:rsidRPr="00D86100">
        <w:tab/>
        <w:t xml:space="preserve">Lozano, Y. M., Hortal, S., Armas, C. &amp; Pugnaire, F. I. Soil micro-organisms and competitive ability of a tussock grass species in a dry ecosystem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7</w:t>
      </w:r>
      <w:r w:rsidRPr="00D86100">
        <w:t>, 1215-1225 (2019).</w:t>
      </w:r>
    </w:p>
    <w:p w14:paraId="38BB739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1</w:t>
      </w:r>
      <w:r w:rsidRPr="00D86100">
        <w:tab/>
        <w:t>Yang, M.</w:t>
      </w:r>
      <w:r w:rsidRPr="00D86100">
        <w:rPr>
          <w:i/>
        </w:rPr>
        <w:t xml:space="preserve"> et al.</w:t>
      </w:r>
      <w:r w:rsidRPr="00D86100">
        <w:t xml:space="preserve"> Steaming combined with biochar application eliminates negative plant-soil feedback for sanqi cultivation. </w:t>
      </w:r>
      <w:r w:rsidRPr="00D86100">
        <w:rPr>
          <w:i/>
        </w:rPr>
        <w:t xml:space="preserve">Soil tillage res. </w:t>
      </w:r>
      <w:r w:rsidRPr="00D86100">
        <w:rPr>
          <w:b/>
        </w:rPr>
        <w:t>189</w:t>
      </w:r>
      <w:r w:rsidRPr="00D86100">
        <w:t>, 189-198 (2019).</w:t>
      </w:r>
    </w:p>
    <w:p w14:paraId="191ADCD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2</w:t>
      </w:r>
      <w:r w:rsidRPr="00D86100">
        <w:tab/>
        <w:t xml:space="preserve">Carrillo, J., Ingwell, L. L., Li, X. &amp; Kaplan, I. Domesticated tomatoes are more vulnerable to negative plant-soil feedbacks than their wild relativ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7</w:t>
      </w:r>
      <w:r w:rsidRPr="00D86100">
        <w:t>, 1753-1766 (2019).</w:t>
      </w:r>
    </w:p>
    <w:p w14:paraId="64EA7C3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3</w:t>
      </w:r>
      <w:r w:rsidRPr="00D86100">
        <w:tab/>
        <w:t>Edwards, J.</w:t>
      </w:r>
      <w:r w:rsidRPr="00D86100">
        <w:rPr>
          <w:i/>
        </w:rPr>
        <w:t xml:space="preserve"> et al.</w:t>
      </w:r>
      <w:r w:rsidRPr="00D86100">
        <w:t xml:space="preserve"> Soil domestication by rice cultivation results in plant-soil feedback through shifts in soil microbiota. </w:t>
      </w:r>
      <w:r w:rsidRPr="00D86100">
        <w:rPr>
          <w:i/>
        </w:rPr>
        <w:t>Genome Biol.</w:t>
      </w:r>
      <w:r w:rsidRPr="00D86100">
        <w:t xml:space="preserve"> </w:t>
      </w:r>
      <w:r w:rsidRPr="00D86100">
        <w:rPr>
          <w:b/>
        </w:rPr>
        <w:t>20</w:t>
      </w:r>
      <w:r w:rsidRPr="00D86100">
        <w:t>, 221 (2019).</w:t>
      </w:r>
    </w:p>
    <w:p w14:paraId="7256033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4</w:t>
      </w:r>
      <w:r w:rsidRPr="00D86100">
        <w:tab/>
        <w:t xml:space="preserve">Seipel, T., Ishaq, S. L. &amp; Menalled, F. D. Agroecosystem resilience is modified by management system via plant-soil feedbacks. </w:t>
      </w:r>
      <w:r w:rsidRPr="00D86100">
        <w:rPr>
          <w:i/>
        </w:rPr>
        <w:t>Basic Appl. Ecol.</w:t>
      </w:r>
      <w:r w:rsidRPr="00D86100">
        <w:t xml:space="preserve"> </w:t>
      </w:r>
      <w:r w:rsidRPr="00D86100">
        <w:rPr>
          <w:b/>
        </w:rPr>
        <w:t>39</w:t>
      </w:r>
      <w:r w:rsidRPr="00D86100">
        <w:t>, 1-9 (2019).</w:t>
      </w:r>
    </w:p>
    <w:p w14:paraId="37243ED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5</w:t>
      </w:r>
      <w:r w:rsidRPr="00D86100">
        <w:tab/>
        <w:t xml:space="preserve">Wang, X.-X., Hoffland, E., Mommer, L., Feng, G. &amp; Kuyper, T. W. Maize varieties can strengthen positive plant-soil feedback through beneficial arbuscular mycorrhizal fungal mutualists. </w:t>
      </w:r>
      <w:r w:rsidRPr="00D86100">
        <w:rPr>
          <w:i/>
        </w:rPr>
        <w:t>Mycorrhiza</w:t>
      </w:r>
      <w:r w:rsidRPr="00D86100">
        <w:t xml:space="preserve"> </w:t>
      </w:r>
      <w:r w:rsidRPr="00D86100">
        <w:rPr>
          <w:b/>
        </w:rPr>
        <w:t>29</w:t>
      </w:r>
      <w:r w:rsidRPr="00D86100">
        <w:t>, 251-261 (2019).</w:t>
      </w:r>
    </w:p>
    <w:p w14:paraId="6AE3624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6</w:t>
      </w:r>
      <w:r w:rsidRPr="00D86100">
        <w:tab/>
        <w:t xml:space="preserve">in ’t Zandt, D., van den Brink, A., de Kroon, H. &amp; Visser, E. J. W. Plant-soil feedback is shut down when nutrients come to town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39</w:t>
      </w:r>
      <w:r w:rsidRPr="00D86100">
        <w:t>, 541-551 (2019).</w:t>
      </w:r>
    </w:p>
    <w:p w14:paraId="146CAC2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27</w:t>
      </w:r>
      <w:r w:rsidRPr="00D86100">
        <w:tab/>
        <w:t>Heinze, J.</w:t>
      </w:r>
      <w:r w:rsidRPr="00D86100">
        <w:rPr>
          <w:i/>
        </w:rPr>
        <w:t xml:space="preserve"> et al.</w:t>
      </w:r>
      <w:r w:rsidRPr="00D86100">
        <w:t xml:space="preserve"> The relative importance of plant-soil feedbacks for plant-species performance increases with decreasing intensity of herbivory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0</w:t>
      </w:r>
      <w:r w:rsidRPr="00D86100">
        <w:t>, 651-664 (2019).</w:t>
      </w:r>
    </w:p>
    <w:p w14:paraId="30C60D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8</w:t>
      </w:r>
      <w:r w:rsidRPr="00D86100">
        <w:tab/>
        <w:t>Yang, B.</w:t>
      </w:r>
      <w:r w:rsidRPr="00D86100">
        <w:rPr>
          <w:i/>
        </w:rPr>
        <w:t xml:space="preserve"> et al.</w:t>
      </w:r>
      <w:r w:rsidRPr="00D86100">
        <w:t xml:space="preserve"> Parasitism changes rhizospheric soil microbial communities of invasive </w:t>
      </w:r>
      <w:r w:rsidRPr="00D86100">
        <w:rPr>
          <w:i/>
        </w:rPr>
        <w:t>Alternanthera philoxeroides</w:t>
      </w:r>
      <w:r w:rsidRPr="00D86100">
        <w:t xml:space="preserve">, benefitting the growth of neighboring plants. </w:t>
      </w:r>
      <w:r w:rsidRPr="00D86100">
        <w:rPr>
          <w:i/>
        </w:rPr>
        <w:t xml:space="preserve">Appl. Soil Ecol. </w:t>
      </w:r>
      <w:r w:rsidRPr="00D86100">
        <w:rPr>
          <w:b/>
        </w:rPr>
        <w:t>143</w:t>
      </w:r>
      <w:r w:rsidRPr="00D86100">
        <w:t>, 1-9 (2019).</w:t>
      </w:r>
    </w:p>
    <w:p w14:paraId="5647499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29</w:t>
      </w:r>
      <w:r w:rsidRPr="00D86100">
        <w:tab/>
        <w:t>Li, C.-X.</w:t>
      </w:r>
      <w:r w:rsidRPr="00D86100">
        <w:rPr>
          <w:i/>
        </w:rPr>
        <w:t xml:space="preserve"> et al.</w:t>
      </w:r>
      <w:r w:rsidRPr="00D86100">
        <w:t xml:space="preserve"> Treatment with wheat root exudates and soil microorganisms from wheat/watermelon companion cropping can induce watermelon disease resistance against </w:t>
      </w:r>
      <w:r w:rsidRPr="00D86100">
        <w:rPr>
          <w:i/>
        </w:rPr>
        <w:t>Fusarium oxysporum</w:t>
      </w:r>
      <w:r w:rsidRPr="00D86100">
        <w:t xml:space="preserve"> f. sp. </w:t>
      </w:r>
      <w:r w:rsidRPr="00D86100">
        <w:rPr>
          <w:i/>
        </w:rPr>
        <w:t>niveum</w:t>
      </w:r>
      <w:r w:rsidRPr="00D86100">
        <w:t xml:space="preserve">. </w:t>
      </w:r>
      <w:r w:rsidRPr="00D86100">
        <w:rPr>
          <w:i/>
        </w:rPr>
        <w:t>Plant Dis.</w:t>
      </w:r>
      <w:r w:rsidRPr="00D86100">
        <w:t xml:space="preserve"> </w:t>
      </w:r>
      <w:r w:rsidRPr="00D86100">
        <w:rPr>
          <w:b/>
        </w:rPr>
        <w:t>103</w:t>
      </w:r>
      <w:r w:rsidRPr="00D86100">
        <w:t>, 1693-1702 (2019).</w:t>
      </w:r>
    </w:p>
    <w:p w14:paraId="2838C7F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0</w:t>
      </w:r>
      <w:r w:rsidRPr="00D86100">
        <w:tab/>
        <w:t xml:space="preserve">Wubs, E. R. J., van Heusden, T., Melchers, P. D. &amp; Bezemer, T. M. Soil inoculation steers plant-soil feedback, suppressing ruderal plant species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451 (2019).</w:t>
      </w:r>
    </w:p>
    <w:p w14:paraId="47C18A3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1</w:t>
      </w:r>
      <w:r w:rsidRPr="00D86100">
        <w:tab/>
        <w:t>Ristok, C.</w:t>
      </w:r>
      <w:r w:rsidRPr="00D86100">
        <w:rPr>
          <w:i/>
        </w:rPr>
        <w:t xml:space="preserve"> et al.</w:t>
      </w:r>
      <w:r w:rsidRPr="00D86100">
        <w:t xml:space="preserve"> Plant species richness elicits changes in the metabolome of grassland species via soil biotic legacy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7</w:t>
      </w:r>
      <w:r w:rsidRPr="00D86100">
        <w:t>, 2240-2254 (2019).</w:t>
      </w:r>
    </w:p>
    <w:p w14:paraId="54B9A38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2</w:t>
      </w:r>
      <w:r w:rsidRPr="00D86100">
        <w:tab/>
        <w:t xml:space="preserve">Koziol, L. &amp; Bever, J. D. Mycorrhizal feedbacks generate positive frequency dependence accelerating grassland succession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7</w:t>
      </w:r>
      <w:r w:rsidRPr="00D86100">
        <w:t>, 622-632 (2019).</w:t>
      </w:r>
    </w:p>
    <w:p w14:paraId="2667443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3</w:t>
      </w:r>
      <w:r w:rsidRPr="00D86100">
        <w:tab/>
        <w:t xml:space="preserve">Huberty, M., Choi, Y. H., Heinen, R. &amp; Bezemer, T. M. Above-ground plant metabolomic responses to plant-soil feedbacks and herbivory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8</w:t>
      </w:r>
      <w:r w:rsidRPr="00D86100">
        <w:t>, 1703-1712 (2020).</w:t>
      </w:r>
    </w:p>
    <w:p w14:paraId="2BB97D9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34</w:t>
      </w:r>
      <w:r w:rsidRPr="00D86100">
        <w:tab/>
        <w:t xml:space="preserve">Dieskau, J., Bruelheide, H., Gutknecht, J. &amp; Erfmeier, A. Biogeographic differences in plant-soil biota relationships contribute to the exotic range expansion of </w:t>
      </w:r>
      <w:r w:rsidRPr="00D86100">
        <w:rPr>
          <w:i/>
        </w:rPr>
        <w:t>Verbascum thapsus</w:t>
      </w:r>
      <w:r w:rsidRPr="00D86100">
        <w:t xml:space="preserve">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0</w:t>
      </w:r>
      <w:r w:rsidRPr="00D86100">
        <w:t>, 13057-13070 (2020).</w:t>
      </w:r>
    </w:p>
    <w:p w14:paraId="16F9925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5</w:t>
      </w:r>
      <w:r w:rsidRPr="00D86100">
        <w:tab/>
        <w:t xml:space="preserve">Pineda, A., Kaplan, I., Hannula, S. E., Ghanem, W. &amp; Bezemer, T. M. Conditioning the soil microbiome through plant-soil feedbacks suppresses an aboveground insect pest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26</w:t>
      </w:r>
      <w:r w:rsidRPr="00D86100">
        <w:t>, 595-608 (2020).</w:t>
      </w:r>
    </w:p>
    <w:p w14:paraId="4AB567F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6</w:t>
      </w:r>
      <w:r w:rsidRPr="00D86100">
        <w:tab/>
        <w:t xml:space="preserve">Segnitz, R. M., Russo, S. E., Davies, S. J. &amp; Peay, K. G. Ectomycorrhizal fungi drive positive phylogenetic plant-soil feedbacks in a regionally dominant tropical plant family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1</w:t>
      </w:r>
      <w:r w:rsidRPr="00D86100">
        <w:t>, e03083 (2020).</w:t>
      </w:r>
    </w:p>
    <w:p w14:paraId="6D16D8E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7</w:t>
      </w:r>
      <w:r w:rsidRPr="00D86100">
        <w:tab/>
        <w:t xml:space="preserve">Impastato, C. J. &amp; Carrington, M. E. Effects of plant species and soil history on root morphology, arbuscular mycorrhizal colonization of roots, and biomass in four tallgrass prairie specie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1</w:t>
      </w:r>
      <w:r w:rsidRPr="00D86100">
        <w:t>, 117-124 (2020).</w:t>
      </w:r>
    </w:p>
    <w:p w14:paraId="49B5372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8</w:t>
      </w:r>
      <w:r w:rsidRPr="00D86100">
        <w:tab/>
        <w:t>Fu, J.</w:t>
      </w:r>
      <w:r w:rsidRPr="00D86100">
        <w:rPr>
          <w:i/>
        </w:rPr>
        <w:t xml:space="preserve"> et al.</w:t>
      </w:r>
      <w:r w:rsidRPr="00D86100">
        <w:t xml:space="preserve"> Effects of shade stress on turfgrasses morphophysiology and rhizosphere soil bacterial communities. </w:t>
      </w:r>
      <w:r w:rsidRPr="00D86100">
        <w:rPr>
          <w:i/>
        </w:rPr>
        <w:t>BMC Plant Biol.</w:t>
      </w:r>
      <w:r w:rsidRPr="00D86100">
        <w:t xml:space="preserve"> </w:t>
      </w:r>
      <w:r w:rsidRPr="00D86100">
        <w:rPr>
          <w:b/>
        </w:rPr>
        <w:t>20</w:t>
      </w:r>
      <w:r w:rsidRPr="00D86100">
        <w:t>, 92 (2020).</w:t>
      </w:r>
    </w:p>
    <w:p w14:paraId="509828E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39</w:t>
      </w:r>
      <w:r w:rsidRPr="00D86100">
        <w:tab/>
        <w:t>Lucero, J. E.</w:t>
      </w:r>
      <w:r w:rsidRPr="00D86100">
        <w:rPr>
          <w:i/>
        </w:rPr>
        <w:t xml:space="preserve"> et al.</w:t>
      </w:r>
      <w:r w:rsidRPr="00D86100">
        <w:t xml:space="preserve"> Escape from natural enemies depends on the enemies, the invader, and competition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0</w:t>
      </w:r>
      <w:r w:rsidRPr="00D86100">
        <w:t>, 10818-10828 (2020).</w:t>
      </w:r>
    </w:p>
    <w:p w14:paraId="2FB9EA5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0</w:t>
      </w:r>
      <w:r w:rsidRPr="00D86100">
        <w:tab/>
        <w:t xml:space="preserve">Kutakova, E., Meszarosova, L., Baldrian, P. &amp; Munzbergova, Z. Evaluating the role of biotic and chemical components of plant-soil feedback of primary successional plants. </w:t>
      </w:r>
      <w:r w:rsidRPr="00D86100">
        <w:rPr>
          <w:i/>
        </w:rPr>
        <w:t>Biol. Fertil. Soils</w:t>
      </w:r>
      <w:r w:rsidRPr="00D86100">
        <w:t xml:space="preserve"> </w:t>
      </w:r>
      <w:r w:rsidRPr="00D86100">
        <w:rPr>
          <w:b/>
        </w:rPr>
        <w:t>56</w:t>
      </w:r>
      <w:r w:rsidRPr="00D86100">
        <w:t>, 345-358 (2020).</w:t>
      </w:r>
    </w:p>
    <w:p w14:paraId="5DAD065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41</w:t>
      </w:r>
      <w:r w:rsidRPr="00D86100">
        <w:tab/>
        <w:t xml:space="preserve">Chen, E., Blaze, J. A., Smith, R. S., Peng, S. &amp; Byers, J. E. Freeze tolerance of poleward-spreading mangrove species weakened by soil properties of resident salt marsh competitor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8</w:t>
      </w:r>
      <w:r w:rsidRPr="00D86100">
        <w:t>, 1725-1737 (2020).</w:t>
      </w:r>
    </w:p>
    <w:p w14:paraId="0E29037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2</w:t>
      </w:r>
      <w:r w:rsidRPr="00D86100">
        <w:tab/>
        <w:t xml:space="preserve">Garrett, E. M. &amp; Gibson, D. J. Identifying sustainable grassland management approaches in response to the Invasive legume </w:t>
      </w:r>
      <w:r w:rsidRPr="00D86100">
        <w:rPr>
          <w:i/>
        </w:rPr>
        <w:t>Lespedeza cuneata</w:t>
      </w:r>
      <w:r w:rsidRPr="00D86100">
        <w:t xml:space="preserve">: A functional group approach. </w:t>
      </w:r>
      <w:r w:rsidRPr="00D86100">
        <w:rPr>
          <w:i/>
        </w:rPr>
        <w:t>Sustainability</w:t>
      </w:r>
      <w:r w:rsidRPr="00D86100">
        <w:t xml:space="preserve"> </w:t>
      </w:r>
      <w:r w:rsidRPr="00D86100">
        <w:rPr>
          <w:b/>
        </w:rPr>
        <w:t>12</w:t>
      </w:r>
      <w:r w:rsidRPr="00D86100">
        <w:t>, 5951 (2020).</w:t>
      </w:r>
    </w:p>
    <w:p w14:paraId="4B0C4DD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3</w:t>
      </w:r>
      <w:r w:rsidRPr="00D86100">
        <w:tab/>
        <w:t xml:space="preserve">Lance, A. C., Carrino-Kyker, S. R., Burke, D. J. &amp; Burns, J. H. Individual plant-soil feedback effects influence tree growth and rhizosphere fungal communities in a temperate forest restoration experiment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500 (2020).</w:t>
      </w:r>
    </w:p>
    <w:p w14:paraId="23D767E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4</w:t>
      </w:r>
      <w:r w:rsidRPr="00D86100">
        <w:tab/>
        <w:t xml:space="preserve">Peacher, M. D. &amp; Meiners, S. J. Inoculum handling alters the strength and direction of plant-microbe interaction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1</w:t>
      </w:r>
      <w:r w:rsidRPr="00D86100">
        <w:t>, e02994 (2020).</w:t>
      </w:r>
    </w:p>
    <w:p w14:paraId="1B0C48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5</w:t>
      </w:r>
      <w:r w:rsidRPr="00D86100">
        <w:tab/>
        <w:t xml:space="preserve">Oschrin, E. &amp; Reynolds, H. L. Interpreting pattern in plant-soil feedback experiments with co-occurring invasive species: a graphical framework and case study. </w:t>
      </w:r>
      <w:r w:rsidRPr="00D86100">
        <w:rPr>
          <w:i/>
        </w:rPr>
        <w:t>Diversity-Basel</w:t>
      </w:r>
      <w:r w:rsidRPr="00D86100">
        <w:t xml:space="preserve"> </w:t>
      </w:r>
      <w:r w:rsidRPr="00D86100">
        <w:rPr>
          <w:b/>
        </w:rPr>
        <w:t>12</w:t>
      </w:r>
      <w:r w:rsidRPr="00D86100">
        <w:t>, 201 (2020).</w:t>
      </w:r>
    </w:p>
    <w:p w14:paraId="53ABF9E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6</w:t>
      </w:r>
      <w:r w:rsidRPr="00D86100">
        <w:tab/>
        <w:t xml:space="preserve">Komatsu, K. J. &amp; Simms, E. L. Invasive legume management strategies differentially impact mutualist abundance and benefit to native and invasive hosts. </w:t>
      </w:r>
      <w:r w:rsidRPr="00D86100">
        <w:rPr>
          <w:i/>
        </w:rPr>
        <w:t>Restor. Ecol.</w:t>
      </w:r>
      <w:r w:rsidRPr="00D86100">
        <w:t xml:space="preserve"> </w:t>
      </w:r>
      <w:r w:rsidRPr="00D86100">
        <w:rPr>
          <w:b/>
        </w:rPr>
        <w:t>28</w:t>
      </w:r>
      <w:r w:rsidRPr="00D86100">
        <w:t>, 378-386 (2020).</w:t>
      </w:r>
    </w:p>
    <w:p w14:paraId="0F45486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7</w:t>
      </w:r>
      <w:r w:rsidRPr="00D86100">
        <w:tab/>
        <w:t>Zandt, D. I. t.</w:t>
      </w:r>
      <w:r w:rsidRPr="00D86100">
        <w:rPr>
          <w:i/>
        </w:rPr>
        <w:t xml:space="preserve"> et al.</w:t>
      </w:r>
      <w:r w:rsidRPr="00D86100">
        <w:t xml:space="preserve"> Local soil legacy effects in a multispecies grassland community are underlain by root foraging and soil nutrient availability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8</w:t>
      </w:r>
      <w:r w:rsidRPr="00D86100">
        <w:t>, 2243-2255 (2020).</w:t>
      </w:r>
    </w:p>
    <w:p w14:paraId="7B58401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48</w:t>
      </w:r>
      <w:r w:rsidRPr="00D86100">
        <w:tab/>
        <w:t>Wei, W.</w:t>
      </w:r>
      <w:r w:rsidRPr="00D86100">
        <w:rPr>
          <w:i/>
        </w:rPr>
        <w:t xml:space="preserve"> et al.</w:t>
      </w:r>
      <w:r w:rsidRPr="00D86100">
        <w:t xml:space="preserve"> Mixed evidence for plant-soil feedbacks in forest invasion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3</w:t>
      </w:r>
      <w:r w:rsidRPr="00D86100">
        <w:t>, 665-676 (2020).</w:t>
      </w:r>
    </w:p>
    <w:p w14:paraId="742BF21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49</w:t>
      </w:r>
      <w:r w:rsidRPr="00D86100">
        <w:tab/>
        <w:t xml:space="preserve">Phillips, M. L., Aronson, E. L., Maltz, M. R. &amp; Allen, E. B. Native and invasive inoculation sources modify fungal community assembly and biomass production of a chaparral shrub. </w:t>
      </w:r>
      <w:r w:rsidRPr="00D86100">
        <w:rPr>
          <w:i/>
        </w:rPr>
        <w:t xml:space="preserve">Appl. Soil Ecol. </w:t>
      </w:r>
      <w:r w:rsidRPr="00D86100">
        <w:rPr>
          <w:b/>
        </w:rPr>
        <w:t>147</w:t>
      </w:r>
      <w:r w:rsidRPr="00D86100">
        <w:t>, 103370 (2020).</w:t>
      </w:r>
    </w:p>
    <w:p w14:paraId="6D5C4D9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0</w:t>
      </w:r>
      <w:r w:rsidRPr="00D86100">
        <w:tab/>
        <w:t xml:space="preserve">Klinerová, T. &amp; Dostál, P. Nutrient-demanding species face less negative competition and plant-soil feedback effects in a nutrient-rich environment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25</w:t>
      </w:r>
      <w:r w:rsidRPr="00D86100">
        <w:t>, 1343-1354 (2020).</w:t>
      </w:r>
    </w:p>
    <w:p w14:paraId="30EE17C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1</w:t>
      </w:r>
      <w:r w:rsidRPr="00D86100">
        <w:tab/>
        <w:t xml:space="preserve">Heinen, R., Biere, A. &amp; Bezemer, T. M. Plant traits shape soil legacy effects on individual plant-insect interaction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9</w:t>
      </w:r>
      <w:r w:rsidRPr="00D86100">
        <w:t>, 261-273 (2020).</w:t>
      </w:r>
    </w:p>
    <w:p w14:paraId="16E4CED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2</w:t>
      </w:r>
      <w:r w:rsidRPr="00D86100">
        <w:tab/>
        <w:t xml:space="preserve">Aldorfova, A., Knobova, P. &amp; Munzbergova, Z. Plant-soil feedback contributes to predicting plant invasiveness of 68 alien plant species differing in invasive statu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129</w:t>
      </w:r>
      <w:r w:rsidRPr="00D86100">
        <w:t>, 1257-1270 (2020).</w:t>
      </w:r>
    </w:p>
    <w:p w14:paraId="138F40E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3</w:t>
      </w:r>
      <w:r w:rsidRPr="00D86100">
        <w:tab/>
        <w:t xml:space="preserve">Heinze, J., Wacker, A. &amp; Kulmatiski, A. Plant-soil feedback effects altered by aboveground herbivory explain plant species abundance in the landscape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1</w:t>
      </w:r>
      <w:r w:rsidRPr="00D86100">
        <w:t>, e03023 (2020).</w:t>
      </w:r>
    </w:p>
    <w:p w14:paraId="1C3E113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4</w:t>
      </w:r>
      <w:r w:rsidRPr="00D86100">
        <w:tab/>
        <w:t xml:space="preserve">Singh, M. &amp; Meyer, W. M., III. Plant-soil feedback effects on germination and growth of native and non-native species common across southern California. </w:t>
      </w:r>
      <w:r w:rsidRPr="00D86100">
        <w:rPr>
          <w:i/>
        </w:rPr>
        <w:t>Diversity-Basel</w:t>
      </w:r>
      <w:r w:rsidRPr="00D86100">
        <w:t xml:space="preserve"> </w:t>
      </w:r>
      <w:r w:rsidRPr="00D86100">
        <w:rPr>
          <w:b/>
        </w:rPr>
        <w:t>12</w:t>
      </w:r>
      <w:r w:rsidRPr="00D86100">
        <w:t>, 217 (2020).</w:t>
      </w:r>
    </w:p>
    <w:p w14:paraId="1EBA830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55</w:t>
      </w:r>
      <w:r w:rsidRPr="00D86100">
        <w:tab/>
        <w:t xml:space="preserve">Wang, Y., Ni, G., Hou, Y., Wang, Q. &amp; Huang, Q. Plant-soil feedbacks under resource limitation may not contribute to the invasion by annual Asteraceae plant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4</w:t>
      </w:r>
      <w:r w:rsidRPr="00D86100">
        <w:t>, 165-176 (2020).</w:t>
      </w:r>
    </w:p>
    <w:p w14:paraId="744A831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6</w:t>
      </w:r>
      <w:r w:rsidRPr="00D86100">
        <w:tab/>
        <w:t>Adu-Oppong, B.</w:t>
      </w:r>
      <w:r w:rsidRPr="00D86100">
        <w:rPr>
          <w:i/>
        </w:rPr>
        <w:t xml:space="preserve"> et al.</w:t>
      </w:r>
      <w:r w:rsidRPr="00D86100">
        <w:t xml:space="preserve"> Prairie plants harbor distinct and beneficial root-endophytic bacterial communities. </w:t>
      </w:r>
      <w:r w:rsidRPr="00D86100">
        <w:rPr>
          <w:i/>
        </w:rPr>
        <w:t>Plos One</w:t>
      </w:r>
      <w:r w:rsidRPr="00D86100">
        <w:t xml:space="preserve"> </w:t>
      </w:r>
      <w:r w:rsidRPr="00D86100">
        <w:rPr>
          <w:b/>
        </w:rPr>
        <w:t>15</w:t>
      </w:r>
      <w:r w:rsidRPr="00D86100">
        <w:t>, e0234537 (2020).</w:t>
      </w:r>
    </w:p>
    <w:p w14:paraId="3CF451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7</w:t>
      </w:r>
      <w:r w:rsidRPr="00D86100">
        <w:tab/>
        <w:t>Zhao, Y.-Z.</w:t>
      </w:r>
      <w:r w:rsidRPr="00D86100">
        <w:rPr>
          <w:i/>
        </w:rPr>
        <w:t xml:space="preserve"> et al.</w:t>
      </w:r>
      <w:r w:rsidRPr="00D86100">
        <w:t xml:space="preserve"> Release from below- and aboveground natural enemies contributes to invasion success of a temperate invader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52</w:t>
      </w:r>
      <w:r w:rsidRPr="00D86100">
        <w:t>, 19-28 (2020).</w:t>
      </w:r>
    </w:p>
    <w:p w14:paraId="05E8D1B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8</w:t>
      </w:r>
      <w:r w:rsidRPr="00D86100">
        <w:tab/>
        <w:t xml:space="preserve">Bennett, A. E., Rubert-Nason, K. R. &amp; Lindroth, R. L. Response of aspen genotypes to browsing damage is not influenced by soil community diversity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52</w:t>
      </w:r>
      <w:r w:rsidRPr="00D86100">
        <w:t>, 153-170 (2020).</w:t>
      </w:r>
    </w:p>
    <w:p w14:paraId="037AE87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59</w:t>
      </w:r>
      <w:r w:rsidRPr="00D86100">
        <w:tab/>
        <w:t xml:space="preserve">Manrubia, M., van der Putten, W. H., Weser, C. &amp; Veen, C. Rhizosphere and litter feedbacks to range-expanding plant species and related nativ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8</w:t>
      </w:r>
      <w:r w:rsidRPr="00D86100">
        <w:t>, 353-365 (2020).</w:t>
      </w:r>
    </w:p>
    <w:p w14:paraId="0140D69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0</w:t>
      </w:r>
      <w:r w:rsidRPr="00D86100">
        <w:tab/>
        <w:t>Jevon, F. V.</w:t>
      </w:r>
      <w:r w:rsidRPr="00D86100">
        <w:rPr>
          <w:i/>
        </w:rPr>
        <w:t xml:space="preserve"> et al.</w:t>
      </w:r>
      <w:r w:rsidRPr="00D86100">
        <w:t xml:space="preserve"> Seedling survival declines with increasing conspecific density in a common temperate tree. </w:t>
      </w:r>
      <w:r w:rsidRPr="00D86100">
        <w:rPr>
          <w:i/>
        </w:rPr>
        <w:t>Ecosphere</w:t>
      </w:r>
      <w:r w:rsidRPr="00D86100">
        <w:t xml:space="preserve"> </w:t>
      </w:r>
      <w:r w:rsidRPr="00D86100">
        <w:rPr>
          <w:b/>
        </w:rPr>
        <w:t>11</w:t>
      </w:r>
      <w:r w:rsidRPr="00D86100">
        <w:t>, e03292 (2020).</w:t>
      </w:r>
    </w:p>
    <w:p w14:paraId="0660CDE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1</w:t>
      </w:r>
      <w:r w:rsidRPr="00D86100">
        <w:tab/>
        <w:t xml:space="preserve">Howard, M. M., Kao-Kniffin, J. &amp; Kessler, A. Shifts in plant-microbe interactions over community succession and their effects on plant resistance to herbivores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26</w:t>
      </w:r>
      <w:r w:rsidRPr="00D86100">
        <w:t>, 1144-1157 (2020).</w:t>
      </w:r>
    </w:p>
    <w:p w14:paraId="1A4FE43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2</w:t>
      </w:r>
      <w:r w:rsidRPr="00D86100">
        <w:tab/>
        <w:t xml:space="preserve">Stein, C. &amp; Mangan, S. A. Soil biota increase the likelihood for coexistence among competing plant speci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1</w:t>
      </w:r>
      <w:r w:rsidRPr="00D86100">
        <w:t>, e03147 (2020).</w:t>
      </w:r>
    </w:p>
    <w:p w14:paraId="3E9C80A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63</w:t>
      </w:r>
      <w:r w:rsidRPr="00D86100">
        <w:tab/>
        <w:t xml:space="preserve">Xi, N., Bloor, J. M. G. &amp; Chu, C. Soil microbes alter seedling performance and biotic interactions under plant competition and contrasting light conditions. </w:t>
      </w:r>
      <w:r w:rsidRPr="00D86100">
        <w:rPr>
          <w:i/>
        </w:rPr>
        <w:t>Ann. Bot.</w:t>
      </w:r>
      <w:r w:rsidRPr="00D86100">
        <w:t xml:space="preserve"> </w:t>
      </w:r>
      <w:r w:rsidRPr="00D86100">
        <w:rPr>
          <w:b/>
        </w:rPr>
        <w:t>126</w:t>
      </w:r>
      <w:r w:rsidRPr="00D86100">
        <w:t>, 1089-1098 (2020).</w:t>
      </w:r>
    </w:p>
    <w:p w14:paraId="4503B10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4</w:t>
      </w:r>
      <w:r w:rsidRPr="00D86100">
        <w:tab/>
        <w:t xml:space="preserve">Montesinos, D. &amp; Callaway, R. M. Soil origin corresponds with variation in growth of an invasive </w:t>
      </w:r>
      <w:r w:rsidRPr="00D86100">
        <w:rPr>
          <w:i/>
        </w:rPr>
        <w:t>Centaurea</w:t>
      </w:r>
      <w:r w:rsidRPr="00D86100">
        <w:t xml:space="preserve">, but not of non-invasive congener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1</w:t>
      </w:r>
      <w:r w:rsidRPr="00D86100">
        <w:t>, e03141 (2020).</w:t>
      </w:r>
    </w:p>
    <w:p w14:paraId="0339258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5</w:t>
      </w:r>
      <w:r w:rsidRPr="00D86100">
        <w:tab/>
        <w:t xml:space="preserve">Crawford, K. M. &amp; Hawkes, C. V. Soil precipitation legacies influence intraspecific plant-soil feedback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1</w:t>
      </w:r>
      <w:r w:rsidRPr="00D86100">
        <w:t>, e03142 (2020).</w:t>
      </w:r>
    </w:p>
    <w:p w14:paraId="113850C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6</w:t>
      </w:r>
      <w:r w:rsidRPr="00D86100">
        <w:tab/>
        <w:t>Ma, H.-k.</w:t>
      </w:r>
      <w:r w:rsidRPr="00D86100">
        <w:rPr>
          <w:i/>
        </w:rPr>
        <w:t xml:space="preserve"> et al.</w:t>
      </w:r>
      <w:r w:rsidRPr="00D86100">
        <w:t xml:space="preserve"> Steering root microbiomes of a commercial horticultural crop with plant-soil feedbacks. </w:t>
      </w:r>
      <w:r w:rsidRPr="00D86100">
        <w:rPr>
          <w:i/>
        </w:rPr>
        <w:t xml:space="preserve">Appl. Soil Ecol. </w:t>
      </w:r>
      <w:r w:rsidRPr="00D86100">
        <w:rPr>
          <w:b/>
        </w:rPr>
        <w:t>150</w:t>
      </w:r>
      <w:r w:rsidRPr="00D86100">
        <w:t>, 103468 (2020).</w:t>
      </w:r>
    </w:p>
    <w:p w14:paraId="3042B9F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7</w:t>
      </w:r>
      <w:r w:rsidRPr="00D86100">
        <w:tab/>
        <w:t xml:space="preserve">Hannula, S. E., Ma, H.-K., Perez-Jaramillo, J. E., Pineda, A. &amp; Bezemer, T. M. Structure and ecological function of the soil microbiome affecting plant-soil feedbacks in the presence of a soil-borne pathogen. </w:t>
      </w:r>
      <w:r w:rsidRPr="00D86100">
        <w:rPr>
          <w:i/>
        </w:rPr>
        <w:t>Environ. Microbiol.</w:t>
      </w:r>
      <w:r w:rsidRPr="00D86100">
        <w:t xml:space="preserve"> </w:t>
      </w:r>
      <w:r w:rsidRPr="00D86100">
        <w:rPr>
          <w:b/>
        </w:rPr>
        <w:t>22</w:t>
      </w:r>
      <w:r w:rsidRPr="00D86100">
        <w:t>, 660-676 (2020).</w:t>
      </w:r>
    </w:p>
    <w:p w14:paraId="02EECCF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8</w:t>
      </w:r>
      <w:r w:rsidRPr="00D86100">
        <w:tab/>
        <w:t xml:space="preserve">Duchicela, J., Bever, J. D. &amp; Schultz, P. A. Symbionts as filters of plant colonization of islands: tests of expected patterns and environmental consequences in the galapagos. </w:t>
      </w:r>
      <w:r w:rsidRPr="00D86100">
        <w:rPr>
          <w:i/>
        </w:rPr>
        <w:t>Plants-Basel</w:t>
      </w:r>
      <w:r w:rsidRPr="00D86100">
        <w:t xml:space="preserve"> </w:t>
      </w:r>
      <w:r w:rsidRPr="00D86100">
        <w:rPr>
          <w:b/>
        </w:rPr>
        <w:t>9</w:t>
      </w:r>
      <w:r w:rsidRPr="00D86100">
        <w:t>, 74 (2020).</w:t>
      </w:r>
    </w:p>
    <w:p w14:paraId="24ABB78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69</w:t>
      </w:r>
      <w:r w:rsidRPr="00D86100">
        <w:tab/>
        <w:t>Martin-Robles, N.</w:t>
      </w:r>
      <w:r w:rsidRPr="00D86100">
        <w:rPr>
          <w:i/>
        </w:rPr>
        <w:t xml:space="preserve"> et al.</w:t>
      </w:r>
      <w:r w:rsidRPr="00D86100">
        <w:t xml:space="preserve"> Crops and their wild progenitors recruit beneficial and detrimental soil biota in opposing way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56</w:t>
      </w:r>
      <w:r w:rsidRPr="00D86100">
        <w:t>, 159-173 (2020).</w:t>
      </w:r>
    </w:p>
    <w:p w14:paraId="401C470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0</w:t>
      </w:r>
      <w:r w:rsidRPr="00D86100">
        <w:tab/>
        <w:t>Kaplan, I.</w:t>
      </w:r>
      <w:r w:rsidRPr="00D86100">
        <w:rPr>
          <w:i/>
        </w:rPr>
        <w:t xml:space="preserve"> et al.</w:t>
      </w:r>
      <w:r w:rsidRPr="00D86100">
        <w:t xml:space="preserve"> Phylogenetic farming: can evolutionary history predict crop rotation via the soil microbiome? </w:t>
      </w:r>
      <w:r w:rsidRPr="00D86100">
        <w:rPr>
          <w:i/>
        </w:rPr>
        <w:t>Evol. Appl.</w:t>
      </w:r>
      <w:r w:rsidRPr="00D86100">
        <w:t xml:space="preserve"> </w:t>
      </w:r>
      <w:r w:rsidRPr="00D86100">
        <w:rPr>
          <w:b/>
        </w:rPr>
        <w:t>13</w:t>
      </w:r>
      <w:r w:rsidRPr="00D86100">
        <w:t>, 1984-1999 (2020).</w:t>
      </w:r>
    </w:p>
    <w:p w14:paraId="06CDA1F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71</w:t>
      </w:r>
      <w:r w:rsidRPr="00D86100">
        <w:tab/>
        <w:t xml:space="preserve">Mushonga, K., Steyn, J. M., Swart, W. J. &amp; van der Waals, J. E. Plant-soil feedback responses of four dryland crop species under greenhouse conditions. </w:t>
      </w:r>
      <w:r w:rsidRPr="00D86100">
        <w:rPr>
          <w:i/>
        </w:rPr>
        <w:t>Plant-Environ. Interact.</w:t>
      </w:r>
      <w:r w:rsidRPr="00D86100">
        <w:t xml:space="preserve"> </w:t>
      </w:r>
      <w:r w:rsidRPr="00D86100">
        <w:rPr>
          <w:b/>
        </w:rPr>
        <w:t>1</w:t>
      </w:r>
      <w:r w:rsidRPr="00D86100">
        <w:t>, 181-195 (2020).</w:t>
      </w:r>
    </w:p>
    <w:p w14:paraId="13AFBE7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2</w:t>
      </w:r>
      <w:r w:rsidRPr="00D86100">
        <w:tab/>
        <w:t xml:space="preserve">Heinze, J. Herbivory by aboveground insects impacts plant root morphological trait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1</w:t>
      </w:r>
      <w:r w:rsidRPr="00D86100">
        <w:t>, 725-732 (2020).</w:t>
      </w:r>
    </w:p>
    <w:p w14:paraId="4CD1785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3</w:t>
      </w:r>
      <w:r w:rsidRPr="00D86100">
        <w:tab/>
        <w:t xml:space="preserve">Bennett, S. I., Howard, C., Albrecht, R., Smith-Ramesh, L. M. &amp; Reynolds, H. Simulated herbivory weakens plant-soil feedbacks in competitive mixtures of native and invasive woodland plants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7</w:t>
      </w:r>
      <w:r w:rsidRPr="00D86100">
        <w:t>, 497 (2020).</w:t>
      </w:r>
    </w:p>
    <w:p w14:paraId="34544ED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4</w:t>
      </w:r>
      <w:r w:rsidRPr="00D86100">
        <w:tab/>
        <w:t>Koorem, K.</w:t>
      </w:r>
      <w:r w:rsidRPr="00D86100">
        <w:rPr>
          <w:i/>
        </w:rPr>
        <w:t xml:space="preserve"> et al.</w:t>
      </w:r>
      <w:r w:rsidRPr="00D86100">
        <w:t xml:space="preserve"> Community-level interactions between plants and soil biota during range expansion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8</w:t>
      </w:r>
      <w:r w:rsidRPr="00D86100">
        <w:t>, 1860-1873 (2020).</w:t>
      </w:r>
    </w:p>
    <w:p w14:paraId="5D06E3F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5</w:t>
      </w:r>
      <w:r w:rsidRPr="00D86100">
        <w:tab/>
        <w:t xml:space="preserve">Pangesti, N., Pineda, A., Hannula, S. E. &amp; Bezemer, T. M. Soil inoculation alters the endosphere microbiome of chrysanthemum roots and leav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55</w:t>
      </w:r>
      <w:r w:rsidRPr="00D86100">
        <w:t>, 107-119 (2020).</w:t>
      </w:r>
    </w:p>
    <w:p w14:paraId="0DF94F9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6</w:t>
      </w:r>
      <w:r w:rsidRPr="00D86100">
        <w:tab/>
        <w:t>Menalled, U. D.</w:t>
      </w:r>
      <w:r w:rsidRPr="00D86100">
        <w:rPr>
          <w:i/>
        </w:rPr>
        <w:t xml:space="preserve"> et al.</w:t>
      </w:r>
      <w:r w:rsidRPr="00D86100">
        <w:t xml:space="preserve"> Soil-mediated effects on weed-crop competition: Elucidating the role of annual and perennial Intercrop diversity legacies. </w:t>
      </w:r>
      <w:r w:rsidRPr="00D86100">
        <w:rPr>
          <w:i/>
        </w:rPr>
        <w:t>Agronomy-Basel</w:t>
      </w:r>
      <w:r w:rsidRPr="00D86100">
        <w:t xml:space="preserve"> </w:t>
      </w:r>
      <w:r w:rsidRPr="00D86100">
        <w:rPr>
          <w:b/>
        </w:rPr>
        <w:t>10</w:t>
      </w:r>
      <w:r w:rsidRPr="00D86100">
        <w:t>, 1373 (2020).</w:t>
      </w:r>
    </w:p>
    <w:p w14:paraId="14215D0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7</w:t>
      </w:r>
      <w:r w:rsidRPr="00D86100">
        <w:tab/>
        <w:t>Hahl, T.</w:t>
      </w:r>
      <w:r w:rsidRPr="00D86100">
        <w:rPr>
          <w:i/>
        </w:rPr>
        <w:t xml:space="preserve"> et al.</w:t>
      </w:r>
      <w:r w:rsidRPr="00D86100">
        <w:t xml:space="preserve"> Plant responses to diversity-driven selection and associated rhizosphere microbial communities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34</w:t>
      </w:r>
      <w:r w:rsidRPr="00D86100">
        <w:t>, 707-722 (2020).</w:t>
      </w:r>
    </w:p>
    <w:p w14:paraId="4F86728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78</w:t>
      </w:r>
      <w:r w:rsidRPr="00D86100">
        <w:tab/>
        <w:t xml:space="preserve">Kostenko, O. &amp; Bezemer, T. M. Abiotic and biotic soil legacy effects of plant diversity on plant performance. </w:t>
      </w:r>
      <w:r w:rsidRPr="00D86100">
        <w:rPr>
          <w:i/>
        </w:rPr>
        <w:t>Front. Ecol. Evol.</w:t>
      </w:r>
      <w:r w:rsidRPr="00D86100">
        <w:t xml:space="preserve"> </w:t>
      </w:r>
      <w:r w:rsidRPr="00D86100">
        <w:rPr>
          <w:b/>
        </w:rPr>
        <w:t>8</w:t>
      </w:r>
      <w:r w:rsidRPr="00D86100">
        <w:t>, 451 (2020).</w:t>
      </w:r>
    </w:p>
    <w:p w14:paraId="45C90F8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79</w:t>
      </w:r>
      <w:r w:rsidRPr="00D86100">
        <w:tab/>
        <w:t>Bennett, J. A.</w:t>
      </w:r>
      <w:r w:rsidRPr="00D86100">
        <w:rPr>
          <w:i/>
        </w:rPr>
        <w:t xml:space="preserve"> et al.</w:t>
      </w:r>
      <w:r w:rsidRPr="00D86100">
        <w:t xml:space="preserve"> Resistance of soil biota and plant growth to disturbance increases with plant diversity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23</w:t>
      </w:r>
      <w:r w:rsidRPr="00D86100">
        <w:t>, 119-128 (2020).</w:t>
      </w:r>
    </w:p>
    <w:p w14:paraId="324CF87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0</w:t>
      </w:r>
      <w:r w:rsidRPr="00D86100">
        <w:tab/>
        <w:t xml:space="preserve">Beck, J. J. Variation in plant-soil interactions among temperate forest herb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2</w:t>
      </w:r>
      <w:r w:rsidRPr="00D86100">
        <w:t>, 1225-1238 (2021).</w:t>
      </w:r>
    </w:p>
    <w:p w14:paraId="1541C61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1</w:t>
      </w:r>
      <w:r w:rsidRPr="00D86100">
        <w:tab/>
        <w:t xml:space="preserve">Benning, J. W. &amp; Moeller, D. A. Microbes, mutualism, and range margins: testing the fitness consequences of soil microbial communities across and beyond a native plant's range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29</w:t>
      </w:r>
      <w:r w:rsidRPr="00D86100">
        <w:t>, 2886-2900 (2021).</w:t>
      </w:r>
    </w:p>
    <w:p w14:paraId="78EFEDC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2</w:t>
      </w:r>
      <w:r w:rsidRPr="00D86100">
        <w:tab/>
        <w:t xml:space="preserve">Borda, V., Longo, S., Marro, N. &amp; Urcelay, C. The global invader </w:t>
      </w:r>
      <w:r w:rsidRPr="00D86100">
        <w:rPr>
          <w:i/>
        </w:rPr>
        <w:t>Ligustrum lucidum</w:t>
      </w:r>
      <w:r w:rsidRPr="00D86100">
        <w:t xml:space="preserve"> accumulates beneficial arbuscular mycorrhizal fungi in a novel range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2</w:t>
      </w:r>
      <w:r w:rsidRPr="00D86100">
        <w:t>, 397-408 (2021).</w:t>
      </w:r>
    </w:p>
    <w:p w14:paraId="756645B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3</w:t>
      </w:r>
      <w:r w:rsidRPr="00D86100">
        <w:tab/>
        <w:t xml:space="preserve">Buerdsell, S. L., Milligan, B. G. &amp; Lehnhoff, E. </w:t>
      </w:r>
      <w:bookmarkStart w:id="32" w:name="OLE_LINK14"/>
      <w:r w:rsidRPr="00D86100">
        <w:t>A. Invasive plant benefits a native plant through plant-soil feedback but remains the superior competitor</w:t>
      </w:r>
      <w:bookmarkEnd w:id="32"/>
      <w:r w:rsidRPr="00D86100">
        <w:t xml:space="preserve">. </w:t>
      </w:r>
      <w:r w:rsidRPr="00D86100">
        <w:rPr>
          <w:i/>
        </w:rPr>
        <w:t>Neobiota</w:t>
      </w:r>
      <w:r w:rsidRPr="00D86100">
        <w:t xml:space="preserve"> 10.3897/neobiota.64.57746, 119-136 (2021).</w:t>
      </w:r>
    </w:p>
    <w:p w14:paraId="0FB7082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4</w:t>
      </w:r>
      <w:r w:rsidRPr="00D86100">
        <w:tab/>
        <w:t>Chen, P. D.</w:t>
      </w:r>
      <w:r w:rsidRPr="00D86100">
        <w:rPr>
          <w:i/>
        </w:rPr>
        <w:t xml:space="preserve"> et al.</w:t>
      </w:r>
      <w:r w:rsidRPr="00D86100">
        <w:t xml:space="preserve"> The effects of plant-soil feedback on invasion resistance are soil context dependent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7</w:t>
      </w:r>
      <w:r w:rsidRPr="00D86100">
        <w:t>, 213-222 (2021).</w:t>
      </w:r>
    </w:p>
    <w:p w14:paraId="1E3A074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5</w:t>
      </w:r>
      <w:r w:rsidRPr="00D86100">
        <w:tab/>
        <w:t xml:space="preserve">Connell, R. K., Zeglin, L. H. &amp; Blair, J. M. Plant legacies and soil microbial community dynamics control soil respiration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160</w:t>
      </w:r>
      <w:r w:rsidRPr="00D86100">
        <w:t>, 108350 (2021).</w:t>
      </w:r>
    </w:p>
    <w:p w14:paraId="060310C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6</w:t>
      </w:r>
      <w:r w:rsidRPr="00D86100">
        <w:tab/>
        <w:t xml:space="preserve">Coughlin, E. M., Shefferson, R. P., Clark, S. L. &amp; Wurzburger, N. Plant-soil feedbacks and the introduction of </w:t>
      </w:r>
      <w:r w:rsidRPr="00D86100">
        <w:rPr>
          <w:i/>
        </w:rPr>
        <w:t>Castanea</w:t>
      </w:r>
      <w:r w:rsidRPr="00D86100">
        <w:t xml:space="preserve"> (chestnut) hybrids to eastern North American forests. </w:t>
      </w:r>
      <w:r w:rsidRPr="00D86100">
        <w:rPr>
          <w:i/>
        </w:rPr>
        <w:t>Restor. Ecol.</w:t>
      </w:r>
      <w:r w:rsidRPr="00D86100">
        <w:t xml:space="preserve"> </w:t>
      </w:r>
      <w:r w:rsidRPr="00D86100">
        <w:rPr>
          <w:b/>
        </w:rPr>
        <w:t>29</w:t>
      </w:r>
      <w:r w:rsidRPr="00D86100">
        <w:t>, e13326 (2021).</w:t>
      </w:r>
    </w:p>
    <w:p w14:paraId="0E8E26D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87</w:t>
      </w:r>
      <w:r w:rsidRPr="00D86100">
        <w:tab/>
        <w:t xml:space="preserve">Davis, E. J., Grove, S., Haubensak, K. A. &amp; Parker, I. M. A widespread nitrogen-fixing invader experiences negative soil feedbacks despite enhancing the abundance of beneficial soil microb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62</w:t>
      </w:r>
      <w:r w:rsidRPr="00D86100">
        <w:t>, 257-271 (2021).</w:t>
      </w:r>
    </w:p>
    <w:p w14:paraId="51F1513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8</w:t>
      </w:r>
      <w:r w:rsidRPr="00D86100">
        <w:tab/>
        <w:t>De Long, J. R.</w:t>
      </w:r>
      <w:r w:rsidRPr="00D86100">
        <w:rPr>
          <w:i/>
        </w:rPr>
        <w:t xml:space="preserve"> et al.</w:t>
      </w:r>
      <w:r w:rsidRPr="00D86100">
        <w:t xml:space="preserve"> How plant-soil feedbacks influence the next generation of plants. </w:t>
      </w:r>
      <w:r w:rsidRPr="00D86100">
        <w:rPr>
          <w:i/>
        </w:rPr>
        <w:t>Ecol. Res.</w:t>
      </w:r>
      <w:r w:rsidRPr="00D86100">
        <w:t xml:space="preserve"> </w:t>
      </w:r>
      <w:r w:rsidRPr="00D86100">
        <w:rPr>
          <w:b/>
        </w:rPr>
        <w:t>36</w:t>
      </w:r>
      <w:r w:rsidRPr="00D86100">
        <w:t>, 32-44 (2021).</w:t>
      </w:r>
    </w:p>
    <w:p w14:paraId="1AFEC41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89</w:t>
      </w:r>
      <w:r w:rsidRPr="00D86100">
        <w:tab/>
        <w:t xml:space="preserve">Domínguez-Begines, J., Avila, J. M., García, L. V. &amp; Gómez-Aparicio, L. Disentangling the role of oomycete soil pathogens as drivers of plant-soil feedback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2</w:t>
      </w:r>
      <w:r w:rsidRPr="00D86100">
        <w:t>, e03430 (2021).</w:t>
      </w:r>
    </w:p>
    <w:p w14:paraId="61C9FB6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0</w:t>
      </w:r>
      <w:r w:rsidRPr="00D86100">
        <w:tab/>
        <w:t xml:space="preserve">Dostál, P. The temporal development of plant-soil feedback is contingent on competition and nutrient availability context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6</w:t>
      </w:r>
      <w:r w:rsidRPr="00D86100">
        <w:t>, 185-194 (2021).</w:t>
      </w:r>
    </w:p>
    <w:p w14:paraId="7B9B01D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1</w:t>
      </w:r>
      <w:r w:rsidRPr="00D86100">
        <w:tab/>
        <w:t xml:space="preserve">Esch, C. M. &amp; Kobe, R. K. Short-lived legacies of </w:t>
      </w:r>
      <w:r w:rsidRPr="00D86100">
        <w:rPr>
          <w:i/>
        </w:rPr>
        <w:t>Prunus serotina</w:t>
      </w:r>
      <w:r w:rsidRPr="00D86100">
        <w:t xml:space="preserve"> plant-soil feedback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6</w:t>
      </w:r>
      <w:r w:rsidRPr="00D86100">
        <w:t>, 529-538 (2021).</w:t>
      </w:r>
    </w:p>
    <w:p w14:paraId="1C0FD95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2</w:t>
      </w:r>
      <w:r w:rsidRPr="00D86100">
        <w:tab/>
        <w:t>Friman, J.</w:t>
      </w:r>
      <w:r w:rsidRPr="00D86100">
        <w:rPr>
          <w:i/>
        </w:rPr>
        <w:t xml:space="preserve"> et al.</w:t>
      </w:r>
      <w:r w:rsidRPr="00D86100">
        <w:t xml:space="preserve"> Shoot and root insect herbivory change the plant rhizosphere microbiome and affects cabbage-insect interactions through plant-soil feedback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32</w:t>
      </w:r>
      <w:r w:rsidRPr="00D86100">
        <w:t>, 2475-2490 (2021).</w:t>
      </w:r>
    </w:p>
    <w:p w14:paraId="0829D03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3</w:t>
      </w:r>
      <w:r w:rsidRPr="00D86100">
        <w:tab/>
        <w:t>Grenzer, J.</w:t>
      </w:r>
      <w:r w:rsidRPr="00D86100">
        <w:rPr>
          <w:i/>
        </w:rPr>
        <w:t xml:space="preserve"> et al.</w:t>
      </w:r>
      <w:r w:rsidRPr="00D86100">
        <w:t xml:space="preserve"> Moderate plant-soil feedbacks have small effects on the biodiversity-productivity relationship: a field experiment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1</w:t>
      </w:r>
      <w:r w:rsidRPr="00D86100">
        <w:t>, 11651-11663 (2021).</w:t>
      </w:r>
    </w:p>
    <w:p w14:paraId="41B40BF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4</w:t>
      </w:r>
      <w:r w:rsidRPr="00D86100">
        <w:tab/>
        <w:t>Idbella, M.</w:t>
      </w:r>
      <w:r w:rsidRPr="00D86100">
        <w:rPr>
          <w:i/>
        </w:rPr>
        <w:t xml:space="preserve"> et al.</w:t>
      </w:r>
      <w:r w:rsidRPr="00D86100">
        <w:t xml:space="preserve"> Contrasting effects of Rhizophagus irregularis versus bacterial and fungal seed endophytes on</w:t>
      </w:r>
      <w:r w:rsidRPr="00D86100">
        <w:rPr>
          <w:i/>
        </w:rPr>
        <w:t>Trifolium repens</w:t>
      </w:r>
      <w:r w:rsidRPr="00D86100">
        <w:t xml:space="preserve"> plant-soil feedback. </w:t>
      </w:r>
      <w:r w:rsidRPr="00D86100">
        <w:rPr>
          <w:i/>
        </w:rPr>
        <w:t>Mycorrhiza</w:t>
      </w:r>
      <w:r w:rsidRPr="00D86100">
        <w:t xml:space="preserve"> </w:t>
      </w:r>
      <w:r w:rsidRPr="00D86100">
        <w:rPr>
          <w:b/>
        </w:rPr>
        <w:t>31</w:t>
      </w:r>
      <w:r w:rsidRPr="00D86100">
        <w:t>, 103-115 (2021).</w:t>
      </w:r>
    </w:p>
    <w:p w14:paraId="20FDE08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395</w:t>
      </w:r>
      <w:r w:rsidRPr="00D86100">
        <w:tab/>
        <w:t xml:space="preserve">in 't Zandt, D., Herben, T., van den Brink, A., Visser, E. J. W. &amp; de Kroon, H. Species abundance fluctuations over 31 years are associated with plant-soil feedback in a species-rich mountain meadow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09</w:t>
      </w:r>
      <w:r w:rsidRPr="00D86100">
        <w:t>, 1511-1523 (2021).</w:t>
      </w:r>
    </w:p>
    <w:p w14:paraId="1ED2AEE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6</w:t>
      </w:r>
      <w:r w:rsidRPr="00D86100">
        <w:tab/>
        <w:t xml:space="preserve">Ke, P.-J., Zee, P. C. &amp; Fukami, T. Dynamic plant-soil microbe interactions: the neglected effect of soil conditioning time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31</w:t>
      </w:r>
      <w:r w:rsidRPr="00D86100">
        <w:t>, 1546-1558 (2021).</w:t>
      </w:r>
    </w:p>
    <w:p w14:paraId="6FE29B2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7</w:t>
      </w:r>
      <w:r w:rsidRPr="00D86100">
        <w:tab/>
        <w:t xml:space="preserve">Koorem, K., Wilschut, R. A., Weser, C. &amp; van der Putten, W. H. Disentangling nematode and arbuscular mycorrhizal fungal community effect on the growth of range-expanding </w:t>
      </w:r>
      <w:r w:rsidRPr="00D86100">
        <w:rPr>
          <w:i/>
        </w:rPr>
        <w:t xml:space="preserve">Centaurea stoebe </w:t>
      </w:r>
      <w:r w:rsidRPr="00D86100">
        <w:t xml:space="preserve">in original and new range soil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66</w:t>
      </w:r>
      <w:r w:rsidRPr="00D86100">
        <w:t>, 207-221 (2021).</w:t>
      </w:r>
    </w:p>
    <w:p w14:paraId="0CCF198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8</w:t>
      </w:r>
      <w:r w:rsidRPr="00D86100">
        <w:tab/>
        <w:t>Liu, Y., Medeiros, J. S. &amp; Burns, J. H. The soil biotic community protects</w:t>
      </w:r>
      <w:r w:rsidRPr="00D86100">
        <w:rPr>
          <w:i/>
        </w:rPr>
        <w:t xml:space="preserve"> Rhododendron </w:t>
      </w:r>
      <w:r w:rsidRPr="00D86100">
        <w:t>spp. across multiple clades from the oomycete</w:t>
      </w:r>
      <w:r w:rsidRPr="00D86100">
        <w:rPr>
          <w:i/>
        </w:rPr>
        <w:t xml:space="preserve"> Phytophthora cinnamomi </w:t>
      </w:r>
      <w:r w:rsidRPr="00D86100">
        <w:t xml:space="preserve">at a cost to plant growth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5</w:t>
      </w:r>
      <w:r w:rsidRPr="00D86100">
        <w:t>, 1-12 (2021).</w:t>
      </w:r>
    </w:p>
    <w:p w14:paraId="183B3B3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399</w:t>
      </w:r>
      <w:r w:rsidRPr="00D86100">
        <w:tab/>
        <w:t xml:space="preserve">Pan, Y., Yao, Z., Zhang, N. &amp; Veen, G. F. The role of soil-borne fungi in driving the coexistence of </w:t>
      </w:r>
      <w:r w:rsidRPr="00D86100">
        <w:rPr>
          <w:i/>
        </w:rPr>
        <w:t xml:space="preserve">Pinus massoniana </w:t>
      </w:r>
      <w:r w:rsidRPr="00D86100">
        <w:t xml:space="preserve">and </w:t>
      </w:r>
      <w:r w:rsidRPr="00D86100">
        <w:rPr>
          <w:i/>
        </w:rPr>
        <w:t xml:space="preserve">Lithocarpus glaber </w:t>
      </w:r>
      <w:r w:rsidRPr="00D86100">
        <w:t xml:space="preserve">in a subtropical forest via plant-soil feedback. </w:t>
      </w:r>
      <w:r w:rsidRPr="00D86100">
        <w:rPr>
          <w:i/>
        </w:rPr>
        <w:t>J. Plant Ecol.</w:t>
      </w:r>
      <w:r w:rsidRPr="00D86100">
        <w:t xml:space="preserve"> </w:t>
      </w:r>
      <w:r w:rsidRPr="00D86100">
        <w:rPr>
          <w:b/>
        </w:rPr>
        <w:t>14</w:t>
      </w:r>
      <w:r w:rsidRPr="00D86100">
        <w:t>, 1189-1203 (2021).</w:t>
      </w:r>
    </w:p>
    <w:p w14:paraId="73E7389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0</w:t>
      </w:r>
      <w:r w:rsidRPr="00D86100">
        <w:tab/>
        <w:t>Qin, F. &amp; Yu, S. Compatible mycorrhizal types contribute to a better design for mixed</w:t>
      </w:r>
      <w:r w:rsidRPr="00D86100">
        <w:rPr>
          <w:i/>
        </w:rPr>
        <w:t xml:space="preserve"> Eucalyptus</w:t>
      </w:r>
      <w:r w:rsidRPr="00D86100">
        <w:t xml:space="preserve"> plantations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12</w:t>
      </w:r>
      <w:r w:rsidRPr="00D86100">
        <w:t>, 616726 (2021).</w:t>
      </w:r>
    </w:p>
    <w:p w14:paraId="333D5C4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1</w:t>
      </w:r>
      <w:r w:rsidRPr="00D86100">
        <w:tab/>
        <w:t xml:space="preserve">Siefert, A., Friesen, M. L., Zillig, K. W., Aguilar, J. &amp; Strauss, S. Y. An experimental test of stabilizing forces in the field niche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2</w:t>
      </w:r>
      <w:r w:rsidRPr="00D86100">
        <w:t>, e03290 (2021).</w:t>
      </w:r>
    </w:p>
    <w:p w14:paraId="6126818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02</w:t>
      </w:r>
      <w:r w:rsidRPr="00D86100">
        <w:tab/>
        <w:t xml:space="preserve">Tang, X. F., Wei, C. Q., Gao, L. L., Jia, B. B. &amp; Lu, X. M. Similarity in fine-to-total root mass ratio leads to comparative plant-soil feedbacks between co-occurring native and invasive plants. </w:t>
      </w:r>
      <w:r w:rsidRPr="00D86100">
        <w:rPr>
          <w:i/>
        </w:rPr>
        <w:t>J. Plant Ecol.</w:t>
      </w:r>
      <w:r w:rsidRPr="00D86100">
        <w:t xml:space="preserve"> </w:t>
      </w:r>
      <w:r w:rsidRPr="00D86100">
        <w:rPr>
          <w:b/>
        </w:rPr>
        <w:t>14</w:t>
      </w:r>
      <w:r w:rsidRPr="00D86100">
        <w:t>, 33-43 (2021).</w:t>
      </w:r>
    </w:p>
    <w:p w14:paraId="77AA1FE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3</w:t>
      </w:r>
      <w:r w:rsidRPr="00D86100">
        <w:tab/>
        <w:t xml:space="preserve">Uddin, M. N., Asaeda, T., Sarkar, A., Ranawakage, V. P. &amp; Robinson, R. W. Conspecific and heterospecific plant-soil biota interactions of </w:t>
      </w:r>
      <w:r w:rsidRPr="00D86100">
        <w:rPr>
          <w:i/>
        </w:rPr>
        <w:t>Lonicera japonica</w:t>
      </w:r>
      <w:r w:rsidRPr="00D86100">
        <w:t xml:space="preserve"> in its native and introduced range: implications for invasion succes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2</w:t>
      </w:r>
      <w:r w:rsidRPr="00D86100">
        <w:t>, 1313-1324 (2021).</w:t>
      </w:r>
    </w:p>
    <w:p w14:paraId="2C0D63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4</w:t>
      </w:r>
      <w:r w:rsidRPr="00D86100">
        <w:tab/>
        <w:t>Wang, M.</w:t>
      </w:r>
      <w:r w:rsidRPr="00D86100">
        <w:rPr>
          <w:i/>
        </w:rPr>
        <w:t xml:space="preserve"> et al.</w:t>
      </w:r>
      <w:r w:rsidRPr="00D86100">
        <w:t xml:space="preserve"> An invasive plant rapidly increased the similarity of soil fungal pathogen communities. </w:t>
      </w:r>
      <w:r w:rsidRPr="00D86100">
        <w:rPr>
          <w:i/>
        </w:rPr>
        <w:t>Ann. Bot.</w:t>
      </w:r>
      <w:r w:rsidRPr="00D86100">
        <w:t xml:space="preserve"> </w:t>
      </w:r>
      <w:r w:rsidRPr="00D86100">
        <w:rPr>
          <w:b/>
        </w:rPr>
        <w:t>127</w:t>
      </w:r>
      <w:r w:rsidRPr="00D86100">
        <w:t>, 327-336 (2021).</w:t>
      </w:r>
    </w:p>
    <w:p w14:paraId="66CD19D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5</w:t>
      </w:r>
      <w:r w:rsidRPr="00D86100">
        <w:tab/>
        <w:t xml:space="preserve">Wang, X., Yan, B., Shi, L. &amp; Liu, G. Plant-soil feedback effects on the performance and functional traits of </w:t>
      </w:r>
      <w:r w:rsidRPr="00D86100">
        <w:rPr>
          <w:i/>
        </w:rPr>
        <w:t>Dodonaea viscosa</w:t>
      </w:r>
      <w:r w:rsidRPr="00D86100">
        <w:t xml:space="preserve"> in a dry-hot valley, China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2</w:t>
      </w:r>
      <w:r w:rsidRPr="00D86100">
        <w:t>, 1209-1224 (2021).</w:t>
      </w:r>
    </w:p>
    <w:p w14:paraId="445602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6</w:t>
      </w:r>
      <w:r w:rsidRPr="00D86100">
        <w:tab/>
        <w:t xml:space="preserve">Wilschut, R. A. &amp; van Kleunen, M. Drought alters plant-soil feedback effects on biomass allocation but not on plant performance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62</w:t>
      </w:r>
      <w:r w:rsidRPr="00D86100">
        <w:t>, 285-296 (2021).</w:t>
      </w:r>
    </w:p>
    <w:p w14:paraId="242779F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7</w:t>
      </w:r>
      <w:r w:rsidRPr="00D86100">
        <w:tab/>
        <w:t>Wolfsdorf, G.</w:t>
      </w:r>
      <w:r w:rsidRPr="00D86100">
        <w:rPr>
          <w:i/>
        </w:rPr>
        <w:t xml:space="preserve"> et al.</w:t>
      </w:r>
      <w:r w:rsidRPr="00D86100">
        <w:t xml:space="preserve"> Inoculum origin and soil legacy can shape plant-soil feedback outcomes for tropical grassland restoration. </w:t>
      </w:r>
      <w:r w:rsidRPr="00D86100">
        <w:rPr>
          <w:i/>
        </w:rPr>
        <w:t>Restor. Ecol.</w:t>
      </w:r>
      <w:r w:rsidRPr="00D86100">
        <w:t xml:space="preserve"> </w:t>
      </w:r>
      <w:r w:rsidRPr="00D86100">
        <w:rPr>
          <w:b/>
        </w:rPr>
        <w:t>29</w:t>
      </w:r>
      <w:r w:rsidRPr="00D86100">
        <w:t>, e13455 (2021).</w:t>
      </w:r>
    </w:p>
    <w:p w14:paraId="0B24A8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8</w:t>
      </w:r>
      <w:r w:rsidRPr="00D86100">
        <w:tab/>
        <w:t xml:space="preserve">Xu, Z., Guo, X., Caplan, J. S., Li, M. &amp; Guo, W. Novel plant-soil feedbacks drive adaption of invasive plants to soil legacies of native plants under nitrogen deposition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67</w:t>
      </w:r>
      <w:r w:rsidRPr="00D86100">
        <w:t>, 47-65 (2021).</w:t>
      </w:r>
    </w:p>
    <w:p w14:paraId="5F3A5F1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09</w:t>
      </w:r>
      <w:r w:rsidRPr="00D86100">
        <w:tab/>
        <w:t>Zhang, J.</w:t>
      </w:r>
      <w:r w:rsidRPr="00D86100">
        <w:rPr>
          <w:i/>
        </w:rPr>
        <w:t xml:space="preserve"> et al.</w:t>
      </w:r>
      <w:r w:rsidRPr="00D86100">
        <w:t xml:space="preserve"> Plant-microbial feedback in secondary succession of semiarid grasslands. </w:t>
      </w:r>
      <w:r w:rsidRPr="00D86100">
        <w:rPr>
          <w:i/>
        </w:rPr>
        <w:t>Sci. Total Environ.</w:t>
      </w:r>
      <w:r w:rsidRPr="00D86100">
        <w:t xml:space="preserve"> </w:t>
      </w:r>
      <w:r w:rsidRPr="00D86100">
        <w:rPr>
          <w:b/>
        </w:rPr>
        <w:t>760</w:t>
      </w:r>
      <w:r w:rsidRPr="00D86100">
        <w:t>, 143389 (2021).</w:t>
      </w:r>
    </w:p>
    <w:p w14:paraId="375A081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10</w:t>
      </w:r>
      <w:r w:rsidRPr="00D86100">
        <w:tab/>
        <w:t xml:space="preserve">Zhang, J., Vrieling, K., Klinkhamer, P. G. L. &amp; Bezemer, T. M. Exogenous application of plant defense hormones alters the effects of live soils on plant performance. </w:t>
      </w:r>
      <w:r w:rsidRPr="00D86100">
        <w:rPr>
          <w:i/>
        </w:rPr>
        <w:t>Basic Appl. Ecol.</w:t>
      </w:r>
      <w:r w:rsidRPr="00D86100">
        <w:t xml:space="preserve"> </w:t>
      </w:r>
      <w:r w:rsidRPr="00D86100">
        <w:rPr>
          <w:b/>
        </w:rPr>
        <w:t>56</w:t>
      </w:r>
      <w:r w:rsidRPr="00D86100">
        <w:t>, 144-155 (2021).</w:t>
      </w:r>
    </w:p>
    <w:p w14:paraId="19C810C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1</w:t>
      </w:r>
      <w:r w:rsidRPr="00D86100">
        <w:tab/>
        <w:t>Cadot, S.</w:t>
      </w:r>
      <w:r w:rsidRPr="00D86100">
        <w:rPr>
          <w:i/>
        </w:rPr>
        <w:t xml:space="preserve"> et al.</w:t>
      </w:r>
      <w:r w:rsidRPr="00D86100">
        <w:t xml:space="preserve"> Soil composition and plant genotype determine benzoxazinoid-mediated plant-soil feedbacks in cereals. </w:t>
      </w:r>
      <w:r w:rsidRPr="00D86100">
        <w:rPr>
          <w:i/>
        </w:rPr>
        <w:t>Plant Cell Environ.</w:t>
      </w:r>
      <w:r w:rsidRPr="00D86100">
        <w:t xml:space="preserve"> </w:t>
      </w:r>
      <w:r w:rsidRPr="00D86100">
        <w:rPr>
          <w:b/>
        </w:rPr>
        <w:t>44</w:t>
      </w:r>
      <w:r w:rsidRPr="00D86100">
        <w:t>, 3502-3514 (2021).</w:t>
      </w:r>
    </w:p>
    <w:p w14:paraId="76D1915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2</w:t>
      </w:r>
      <w:r w:rsidRPr="00D86100">
        <w:tab/>
        <w:t>Kumar, A.</w:t>
      </w:r>
      <w:r w:rsidRPr="00D86100">
        <w:rPr>
          <w:i/>
        </w:rPr>
        <w:t xml:space="preserve"> et al.</w:t>
      </w:r>
      <w:r w:rsidRPr="00D86100">
        <w:t xml:space="preserve"> Gone and forgotten: Facilitative effects of intercropping combinations did not carry over to affect barley performance in a follow-up crop rotation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67</w:t>
      </w:r>
      <w:r w:rsidRPr="00D86100">
        <w:t>, 405-419 (2021).</w:t>
      </w:r>
    </w:p>
    <w:p w14:paraId="07F596A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3</w:t>
      </w:r>
      <w:r w:rsidRPr="00D86100">
        <w:tab/>
        <w:t xml:space="preserve">Hassan, K., Carrillo, Y. &amp; Nielsen, U. N. The effect of prolonged drought legacies on plant-soil feedbacks. </w:t>
      </w:r>
      <w:r w:rsidRPr="00D86100">
        <w:rPr>
          <w:i/>
        </w:rPr>
        <w:t>J. Veg. Sci.</w:t>
      </w:r>
      <w:r w:rsidRPr="00D86100">
        <w:t xml:space="preserve"> </w:t>
      </w:r>
      <w:r w:rsidRPr="00D86100">
        <w:rPr>
          <w:b/>
        </w:rPr>
        <w:t>32</w:t>
      </w:r>
      <w:r w:rsidRPr="00D86100">
        <w:t>, e13100 (2021).</w:t>
      </w:r>
    </w:p>
    <w:p w14:paraId="2C9C7F4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4</w:t>
      </w:r>
      <w:r w:rsidRPr="00D86100">
        <w:tab/>
        <w:t>Jongen, R.</w:t>
      </w:r>
      <w:r w:rsidRPr="00D86100">
        <w:rPr>
          <w:i/>
        </w:rPr>
        <w:t xml:space="preserve"> et al.</w:t>
      </w:r>
      <w:r w:rsidRPr="00D86100">
        <w:t xml:space="preserve"> Plant community legacy effects on nutrient cycling, fungal decomposer communities and decomposition in a temperate grassland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163</w:t>
      </w:r>
      <w:r w:rsidRPr="00D86100">
        <w:t>, 108450 (2021).</w:t>
      </w:r>
    </w:p>
    <w:p w14:paraId="2B7E459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5</w:t>
      </w:r>
      <w:r w:rsidRPr="00D86100">
        <w:tab/>
        <w:t xml:space="preserve">Dietrich, P., Eisenhauer, N., Otto, P. &amp; Roscher, C. Plant history and soil history jointly influence the selection environment for plant species in a long-term grassland biodiversity experiment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1</w:t>
      </w:r>
      <w:r w:rsidRPr="00D86100">
        <w:t>, 8156-8169 (2021).</w:t>
      </w:r>
    </w:p>
    <w:p w14:paraId="1314BED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6</w:t>
      </w:r>
      <w:r w:rsidRPr="00D86100">
        <w:tab/>
        <w:t>Xue, W.</w:t>
      </w:r>
      <w:r w:rsidRPr="00D86100">
        <w:rPr>
          <w:i/>
        </w:rPr>
        <w:t xml:space="preserve"> et al.</w:t>
      </w:r>
      <w:r w:rsidRPr="00D86100">
        <w:t xml:space="preserve"> Contrasting effects of plant-soil feedbacks on growth and morphology of physically-connected daughter and mother ramets in two clonal plant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72</w:t>
      </w:r>
      <w:r w:rsidRPr="00D86100">
        <w:t>, 479-489 (2022).</w:t>
      </w:r>
    </w:p>
    <w:p w14:paraId="12A43CA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17</w:t>
      </w:r>
      <w:r w:rsidRPr="00D86100">
        <w:tab/>
        <w:t>Terrazas, R. A.</w:t>
      </w:r>
      <w:r w:rsidRPr="00D86100">
        <w:rPr>
          <w:i/>
        </w:rPr>
        <w:t xml:space="preserve"> et al.</w:t>
      </w:r>
      <w:r w:rsidRPr="00D86100">
        <w:t xml:space="preserve"> Defining composition and function of the rhizosphere microbiota of barley genotypes exposed to growth-limiting nitrogen supplies. </w:t>
      </w:r>
      <w:r w:rsidRPr="00D86100">
        <w:rPr>
          <w:i/>
        </w:rPr>
        <w:t>Msystems</w:t>
      </w:r>
      <w:r w:rsidRPr="00D86100">
        <w:t xml:space="preserve"> </w:t>
      </w:r>
      <w:r w:rsidRPr="00D86100">
        <w:rPr>
          <w:b/>
        </w:rPr>
        <w:t>7</w:t>
      </w:r>
      <w:r w:rsidRPr="00D86100">
        <w:t>, e0093422 (2022).</w:t>
      </w:r>
    </w:p>
    <w:p w14:paraId="40FCAAE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8</w:t>
      </w:r>
      <w:r w:rsidRPr="00D86100">
        <w:tab/>
        <w:t xml:space="preserve">Huangfu, C., Zhang, L. &amp; Hui, D. Density-dependent plant-soil feedbacks of two plant species affected by plant competition. </w:t>
      </w:r>
      <w:r w:rsidRPr="00D86100">
        <w:rPr>
          <w:i/>
        </w:rPr>
        <w:t>Sci. Total Environ.</w:t>
      </w:r>
      <w:r w:rsidRPr="00D86100">
        <w:t xml:space="preserve"> </w:t>
      </w:r>
      <w:r w:rsidRPr="00D86100">
        <w:rPr>
          <w:b/>
        </w:rPr>
        <w:t>807</w:t>
      </w:r>
      <w:r w:rsidRPr="00D86100">
        <w:t>, 150908 (2022).</w:t>
      </w:r>
    </w:p>
    <w:p w14:paraId="30B3A07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19</w:t>
      </w:r>
      <w:r w:rsidRPr="00D86100">
        <w:tab/>
        <w:t xml:space="preserve">Buchenau, N., van Kleunen, M. &amp; Wilschut, R. A. Direct and legacy-mediated drought effects on plant performance are species-specific and depend on soil community composition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2022</w:t>
      </w:r>
      <w:r w:rsidRPr="00D86100">
        <w:t>, e08959 (2022).</w:t>
      </w:r>
    </w:p>
    <w:p w14:paraId="0572284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0</w:t>
      </w:r>
      <w:r w:rsidRPr="00D86100">
        <w:tab/>
        <w:t xml:space="preserve">Lozano, Y. M., Aguilar-Trigueros, C. A., Ospina, J. M. &amp; Rillig, M. C. Drought legacy effects on root morphological traits and plant biomass via soil biota feedback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36</w:t>
      </w:r>
      <w:r w:rsidRPr="00D86100">
        <w:t>, 222-234 (2022).</w:t>
      </w:r>
    </w:p>
    <w:p w14:paraId="0EBD6BC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1</w:t>
      </w:r>
      <w:r w:rsidRPr="00D86100">
        <w:tab/>
        <w:t xml:space="preserve">Munoz-Ucros, J., Wilhelm, R. C., Buckley, D. H. &amp; Bauerle, T. L. Drought legacy in rhizosphere bacterial communities alters subsequent plant performance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71</w:t>
      </w:r>
      <w:r w:rsidRPr="00D86100">
        <w:t>, 443-461 (2022).</w:t>
      </w:r>
    </w:p>
    <w:p w14:paraId="1954EFF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2</w:t>
      </w:r>
      <w:r w:rsidRPr="00D86100">
        <w:tab/>
        <w:t>He, H.</w:t>
      </w:r>
      <w:r w:rsidRPr="00D86100">
        <w:rPr>
          <w:i/>
        </w:rPr>
        <w:t xml:space="preserve"> et al.</w:t>
      </w:r>
      <w:r w:rsidRPr="00D86100">
        <w:t xml:space="preserve"> Effects of different soils on the biomass and photosynthesis of </w:t>
      </w:r>
      <w:r w:rsidRPr="00D86100">
        <w:rPr>
          <w:i/>
        </w:rPr>
        <w:t>Rumex nepalensis</w:t>
      </w:r>
      <w:r w:rsidRPr="00D86100">
        <w:t xml:space="preserve"> in subalpine region of southwestern China. </w:t>
      </w:r>
      <w:r w:rsidRPr="00D86100">
        <w:rPr>
          <w:i/>
        </w:rPr>
        <w:t>Forests</w:t>
      </w:r>
      <w:r w:rsidRPr="00D86100">
        <w:t xml:space="preserve"> </w:t>
      </w:r>
      <w:r w:rsidRPr="00D86100">
        <w:rPr>
          <w:b/>
        </w:rPr>
        <w:t>13</w:t>
      </w:r>
      <w:r w:rsidRPr="00D86100">
        <w:t>, 73 (2022).</w:t>
      </w:r>
    </w:p>
    <w:p w14:paraId="74B004D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3</w:t>
      </w:r>
      <w:r w:rsidRPr="00D86100">
        <w:tab/>
        <w:t xml:space="preserve">Aldorfová, A., Dostálek, T. &amp; Münzbergová, Z. Effects of soil conditioning, root and shoot litter addition interact to determine the intensity of plant-soil feedback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2022</w:t>
      </w:r>
      <w:r w:rsidRPr="00D86100">
        <w:t>, e09025 (2022).</w:t>
      </w:r>
    </w:p>
    <w:p w14:paraId="7E4D14F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4</w:t>
      </w:r>
      <w:r w:rsidRPr="00D86100">
        <w:tab/>
        <w:t>Jevon, F. V.</w:t>
      </w:r>
      <w:r w:rsidRPr="00D86100">
        <w:rPr>
          <w:i/>
        </w:rPr>
        <w:t xml:space="preserve"> et al.</w:t>
      </w:r>
      <w:r w:rsidRPr="00D86100">
        <w:t xml:space="preserve"> Experimental and observational evidence of negative conspecific density dependence in temperate ectomycorrhizal trees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3</w:t>
      </w:r>
      <w:r w:rsidRPr="00D86100">
        <w:t>, e3808 (2022).</w:t>
      </w:r>
    </w:p>
    <w:p w14:paraId="5B9CB1B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25</w:t>
      </w:r>
      <w:r w:rsidRPr="00D86100">
        <w:tab/>
        <w:t>Luo, L.</w:t>
      </w:r>
      <w:r w:rsidRPr="00D86100">
        <w:rPr>
          <w:i/>
        </w:rPr>
        <w:t xml:space="preserve"> et al.</w:t>
      </w:r>
      <w:r w:rsidRPr="00D86100">
        <w:t xml:space="preserve"> Foliar pathogen infection manipulates soil health through root exudate-modified rhizosphere microbiome. </w:t>
      </w:r>
      <w:r w:rsidRPr="00D86100">
        <w:rPr>
          <w:i/>
        </w:rPr>
        <w:t>Microbiol. Spectr.</w:t>
      </w:r>
      <w:r w:rsidRPr="00D86100">
        <w:t xml:space="preserve"> </w:t>
      </w:r>
      <w:r w:rsidRPr="00D86100">
        <w:rPr>
          <w:b/>
        </w:rPr>
        <w:t>10</w:t>
      </w:r>
      <w:r w:rsidRPr="00D86100">
        <w:t>, e0241822 (2022).</w:t>
      </w:r>
    </w:p>
    <w:p w14:paraId="6CA120C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6</w:t>
      </w:r>
      <w:r w:rsidRPr="00D86100">
        <w:tab/>
        <w:t xml:space="preserve">Cowan, J. A., Grady, K. C., Dijkstra, P., Schwartz, E. &amp; Gehring, C. A. Invasive and native grasses exert negative plant-soil feedbacks on the woody shrub </w:t>
      </w:r>
      <w:r w:rsidRPr="00D86100">
        <w:rPr>
          <w:i/>
        </w:rPr>
        <w:t>Artemisia tridentata</w:t>
      </w:r>
      <w:r w:rsidRPr="00D86100">
        <w:t xml:space="preserve">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9</w:t>
      </w:r>
      <w:r w:rsidRPr="00D86100">
        <w:t>, 1007-1019 (2022).</w:t>
      </w:r>
    </w:p>
    <w:p w14:paraId="4907407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7</w:t>
      </w:r>
      <w:r w:rsidRPr="00D86100">
        <w:tab/>
        <w:t xml:space="preserve">Van Nuland, M. E. E., Ke, P. J., Wan, J. &amp; Peay, K. G. G. Mycorrhizal nutrient acquisition strategies shape tree competition and coexistence dynamic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1</w:t>
      </w:r>
      <w:r w:rsidRPr="00D86100">
        <w:t>, 564-577 (2022).</w:t>
      </w:r>
    </w:p>
    <w:p w14:paraId="0AF405C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8</w:t>
      </w:r>
      <w:r w:rsidRPr="00D86100">
        <w:tab/>
        <w:t xml:space="preserve">Mueller, T. L., Karlsen-Ayala, E., Moeller, D. A. &amp; Bellemare, J. Of mutualism and migration: will interactions with novel ericoid mycorrhizal communities help or hinder northward Rhododendron range shifts?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198</w:t>
      </w:r>
      <w:r w:rsidRPr="00D86100">
        <w:t>, 839-852 (2022).</w:t>
      </w:r>
    </w:p>
    <w:p w14:paraId="446C225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29</w:t>
      </w:r>
      <w:r w:rsidRPr="00D86100">
        <w:tab/>
        <w:t xml:space="preserve">Oduor, A. M. O., Adomako, M. O., Yuan, Y. G. &amp; Li, J. M. Older populations of the invader </w:t>
      </w:r>
      <w:r w:rsidRPr="00D86100">
        <w:rPr>
          <w:i/>
        </w:rPr>
        <w:t>Solidago canadensis</w:t>
      </w:r>
      <w:r w:rsidRPr="00D86100">
        <w:t xml:space="preserve"> exhibit stronger positive plant-soil feedbacks and competitive ability in China. </w:t>
      </w:r>
      <w:r w:rsidRPr="00D86100">
        <w:rPr>
          <w:i/>
        </w:rPr>
        <w:t>Am. J. Bot.</w:t>
      </w:r>
      <w:r w:rsidRPr="00D86100">
        <w:t xml:space="preserve"> </w:t>
      </w:r>
      <w:r w:rsidRPr="00D86100">
        <w:rPr>
          <w:b/>
        </w:rPr>
        <w:t>109</w:t>
      </w:r>
      <w:r w:rsidRPr="00D86100">
        <w:t>, 1230-1241 (2022).</w:t>
      </w:r>
    </w:p>
    <w:p w14:paraId="0F7E19A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0</w:t>
      </w:r>
      <w:r w:rsidRPr="00D86100">
        <w:tab/>
        <w:t xml:space="preserve">Jiang, Y., Wang, Z., Chu, C., Kembel, S. W. &amp; He, F. Phylogenetic dependence of plant-soil feedback promotes rare species in a subtropical forest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0</w:t>
      </w:r>
      <w:r w:rsidRPr="00D86100">
        <w:t>, 1237-1246 (2022).</w:t>
      </w:r>
    </w:p>
    <w:p w14:paraId="446CDF6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1</w:t>
      </w:r>
      <w:r w:rsidRPr="00D86100">
        <w:tab/>
        <w:t xml:space="preserve">Bickford, W. A., Goldberg, D. E., Zak, D. R., Snow, D. S. &amp; Kowalski, K. P. Plant effects on and response to soil microbes in native and non-native </w:t>
      </w:r>
      <w:r w:rsidRPr="00D86100">
        <w:rPr>
          <w:i/>
        </w:rPr>
        <w:t>Phragmites australis</w:t>
      </w:r>
      <w:r w:rsidRPr="00D86100">
        <w:t xml:space="preserve">. </w:t>
      </w:r>
      <w:r w:rsidRPr="00D86100">
        <w:rPr>
          <w:i/>
        </w:rPr>
        <w:t>Ecol. Appl.</w:t>
      </w:r>
      <w:r w:rsidRPr="00D86100">
        <w:t xml:space="preserve"> </w:t>
      </w:r>
      <w:r w:rsidRPr="00D86100">
        <w:rPr>
          <w:b/>
        </w:rPr>
        <w:t>32</w:t>
      </w:r>
      <w:r w:rsidRPr="00D86100">
        <w:t>, e2565 (2022).</w:t>
      </w:r>
    </w:p>
    <w:p w14:paraId="382C961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32</w:t>
      </w:r>
      <w:r w:rsidRPr="00D86100">
        <w:tab/>
        <w:t>in 't Zandt, D.</w:t>
      </w:r>
      <w:r w:rsidRPr="00D86100">
        <w:rPr>
          <w:i/>
        </w:rPr>
        <w:t xml:space="preserve"> et al.</w:t>
      </w:r>
      <w:r w:rsidRPr="00D86100">
        <w:t xml:space="preserve"> Plant life-history traits rather than soil legacies determine colonisation of soil patches in a multi-species grassland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0</w:t>
      </w:r>
      <w:r w:rsidRPr="00D86100">
        <w:t>, 889-901 (2022).</w:t>
      </w:r>
    </w:p>
    <w:p w14:paraId="5DC9601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3</w:t>
      </w:r>
      <w:r w:rsidRPr="00D86100">
        <w:tab/>
        <w:t>Foster, B. S.</w:t>
      </w:r>
      <w:r w:rsidRPr="00D86100">
        <w:rPr>
          <w:i/>
        </w:rPr>
        <w:t xml:space="preserve"> et al.</w:t>
      </w:r>
      <w:r w:rsidRPr="00D86100">
        <w:t xml:space="preserve"> Plant performance responds to intraspecific variation in soil inocula from individual </w:t>
      </w:r>
      <w:r w:rsidRPr="00D86100">
        <w:rPr>
          <w:i/>
        </w:rPr>
        <w:t xml:space="preserve">Solidago </w:t>
      </w:r>
      <w:r w:rsidRPr="00D86100">
        <w:t xml:space="preserve">clones. </w:t>
      </w:r>
      <w:r w:rsidRPr="00D86100">
        <w:rPr>
          <w:i/>
        </w:rPr>
        <w:t>Plant Ecol.</w:t>
      </w:r>
      <w:r w:rsidRPr="00D86100">
        <w:t xml:space="preserve"> </w:t>
      </w:r>
      <w:r w:rsidRPr="00D86100">
        <w:rPr>
          <w:b/>
        </w:rPr>
        <w:t>223</w:t>
      </w:r>
      <w:r w:rsidRPr="00D86100">
        <w:t>, 201-212 (2022).</w:t>
      </w:r>
    </w:p>
    <w:p w14:paraId="3C85EA2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4</w:t>
      </w:r>
      <w:r w:rsidRPr="00D86100">
        <w:tab/>
        <w:t>Bennion, L. &amp; Ward, D. Plant-soil feedback from eastern redcedar (</w:t>
      </w:r>
      <w:r w:rsidRPr="00D86100">
        <w:rPr>
          <w:i/>
        </w:rPr>
        <w:t>Juniperus virginiana</w:t>
      </w:r>
      <w:r w:rsidRPr="00D86100">
        <w:t xml:space="preserve">) inhibits the growth of grasses in encroaching range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2</w:t>
      </w:r>
      <w:r w:rsidRPr="00D86100">
        <w:t>, e9400 (2022).</w:t>
      </w:r>
    </w:p>
    <w:p w14:paraId="5B72C5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5</w:t>
      </w:r>
      <w:r w:rsidRPr="00D86100">
        <w:tab/>
        <w:t>Wang, Y.</w:t>
      </w:r>
      <w:r w:rsidRPr="00D86100">
        <w:rPr>
          <w:i/>
        </w:rPr>
        <w:t xml:space="preserve"> et al.</w:t>
      </w:r>
      <w:r w:rsidRPr="00D86100">
        <w:t xml:space="preserve"> Plant-soil feedback of the invasive </w:t>
      </w:r>
      <w:r w:rsidRPr="00D86100">
        <w:rPr>
          <w:i/>
        </w:rPr>
        <w:t>Sorghum halepense</w:t>
      </w:r>
      <w:r w:rsidRPr="00D86100">
        <w:t xml:space="preserve"> on Hainan island, China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24</w:t>
      </w:r>
      <w:r w:rsidRPr="00D86100">
        <w:t>, 1527-1537 (2022).</w:t>
      </w:r>
    </w:p>
    <w:p w14:paraId="167C71A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6</w:t>
      </w:r>
      <w:r w:rsidRPr="00D86100">
        <w:tab/>
        <w:t xml:space="preserve">Xu, H., Qu, Q., Wang, Z., Xue, S. &amp; Xu, Z. Plant-soil-enzyme C-N-P stoichiometry and microbial nutrient limitation responses to plant-soil feedbacks during community succession: a 3-year pot experiment in China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13</w:t>
      </w:r>
      <w:r w:rsidRPr="00D86100">
        <w:t>, 1009886 (2022).</w:t>
      </w:r>
    </w:p>
    <w:p w14:paraId="4AC5F33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7</w:t>
      </w:r>
      <w:r w:rsidRPr="00D86100">
        <w:tab/>
        <w:t xml:space="preserve">Hassan, K., Carrillo, Y. &amp; Nielsen, U. N. Prolonged drought causes negative plant-soil feedbacks in grassland species under field conditions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172</w:t>
      </w:r>
      <w:r w:rsidRPr="00D86100">
        <w:t>, 108772 (2022).</w:t>
      </w:r>
    </w:p>
    <w:p w14:paraId="00ED164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8</w:t>
      </w:r>
      <w:r w:rsidRPr="00D86100">
        <w:tab/>
        <w:t xml:space="preserve">Du, E., Chen, Y., Li, Y., Sun, Z. &amp; Gui, F. Rhizospheric </w:t>
      </w:r>
      <w:r w:rsidRPr="00D86100">
        <w:rPr>
          <w:i/>
        </w:rPr>
        <w:t>Bacillus</w:t>
      </w:r>
      <w:r w:rsidRPr="00D86100">
        <w:t xml:space="preserve">-facilitated effects on the growth and competitive ability of the invasive plant </w:t>
      </w:r>
      <w:r w:rsidRPr="00D86100">
        <w:rPr>
          <w:i/>
        </w:rPr>
        <w:t>Ageratina adenophora</w:t>
      </w:r>
      <w:r w:rsidRPr="00D86100">
        <w:t xml:space="preserve">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13</w:t>
      </w:r>
      <w:r w:rsidRPr="00D86100">
        <w:t>, 882255 (2022).</w:t>
      </w:r>
    </w:p>
    <w:p w14:paraId="07D3BEC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39</w:t>
      </w:r>
      <w:r w:rsidRPr="00D86100">
        <w:tab/>
        <w:t xml:space="preserve">Dostalek, T., Knappova, J. &amp; Munzbergova, Z. The role of plant-soil feedback in long-term species coexistence cannot be predicted from its effects on plant performance. </w:t>
      </w:r>
      <w:r w:rsidRPr="00D86100">
        <w:rPr>
          <w:i/>
        </w:rPr>
        <w:t>Ann. Bot.</w:t>
      </w:r>
      <w:r w:rsidRPr="00D86100">
        <w:t xml:space="preserve"> </w:t>
      </w:r>
      <w:r w:rsidRPr="00D86100">
        <w:rPr>
          <w:b/>
        </w:rPr>
        <w:t>130</w:t>
      </w:r>
      <w:r w:rsidRPr="00D86100">
        <w:t>, 535-546 (2022).</w:t>
      </w:r>
    </w:p>
    <w:p w14:paraId="47DD1F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40</w:t>
      </w:r>
      <w:r w:rsidRPr="00D86100">
        <w:tab/>
        <w:t>Spitzer, C. M.</w:t>
      </w:r>
      <w:r w:rsidRPr="00D86100">
        <w:rPr>
          <w:i/>
        </w:rPr>
        <w:t xml:space="preserve"> et al.</w:t>
      </w:r>
      <w:r w:rsidRPr="00D86100">
        <w:t xml:space="preserve"> Root traits and soil micro-organisms as drivers of plant-soil feedbacks within the sub-arctic tundra meadow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0</w:t>
      </w:r>
      <w:r w:rsidRPr="00D86100">
        <w:t>, 466-478 (2022).</w:t>
      </w:r>
    </w:p>
    <w:p w14:paraId="4F27421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1</w:t>
      </w:r>
      <w:r w:rsidRPr="00D86100">
        <w:tab/>
        <w:t>McMahen, K.</w:t>
      </w:r>
      <w:r w:rsidRPr="00D86100">
        <w:rPr>
          <w:i/>
        </w:rPr>
        <w:t xml:space="preserve"> et al.</w:t>
      </w:r>
      <w:r w:rsidRPr="00D86100">
        <w:t xml:space="preserve"> Soil microbial legacies influence plant survival and growth in mine reclamation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2</w:t>
      </w:r>
      <w:r w:rsidRPr="00D86100">
        <w:t>, e9473 (2022).</w:t>
      </w:r>
    </w:p>
    <w:p w14:paraId="04A21CA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2</w:t>
      </w:r>
      <w:r w:rsidRPr="00D86100">
        <w:tab/>
        <w:t xml:space="preserve">Guo, X., Wang, P., Wang, X., Li, Y. &amp; Ji, B. Specific plant mycorrhizal responses are linked to mycorrhizal fungal species interactions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13</w:t>
      </w:r>
      <w:r w:rsidRPr="00D86100">
        <w:t>, 930069 (2022).</w:t>
      </w:r>
    </w:p>
    <w:p w14:paraId="0F533DF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3</w:t>
      </w:r>
      <w:r w:rsidRPr="00D86100">
        <w:tab/>
        <w:t xml:space="preserve">Remke, M. J., Johnson, N. C. &amp; Bowker, M. A. Sympatric soil biota mitigate a warmer-drier climate for </w:t>
      </w:r>
      <w:r w:rsidRPr="00D86100">
        <w:rPr>
          <w:i/>
        </w:rPr>
        <w:t>Bouteloua gracilis</w:t>
      </w:r>
      <w:r w:rsidRPr="00D86100">
        <w:t xml:space="preserve">. </w:t>
      </w:r>
      <w:r w:rsidRPr="00D86100">
        <w:rPr>
          <w:i/>
        </w:rPr>
        <w:t>Glob. Change Biol.</w:t>
      </w:r>
      <w:r w:rsidRPr="00D86100">
        <w:t xml:space="preserve"> </w:t>
      </w:r>
      <w:r w:rsidRPr="00D86100">
        <w:rPr>
          <w:b/>
        </w:rPr>
        <w:t>28</w:t>
      </w:r>
      <w:r w:rsidRPr="00D86100">
        <w:t>, 6280-6292 (2022).</w:t>
      </w:r>
    </w:p>
    <w:p w14:paraId="5EC30B2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4</w:t>
      </w:r>
      <w:r w:rsidRPr="00D86100">
        <w:tab/>
        <w:t>Huberty, M.</w:t>
      </w:r>
      <w:r w:rsidRPr="00D86100">
        <w:rPr>
          <w:i/>
        </w:rPr>
        <w:t xml:space="preserve"> et al.</w:t>
      </w:r>
      <w:r w:rsidRPr="00D86100">
        <w:t xml:space="preserve"> Temporal changes in plant-soil feedback effects on microbial networks, leaf metabolomics and plant-insect interaction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0</w:t>
      </w:r>
      <w:r w:rsidRPr="00D86100">
        <w:t>, 1328-1343 (2022).</w:t>
      </w:r>
    </w:p>
    <w:p w14:paraId="583778D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5</w:t>
      </w:r>
      <w:r w:rsidRPr="00D86100">
        <w:tab/>
        <w:t xml:space="preserve">Koyama, A., Dias, T. &amp; Antunes, P. M. Application of plant-soil feedbacks in the selection of crop rotation sequences. </w:t>
      </w:r>
      <w:r w:rsidRPr="00D86100">
        <w:rPr>
          <w:i/>
        </w:rPr>
        <w:t>Ecol. Appl.</w:t>
      </w:r>
      <w:r w:rsidRPr="00D86100">
        <w:t xml:space="preserve"> </w:t>
      </w:r>
      <w:r w:rsidRPr="00D86100">
        <w:rPr>
          <w:b/>
        </w:rPr>
        <w:t>32</w:t>
      </w:r>
      <w:r w:rsidRPr="00D86100">
        <w:t>, e2501 (2022).</w:t>
      </w:r>
    </w:p>
    <w:p w14:paraId="0BA319D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6</w:t>
      </w:r>
      <w:r w:rsidRPr="00D86100">
        <w:tab/>
        <w:t xml:space="preserve">Lozano, Y. M. M. &amp; Rillig, M. C. C. Legacy effect of microplastics on plant-soil feedbacks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13</w:t>
      </w:r>
      <w:r w:rsidRPr="00D86100">
        <w:t>, 965576 (2022).</w:t>
      </w:r>
    </w:p>
    <w:p w14:paraId="58393E0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7</w:t>
      </w:r>
      <w:r w:rsidRPr="00D86100">
        <w:tab/>
        <w:t xml:space="preserve">Xi, N., Crawford, K. M. &amp; De Long, J. R. Plant landscape abundance and soil fungi modulate drought effects on plant-soil feedbacks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2022</w:t>
      </w:r>
      <w:r w:rsidRPr="00D86100">
        <w:t>, e08836 (2022).</w:t>
      </w:r>
    </w:p>
    <w:p w14:paraId="03795A7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48</w:t>
      </w:r>
      <w:r w:rsidRPr="00D86100">
        <w:tab/>
        <w:t xml:space="preserve">Bolin, L. G. &amp; Lau, J. A. Linking genetic diversity and species diversity through plant-soil feedback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3</w:t>
      </w:r>
      <w:r w:rsidRPr="00D86100">
        <w:t>, e3692 (2022).</w:t>
      </w:r>
    </w:p>
    <w:p w14:paraId="1FA33A3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49</w:t>
      </w:r>
      <w:r w:rsidRPr="00D86100">
        <w:tab/>
        <w:t xml:space="preserve">Chen, D. &amp; van Kleunen, M. Invasional meltdown mediated by plant-soil feedbacks may depend on community diversity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35</w:t>
      </w:r>
      <w:r w:rsidRPr="00D86100">
        <w:t>, 1589-1598 (2022).</w:t>
      </w:r>
    </w:p>
    <w:p w14:paraId="6AA1A46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0</w:t>
      </w:r>
      <w:r w:rsidRPr="00D86100">
        <w:tab/>
        <w:t>Xue, W.</w:t>
      </w:r>
      <w:r w:rsidRPr="00D86100">
        <w:rPr>
          <w:i/>
        </w:rPr>
        <w:t xml:space="preserve"> et al.</w:t>
      </w:r>
      <w:r w:rsidRPr="00D86100">
        <w:t xml:space="preserve"> Current plant diversity but not its soil legacy influences exotic plant invasion. </w:t>
      </w:r>
      <w:r w:rsidRPr="00D86100">
        <w:rPr>
          <w:i/>
        </w:rPr>
        <w:t>J. Plant Ecol.</w:t>
      </w:r>
      <w:r w:rsidRPr="00D86100">
        <w:t xml:space="preserve"> </w:t>
      </w:r>
      <w:r w:rsidRPr="00D86100">
        <w:rPr>
          <w:b/>
        </w:rPr>
        <w:t>15</w:t>
      </w:r>
      <w:r w:rsidRPr="00D86100">
        <w:t>, 639-649 (2022).</w:t>
      </w:r>
    </w:p>
    <w:p w14:paraId="6E485C3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1</w:t>
      </w:r>
      <w:r w:rsidRPr="00D86100">
        <w:tab/>
        <w:t>Xi, N.</w:t>
      </w:r>
      <w:r w:rsidRPr="00D86100">
        <w:rPr>
          <w:i/>
        </w:rPr>
        <w:t xml:space="preserve"> et al.</w:t>
      </w:r>
      <w:r w:rsidRPr="00D86100">
        <w:t xml:space="preserve"> Drought soil legacy alters drivers of plant diversity-productivity relationships in oldfield systems. </w:t>
      </w:r>
      <w:r w:rsidRPr="00D86100">
        <w:rPr>
          <w:i/>
        </w:rPr>
        <w:t>Sci. Adv.</w:t>
      </w:r>
      <w:r w:rsidRPr="00D86100">
        <w:t xml:space="preserve"> </w:t>
      </w:r>
      <w:r w:rsidRPr="00D86100">
        <w:rPr>
          <w:b/>
        </w:rPr>
        <w:t>8</w:t>
      </w:r>
      <w:r w:rsidRPr="00D86100">
        <w:t>, eabn3368 (2022).</w:t>
      </w:r>
    </w:p>
    <w:p w14:paraId="33FAF16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2</w:t>
      </w:r>
      <w:r w:rsidRPr="00D86100">
        <w:tab/>
        <w:t>Gao, L.</w:t>
      </w:r>
      <w:r w:rsidRPr="00D86100">
        <w:rPr>
          <w:i/>
        </w:rPr>
        <w:t xml:space="preserve"> et al.</w:t>
      </w:r>
      <w:r w:rsidRPr="00D86100">
        <w:t xml:space="preserve"> Aboveground herbivory can promote exotic plant invasion through intra- and interspecific aboveground-belowground interactions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37</w:t>
      </w:r>
      <w:r w:rsidRPr="00D86100">
        <w:t>, 2347-2359 (2023).</w:t>
      </w:r>
    </w:p>
    <w:p w14:paraId="4FB4591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3</w:t>
      </w:r>
      <w:r w:rsidRPr="00D86100">
        <w:tab/>
        <w:t xml:space="preserve">Xia, Z., He, Y., Korpelainen, H., Niinemets, U. &amp; Li, C. Allelochemicals and soil microorganisms jointly mediate sex-specific belowground interactions in dioecious </w:t>
      </w:r>
      <w:r w:rsidRPr="00D86100">
        <w:rPr>
          <w:i/>
        </w:rPr>
        <w:t>Populus cathayana</w:t>
      </w:r>
      <w:r w:rsidRPr="00D86100">
        <w:t xml:space="preserve">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40</w:t>
      </w:r>
      <w:r w:rsidRPr="00D86100">
        <w:t>, 1519-1533 (2023).</w:t>
      </w:r>
    </w:p>
    <w:p w14:paraId="6FDD7C3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4</w:t>
      </w:r>
      <w:r w:rsidRPr="00D86100">
        <w:tab/>
        <w:t>Medeiros, A. S.</w:t>
      </w:r>
      <w:r w:rsidRPr="00D86100">
        <w:rPr>
          <w:i/>
        </w:rPr>
        <w:t xml:space="preserve"> et al.</w:t>
      </w:r>
      <w:r w:rsidRPr="00D86100">
        <w:t xml:space="preserve"> Arbuscular mycorrhizal fungi communities shaped by host-plant affect the outcome of plant-soil feedback in dryland restoration. </w:t>
      </w:r>
      <w:r w:rsidRPr="00D86100">
        <w:rPr>
          <w:i/>
        </w:rPr>
        <w:t>J. Appl. Ecol.</w:t>
      </w:r>
      <w:r w:rsidRPr="00D86100">
        <w:t xml:space="preserve"> </w:t>
      </w:r>
      <w:r w:rsidRPr="00D86100">
        <w:rPr>
          <w:b/>
        </w:rPr>
        <w:t>60</w:t>
      </w:r>
      <w:r w:rsidRPr="00D86100">
        <w:t>, 507-518 (2023).</w:t>
      </w:r>
    </w:p>
    <w:p w14:paraId="4A84B8B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5</w:t>
      </w:r>
      <w:r w:rsidRPr="00D86100">
        <w:tab/>
        <w:t xml:space="preserve">Aaronson, J. K., Kulmatiski, A., Forero, L. E., Grenzer, J. &amp; Norton, J. M. Are plant-soil feedbacks caused by many weak microbial interactions? </w:t>
      </w:r>
      <w:r w:rsidRPr="00D86100">
        <w:rPr>
          <w:i/>
        </w:rPr>
        <w:t>Biology-Basel</w:t>
      </w:r>
      <w:r w:rsidRPr="00D86100">
        <w:t xml:space="preserve"> </w:t>
      </w:r>
      <w:r w:rsidRPr="00D86100">
        <w:rPr>
          <w:b/>
        </w:rPr>
        <w:t>12</w:t>
      </w:r>
      <w:r w:rsidRPr="00D86100">
        <w:t>, 1374 (2023).</w:t>
      </w:r>
    </w:p>
    <w:p w14:paraId="469DFCC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6</w:t>
      </w:r>
      <w:r w:rsidRPr="00D86100">
        <w:tab/>
        <w:t>Kalachova, T.</w:t>
      </w:r>
      <w:r w:rsidRPr="00D86100">
        <w:rPr>
          <w:i/>
        </w:rPr>
        <w:t xml:space="preserve"> et al.</w:t>
      </w:r>
      <w:r w:rsidRPr="00D86100">
        <w:t xml:space="preserve"> Controlled natural selection of soil microbiome through plant-soil feedback confers resistance to a foliar pathogen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5</w:t>
      </w:r>
      <w:r w:rsidRPr="00D86100">
        <w:t>, 181-195 (2023).</w:t>
      </w:r>
    </w:p>
    <w:p w14:paraId="09D4093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57</w:t>
      </w:r>
      <w:r w:rsidRPr="00D86100">
        <w:tab/>
        <w:t xml:space="preserve">Chung, Y. A., Monaco, T. A. A., Taylor, J. B. &amp; Adler, P. B. B. Do plant-soil feedbacks promote coexistence in a sagebrush steppe?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4</w:t>
      </w:r>
      <w:r w:rsidRPr="00D86100">
        <w:t>, e4056 (2023).</w:t>
      </w:r>
    </w:p>
    <w:p w14:paraId="2ACAB79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8</w:t>
      </w:r>
      <w:r w:rsidRPr="00D86100">
        <w:tab/>
        <w:t xml:space="preserve">Huang, L., Chen, R. Y., Xue, W. &amp; Yu, F. H. Effects of scale and contrast of spatial heterogeneity in plant-soil feedbacks on plant growth. </w:t>
      </w:r>
      <w:r w:rsidRPr="00D86100">
        <w:rPr>
          <w:i/>
        </w:rPr>
        <w:t>Sci. Total Environ.</w:t>
      </w:r>
      <w:r w:rsidRPr="00D86100">
        <w:t xml:space="preserve"> </w:t>
      </w:r>
      <w:r w:rsidRPr="00D86100">
        <w:rPr>
          <w:b/>
        </w:rPr>
        <w:t>878</w:t>
      </w:r>
      <w:r w:rsidRPr="00D86100">
        <w:t>, 163159 (2023).</w:t>
      </w:r>
    </w:p>
    <w:p w14:paraId="5E519EC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59</w:t>
      </w:r>
      <w:r w:rsidRPr="00D86100">
        <w:tab/>
        <w:t xml:space="preserve">Zettlemoyer, M. A. &amp; Cortijo-Robles, K. M. Extant species are more responsive than locally extinct species to warming effects on soil communiti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5</w:t>
      </w:r>
      <w:r w:rsidRPr="00D86100">
        <w:t>, 117-131 (2023).</w:t>
      </w:r>
    </w:p>
    <w:p w14:paraId="23D7797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0</w:t>
      </w:r>
      <w:r w:rsidRPr="00D86100">
        <w:tab/>
        <w:t xml:space="preserve">Liu, M., Wang, J., Zhao, W., Korpelainen, H. &amp; Li, C. Females face more positive plant-soil feedback and intersexual competition under adequate nitrogen conditions compared to males in </w:t>
      </w:r>
      <w:r w:rsidRPr="00D86100">
        <w:rPr>
          <w:i/>
        </w:rPr>
        <w:t>Populuscathayana</w:t>
      </w:r>
      <w:r w:rsidRPr="00D86100">
        <w:t xml:space="preserve">. </w:t>
      </w:r>
      <w:r w:rsidRPr="00D86100">
        <w:rPr>
          <w:i/>
        </w:rPr>
        <w:t>Sci. Total Environ.</w:t>
      </w:r>
      <w:r w:rsidRPr="00D86100">
        <w:t xml:space="preserve"> </w:t>
      </w:r>
      <w:r w:rsidRPr="00D86100">
        <w:rPr>
          <w:b/>
        </w:rPr>
        <w:t>874</w:t>
      </w:r>
      <w:r w:rsidRPr="00D86100">
        <w:t>, 162479 (2023).</w:t>
      </w:r>
    </w:p>
    <w:p w14:paraId="434C310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1</w:t>
      </w:r>
      <w:r w:rsidRPr="00D86100">
        <w:tab/>
        <w:t xml:space="preserve">Zhao, W., Wang, X., Howard, M. M., Kou, Y. &amp; Liu, Q. Functional shifts in soil fungal communities regulate differential tree species establishment during subalpine forest succession. </w:t>
      </w:r>
      <w:r w:rsidRPr="00D86100">
        <w:rPr>
          <w:i/>
        </w:rPr>
        <w:t>Sci. Total Environ.</w:t>
      </w:r>
      <w:r w:rsidRPr="00D86100">
        <w:t xml:space="preserve"> </w:t>
      </w:r>
      <w:r w:rsidRPr="00D86100">
        <w:rPr>
          <w:b/>
        </w:rPr>
        <w:t>861</w:t>
      </w:r>
      <w:r w:rsidRPr="00D86100">
        <w:t>, 160616 (2023).</w:t>
      </w:r>
    </w:p>
    <w:p w14:paraId="0FA5819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2</w:t>
      </w:r>
      <w:r w:rsidRPr="00D86100">
        <w:tab/>
        <w:t>Rallo, P.</w:t>
      </w:r>
      <w:r w:rsidRPr="00D86100">
        <w:rPr>
          <w:i/>
        </w:rPr>
        <w:t xml:space="preserve"> et al.</w:t>
      </w:r>
      <w:r w:rsidRPr="00D86100">
        <w:t xml:space="preserve"> Inter- and intraspecific plant-soil feedbacks of grass speci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6</w:t>
      </w:r>
      <w:r w:rsidRPr="00D86100">
        <w:t>, 575-586 (2023).</w:t>
      </w:r>
    </w:p>
    <w:p w14:paraId="1FCE30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3</w:t>
      </w:r>
      <w:r w:rsidRPr="00D86100">
        <w:tab/>
        <w:t xml:space="preserve">Collins, C. G. G., Spasojevic, M. J. J., Pombubpa, N. &amp; Diez, J. M. M. Legacy effects post removal of a range-expanding shrub influence soil fungal communities and create negative plant-soil feedbacks for conspecific seedling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5</w:t>
      </w:r>
      <w:r w:rsidRPr="00D86100">
        <w:t>, 143-165 (2023).</w:t>
      </w:r>
    </w:p>
    <w:p w14:paraId="1660CEB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64</w:t>
      </w:r>
      <w:r w:rsidRPr="00D86100">
        <w:tab/>
        <w:t>Hodgson, R. J.</w:t>
      </w:r>
      <w:r w:rsidRPr="00D86100">
        <w:rPr>
          <w:i/>
        </w:rPr>
        <w:t xml:space="preserve"> et al.</w:t>
      </w:r>
      <w:r w:rsidRPr="00D86100">
        <w:t xml:space="preserve"> Local and non-local soil microbiota impede germination of the endangered </w:t>
      </w:r>
      <w:r w:rsidRPr="00D86100">
        <w:rPr>
          <w:i/>
        </w:rPr>
        <w:t>Acacia whibleyana</w:t>
      </w:r>
      <w:r w:rsidRPr="00D86100">
        <w:t xml:space="preserve">. </w:t>
      </w:r>
      <w:r w:rsidRPr="00D86100">
        <w:rPr>
          <w:i/>
        </w:rPr>
        <w:t>Austral Ecol.</w:t>
      </w:r>
      <w:r w:rsidRPr="00D86100">
        <w:t xml:space="preserve"> </w:t>
      </w:r>
      <w:r w:rsidRPr="00D86100">
        <w:rPr>
          <w:b/>
        </w:rPr>
        <w:t>48</w:t>
      </w:r>
      <w:r w:rsidRPr="00D86100">
        <w:t>, 339-358 (2023).</w:t>
      </w:r>
    </w:p>
    <w:p w14:paraId="7515903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5</w:t>
      </w:r>
      <w:r w:rsidRPr="00D86100">
        <w:tab/>
        <w:t xml:space="preserve">Goossens, E. P., Minden, V., Van Poucke, F. &amp; Olde Venterink, H. Negative plant-soil feedbacks disproportionally affect dominant plants, facilitating coexistence in plant communities. </w:t>
      </w:r>
      <w:r w:rsidRPr="00D86100">
        <w:rPr>
          <w:i/>
        </w:rPr>
        <w:t>NPJ biodivers.</w:t>
      </w:r>
      <w:r w:rsidRPr="00D86100">
        <w:t xml:space="preserve"> </w:t>
      </w:r>
      <w:r w:rsidRPr="00D86100">
        <w:rPr>
          <w:b/>
        </w:rPr>
        <w:t>2</w:t>
      </w:r>
      <w:r w:rsidRPr="00D86100">
        <w:t>, 27 (2023).</w:t>
      </w:r>
    </w:p>
    <w:p w14:paraId="5D95C69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6</w:t>
      </w:r>
      <w:r w:rsidRPr="00D86100">
        <w:tab/>
        <w:t xml:space="preserve">Zhang, P., Bonte, D., De Deyn, G. &amp; Vandegehuchte, M. L. Plant clustering generates negative plant-soil feedback without changing the spatial distribution of soil fauna. </w:t>
      </w:r>
      <w:r w:rsidRPr="00D86100">
        <w:rPr>
          <w:i/>
        </w:rPr>
        <w:t>Web Ecol.</w:t>
      </w:r>
      <w:r w:rsidRPr="00D86100">
        <w:t xml:space="preserve"> </w:t>
      </w:r>
      <w:r w:rsidRPr="00D86100">
        <w:rPr>
          <w:b/>
        </w:rPr>
        <w:t>23</w:t>
      </w:r>
      <w:r w:rsidRPr="00D86100">
        <w:t>, 1-15 (2023).</w:t>
      </w:r>
    </w:p>
    <w:p w14:paraId="01D3930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7</w:t>
      </w:r>
      <w:r w:rsidRPr="00D86100">
        <w:tab/>
        <w:t>Ai, Z.</w:t>
      </w:r>
      <w:r w:rsidRPr="00D86100">
        <w:rPr>
          <w:i/>
        </w:rPr>
        <w:t xml:space="preserve"> et al.</w:t>
      </w:r>
      <w:r w:rsidRPr="00D86100">
        <w:t xml:space="preserve"> Plant traits variably respond to plant-soil interactions during secondary succession on the Loess Plateau. </w:t>
      </w:r>
      <w:r w:rsidRPr="00D86100">
        <w:rPr>
          <w:i/>
        </w:rPr>
        <w:t>Forests</w:t>
      </w:r>
      <w:r w:rsidRPr="00D86100">
        <w:t xml:space="preserve"> </w:t>
      </w:r>
      <w:r w:rsidRPr="00D86100">
        <w:rPr>
          <w:b/>
        </w:rPr>
        <w:t>14</w:t>
      </w:r>
      <w:r w:rsidRPr="00D86100">
        <w:t>, 726 (2023).</w:t>
      </w:r>
    </w:p>
    <w:p w14:paraId="19670AD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8</w:t>
      </w:r>
      <w:r w:rsidRPr="00D86100">
        <w:tab/>
        <w:t xml:space="preserve">Wilschut, R. A., Hume, B. C. C., Mamonova, E. &amp; van Kleunen, M. Plant-soil feedback effects on conspecific and heterospecific successors of annual and perennial Central European grassland plants are correlated. </w:t>
      </w:r>
      <w:r w:rsidRPr="00D86100">
        <w:rPr>
          <w:i/>
        </w:rPr>
        <w:t>Nat. Plants</w:t>
      </w:r>
      <w:r w:rsidRPr="00D86100">
        <w:t xml:space="preserve"> </w:t>
      </w:r>
      <w:r w:rsidRPr="00D86100">
        <w:rPr>
          <w:b/>
        </w:rPr>
        <w:t>9</w:t>
      </w:r>
      <w:r w:rsidRPr="00D86100">
        <w:t>, 1057-1066 (2023).</w:t>
      </w:r>
    </w:p>
    <w:p w14:paraId="2A7BADC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69</w:t>
      </w:r>
      <w:r w:rsidRPr="00D86100">
        <w:tab/>
        <w:t>Zhang, L.</w:t>
      </w:r>
      <w:r w:rsidRPr="00D86100">
        <w:rPr>
          <w:i/>
        </w:rPr>
        <w:t xml:space="preserve"> et al.</w:t>
      </w:r>
      <w:r w:rsidRPr="00D86100">
        <w:t xml:space="preserve"> Plant-soil feedback of companion species during grassland community succession. </w:t>
      </w:r>
      <w:r w:rsidRPr="00D86100">
        <w:rPr>
          <w:i/>
        </w:rPr>
        <w:t>Forests</w:t>
      </w:r>
      <w:r w:rsidRPr="00D86100">
        <w:t xml:space="preserve"> </w:t>
      </w:r>
      <w:r w:rsidRPr="00D86100">
        <w:rPr>
          <w:b/>
        </w:rPr>
        <w:t>14</w:t>
      </w:r>
      <w:r w:rsidRPr="00D86100">
        <w:t>, 1634 (2023).</w:t>
      </w:r>
    </w:p>
    <w:p w14:paraId="224F194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0</w:t>
      </w:r>
      <w:r w:rsidRPr="00D86100">
        <w:tab/>
        <w:t xml:space="preserve">Qu, Q., Xu, H., Wang, M., Liu, G. &amp; Xue, S. Plant-soil feedback plays an important role in the progression of plant community succession. </w:t>
      </w:r>
      <w:r w:rsidRPr="00D86100">
        <w:rPr>
          <w:i/>
        </w:rPr>
        <w:t>J. Soil Sci. Plant Nutr.</w:t>
      </w:r>
      <w:r w:rsidRPr="00D86100">
        <w:t xml:space="preserve"> </w:t>
      </w:r>
      <w:r w:rsidRPr="00D86100">
        <w:rPr>
          <w:b/>
        </w:rPr>
        <w:t>186</w:t>
      </w:r>
      <w:r w:rsidRPr="00D86100">
        <w:t>, 169-176 (2023).</w:t>
      </w:r>
    </w:p>
    <w:p w14:paraId="16645BD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1</w:t>
      </w:r>
      <w:r w:rsidRPr="00D86100">
        <w:tab/>
        <w:t xml:space="preserve">Kut'akova, E., Meszarosova, L., Baldrian, P., Muenzbergova, Z. &amp; Herben, T. Plant-soil feedbacks in a diverse grassland: soil remembers, but not too much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1</w:t>
      </w:r>
      <w:r w:rsidRPr="00D86100">
        <w:t>, 1203-1217 (2023).</w:t>
      </w:r>
    </w:p>
    <w:p w14:paraId="5657D2F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72</w:t>
      </w:r>
      <w:r w:rsidRPr="00D86100">
        <w:tab/>
        <w:t xml:space="preserve">Begum, G., Gao, J.-Q., Xue, W. &amp; Yu, F.-H. Plant-soil feedbacks in </w:t>
      </w:r>
      <w:r w:rsidRPr="00D86100">
        <w:rPr>
          <w:i/>
        </w:rPr>
        <w:t>Hydrocotyle vulgaris:</w:t>
      </w:r>
      <w:r w:rsidRPr="00D86100">
        <w:t xml:space="preserve"> genotypic differences and relations to functional traits. </w:t>
      </w:r>
      <w:r w:rsidRPr="00D86100">
        <w:rPr>
          <w:i/>
        </w:rPr>
        <w:t>Ecol. Indic.</w:t>
      </w:r>
      <w:r w:rsidRPr="00D86100">
        <w:t xml:space="preserve"> </w:t>
      </w:r>
      <w:r w:rsidRPr="00D86100">
        <w:rPr>
          <w:b/>
        </w:rPr>
        <w:t>146</w:t>
      </w:r>
      <w:r w:rsidRPr="00D86100">
        <w:t>, 109766 (2023).</w:t>
      </w:r>
    </w:p>
    <w:p w14:paraId="145F190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3</w:t>
      </w:r>
      <w:r w:rsidRPr="00D86100">
        <w:tab/>
        <w:t xml:space="preserve">Bennett, J. A., Franklin, J. &amp; Karst, J. Plant-soil feedbacks persist following tree death, reducing survival and growth of </w:t>
      </w:r>
      <w:r w:rsidRPr="00D86100">
        <w:rPr>
          <w:i/>
        </w:rPr>
        <w:t>Populus tremuloides</w:t>
      </w:r>
      <w:r w:rsidRPr="00D86100">
        <w:t xml:space="preserve"> seedling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5</w:t>
      </w:r>
      <w:r w:rsidRPr="00D86100">
        <w:t>, 103-115 (2023).</w:t>
      </w:r>
    </w:p>
    <w:p w14:paraId="5640E44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4</w:t>
      </w:r>
      <w:r w:rsidRPr="00D86100">
        <w:tab/>
        <w:t>Florianova, A.</w:t>
      </w:r>
      <w:r w:rsidRPr="00D86100">
        <w:rPr>
          <w:i/>
        </w:rPr>
        <w:t xml:space="preserve"> et al.</w:t>
      </w:r>
      <w:r w:rsidRPr="00D86100">
        <w:t xml:space="preserve"> Plant-soil interactions in the native range of two congeneric species with contrasting invasive success. </w:t>
      </w:r>
      <w:r w:rsidRPr="00D86100">
        <w:rPr>
          <w:i/>
        </w:rPr>
        <w:t>Oecologia</w:t>
      </w:r>
      <w:r w:rsidRPr="00D86100">
        <w:t xml:space="preserve"> </w:t>
      </w:r>
      <w:r w:rsidRPr="00D86100">
        <w:rPr>
          <w:b/>
        </w:rPr>
        <w:t>201</w:t>
      </w:r>
      <w:r w:rsidRPr="00D86100">
        <w:t>, 461-477 (2023).</w:t>
      </w:r>
    </w:p>
    <w:p w14:paraId="0083B8D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5</w:t>
      </w:r>
      <w:r w:rsidRPr="00D86100">
        <w:tab/>
        <w:t xml:space="preserve">Duell, E. B., Bever, J. D. &amp; Wilson, G. W. T. Role of plant relatedness in plant-soil feedback dynamics of sympatric </w:t>
      </w:r>
      <w:r w:rsidRPr="00D86100">
        <w:rPr>
          <w:i/>
        </w:rPr>
        <w:t>Asclepias</w:t>
      </w:r>
      <w:r w:rsidRPr="00D86100">
        <w:t xml:space="preserve"> species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3</w:t>
      </w:r>
      <w:r w:rsidRPr="00D86100">
        <w:t>, e9763 (2023).</w:t>
      </w:r>
    </w:p>
    <w:p w14:paraId="0EAC8988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6</w:t>
      </w:r>
      <w:r w:rsidRPr="00D86100">
        <w:tab/>
        <w:t>Steinauer, K.</w:t>
      </w:r>
      <w:r w:rsidRPr="00D86100">
        <w:rPr>
          <w:i/>
        </w:rPr>
        <w:t xml:space="preserve"> et al.</w:t>
      </w:r>
      <w:r w:rsidRPr="00D86100">
        <w:t xml:space="preserve"> Root exudates and rhizosphere microbiomes jointly determine temporal shifts in plant-soil feedbacks. </w:t>
      </w:r>
      <w:r w:rsidRPr="00D86100">
        <w:rPr>
          <w:i/>
        </w:rPr>
        <w:t>Plant Cell Environ.</w:t>
      </w:r>
      <w:r w:rsidRPr="00D86100">
        <w:t xml:space="preserve"> </w:t>
      </w:r>
      <w:r w:rsidRPr="00D86100">
        <w:rPr>
          <w:b/>
        </w:rPr>
        <w:t>46</w:t>
      </w:r>
      <w:r w:rsidRPr="00D86100">
        <w:t>, 1885-1899 (2023).</w:t>
      </w:r>
    </w:p>
    <w:p w14:paraId="4E8E42A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7</w:t>
      </w:r>
      <w:r w:rsidRPr="00D86100">
        <w:tab/>
        <w:t xml:space="preserve">Eck, J. L., Delavaux, C. S., Wilson, D. M., Queenborough, S. A. &amp; Comita, L. S. Seedling performance in a dioecious tree species is similar near female and male conspecific adults despite differences in colonization by arbuscular mycorrhizal fungi. </w:t>
      </w:r>
      <w:r w:rsidRPr="00D86100">
        <w:rPr>
          <w:i/>
        </w:rPr>
        <w:t>Oikos</w:t>
      </w:r>
      <w:r w:rsidRPr="00D86100">
        <w:t xml:space="preserve"> </w:t>
      </w:r>
      <w:r w:rsidRPr="00D86100">
        <w:rPr>
          <w:b/>
        </w:rPr>
        <w:t>2023</w:t>
      </w:r>
      <w:r w:rsidRPr="00D86100">
        <w:t>, e09974 (2023).</w:t>
      </w:r>
    </w:p>
    <w:p w14:paraId="166360C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78</w:t>
      </w:r>
      <w:r w:rsidRPr="00D86100">
        <w:tab/>
        <w:t xml:space="preserve">Beckman, N. G. G., Dybzinski, R. &amp; Tilman, D. Short-term plant-soil feedback experiment fails to predict outcome of competition observed in long-term field experiment. </w:t>
      </w:r>
      <w:r w:rsidRPr="00D86100">
        <w:rPr>
          <w:i/>
        </w:rPr>
        <w:t>Ecology</w:t>
      </w:r>
      <w:r w:rsidRPr="00D86100">
        <w:t xml:space="preserve"> </w:t>
      </w:r>
      <w:r w:rsidRPr="00D86100">
        <w:rPr>
          <w:b/>
        </w:rPr>
        <w:t>104</w:t>
      </w:r>
      <w:r w:rsidRPr="00D86100">
        <w:t>, e3883 (2023).</w:t>
      </w:r>
    </w:p>
    <w:p w14:paraId="755C3B8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79</w:t>
      </w:r>
      <w:r w:rsidRPr="00D86100">
        <w:tab/>
        <w:t xml:space="preserve">Bennett, S. I. &amp; Reynolds, H. L. Simulated aboveground herbivory is not a source of context dependence in plant-soil feedbacks for individually-grown native and invasive woodland plant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5</w:t>
      </w:r>
      <w:r w:rsidRPr="00D86100">
        <w:t>, 133-142 (2023).</w:t>
      </w:r>
    </w:p>
    <w:p w14:paraId="128AEE4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0</w:t>
      </w:r>
      <w:r w:rsidRPr="00D86100">
        <w:tab/>
        <w:t xml:space="preserve">Qu, Q., Xu, H., Liu, G. &amp; Xue, S. Soil legacy effects and plant-soil feedback contribution to secondary succession processes. </w:t>
      </w:r>
      <w:r w:rsidRPr="00D86100">
        <w:rPr>
          <w:i/>
        </w:rPr>
        <w:t>Soil Ecol. Lett.</w:t>
      </w:r>
      <w:r w:rsidRPr="00D86100">
        <w:t xml:space="preserve"> </w:t>
      </w:r>
      <w:r w:rsidRPr="00D86100">
        <w:rPr>
          <w:b/>
        </w:rPr>
        <w:t>5</w:t>
      </w:r>
      <w:r w:rsidRPr="00D86100">
        <w:t>, 220131 (2023).</w:t>
      </w:r>
    </w:p>
    <w:p w14:paraId="78653A5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1</w:t>
      </w:r>
      <w:r w:rsidRPr="00D86100">
        <w:tab/>
        <w:t>Majumdar, S.</w:t>
      </w:r>
      <w:r w:rsidRPr="00D86100">
        <w:rPr>
          <w:i/>
        </w:rPr>
        <w:t xml:space="preserve"> et al.</w:t>
      </w:r>
      <w:r w:rsidRPr="00D86100">
        <w:t xml:space="preserve"> Synergistic effects of canopy chemistry and autogenic soil biota on a global invader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1</w:t>
      </w:r>
      <w:r w:rsidRPr="00D86100">
        <w:t>, 1497-1513 (2023).</w:t>
      </w:r>
    </w:p>
    <w:p w14:paraId="4C71251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2</w:t>
      </w:r>
      <w:r w:rsidRPr="00D86100">
        <w:tab/>
        <w:t xml:space="preserve">Wood, K. E. A., Kobe, R. K., Ibanez, I. &amp; McCarthy-Neumann, S. Tree seedling functional traits mediate plant-soil feedback survival responses across a gradient of light availability. </w:t>
      </w:r>
      <w:r w:rsidRPr="00D86100">
        <w:rPr>
          <w:i/>
        </w:rPr>
        <w:t>Plos One</w:t>
      </w:r>
      <w:r w:rsidRPr="00D86100">
        <w:t xml:space="preserve"> </w:t>
      </w:r>
      <w:r w:rsidRPr="00D86100">
        <w:rPr>
          <w:b/>
        </w:rPr>
        <w:t>18</w:t>
      </w:r>
      <w:r w:rsidRPr="00D86100">
        <w:t>, e0293906 (2023).</w:t>
      </w:r>
    </w:p>
    <w:p w14:paraId="1CCBAC7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3</w:t>
      </w:r>
      <w:r w:rsidRPr="00D86100">
        <w:tab/>
        <w:t>Gfeller, V.</w:t>
      </w:r>
      <w:r w:rsidRPr="00D86100">
        <w:rPr>
          <w:i/>
        </w:rPr>
        <w:t xml:space="preserve"> et al.</w:t>
      </w:r>
      <w:r w:rsidRPr="00D86100">
        <w:t xml:space="preserve"> Soil chemical and microbial gradients determine accumulation of root-exuded secondary metabolites and plant-soil feedbacks in the field. </w:t>
      </w:r>
      <w:r w:rsidRPr="00D86100">
        <w:rPr>
          <w:i/>
        </w:rPr>
        <w:t>J. Sustain. Agric. Environ.</w:t>
      </w:r>
      <w:r w:rsidRPr="00D86100">
        <w:t xml:space="preserve"> </w:t>
      </w:r>
      <w:r w:rsidRPr="00D86100">
        <w:rPr>
          <w:b/>
        </w:rPr>
        <w:t>2</w:t>
      </w:r>
      <w:r w:rsidRPr="00D86100">
        <w:t>, 173-188 (2023).</w:t>
      </w:r>
    </w:p>
    <w:p w14:paraId="04D2D20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4</w:t>
      </w:r>
      <w:r w:rsidRPr="00D86100">
        <w:tab/>
        <w:t>Gfeller, V.</w:t>
      </w:r>
      <w:r w:rsidRPr="00D86100">
        <w:rPr>
          <w:i/>
        </w:rPr>
        <w:t xml:space="preserve"> et al.</w:t>
      </w:r>
      <w:r w:rsidRPr="00D86100">
        <w:t xml:space="preserve"> Plant secondary metabolite-dependent plant-soil feedbacks can improve crop yield in the field. </w:t>
      </w:r>
      <w:r w:rsidRPr="00D86100">
        <w:rPr>
          <w:i/>
        </w:rPr>
        <w:t>Elife</w:t>
      </w:r>
      <w:r w:rsidRPr="00D86100">
        <w:t xml:space="preserve"> </w:t>
      </w:r>
      <w:r w:rsidRPr="00D86100">
        <w:rPr>
          <w:b/>
        </w:rPr>
        <w:t>12</w:t>
      </w:r>
      <w:r w:rsidRPr="00D86100">
        <w:t>, e84988 (2023).</w:t>
      </w:r>
    </w:p>
    <w:p w14:paraId="67EF312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5</w:t>
      </w:r>
      <w:r w:rsidRPr="00D86100">
        <w:tab/>
        <w:t xml:space="preserve">Kuerban, M., Cong, W.-F., Jing, J. &amp; Bezemer, T. M. Microbial soil legacies of crops under different water and nitrogen levels determine succeeding crop performance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85</w:t>
      </w:r>
      <w:r w:rsidRPr="00D86100">
        <w:t>, 167-180 (2023).</w:t>
      </w:r>
    </w:p>
    <w:p w14:paraId="51B4DCD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6</w:t>
      </w:r>
      <w:r w:rsidRPr="00D86100">
        <w:tab/>
        <w:t xml:space="preserve">Quattrone, A., Yang, Y., Yadav, P., Weber, K. A. &amp; Russo, S. E. Nutrient and microbiome-mediated plant-soil feedback in domesticated and wild andropogoneae: implications for agroecosystems. </w:t>
      </w:r>
      <w:r w:rsidRPr="00D86100">
        <w:rPr>
          <w:i/>
        </w:rPr>
        <w:t>Microorganisms</w:t>
      </w:r>
      <w:r w:rsidRPr="00D86100">
        <w:t xml:space="preserve"> </w:t>
      </w:r>
      <w:r w:rsidRPr="00D86100">
        <w:rPr>
          <w:b/>
        </w:rPr>
        <w:t>11</w:t>
      </w:r>
      <w:r w:rsidRPr="00D86100">
        <w:t>, 2978 (2023).</w:t>
      </w:r>
    </w:p>
    <w:p w14:paraId="14650B8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87</w:t>
      </w:r>
      <w:r w:rsidRPr="00D86100">
        <w:tab/>
        <w:t>Xi, N.</w:t>
      </w:r>
      <w:r w:rsidRPr="00D86100">
        <w:rPr>
          <w:i/>
        </w:rPr>
        <w:t xml:space="preserve"> et al.</w:t>
      </w:r>
      <w:r w:rsidRPr="00D86100">
        <w:t xml:space="preserve"> Light availability and plant shade tolerance modify plant-microbial interactions and feedbacks in subtropical trees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38</w:t>
      </w:r>
      <w:r w:rsidRPr="00D86100">
        <w:t>, 393-404 (2023).</w:t>
      </w:r>
    </w:p>
    <w:p w14:paraId="69F5691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8</w:t>
      </w:r>
      <w:r w:rsidRPr="00D86100">
        <w:tab/>
        <w:t xml:space="preserve">Wang, X.-Y., Gao, S., Chen, T., Wang, J. &amp; Yu, F.-H. Interactions between soil microbes and native species drive a diversity-invasibility relationship. </w:t>
      </w:r>
      <w:r w:rsidRPr="00D86100">
        <w:rPr>
          <w:i/>
        </w:rPr>
        <w:t>Biol. Invasions</w:t>
      </w:r>
      <w:r w:rsidRPr="00D86100">
        <w:t xml:space="preserve"> </w:t>
      </w:r>
      <w:r w:rsidRPr="00D86100">
        <w:rPr>
          <w:b/>
        </w:rPr>
        <w:t>25</w:t>
      </w:r>
      <w:r w:rsidRPr="00D86100">
        <w:t>, 1461-1472 (2023).</w:t>
      </w:r>
    </w:p>
    <w:p w14:paraId="57C86FB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89</w:t>
      </w:r>
      <w:r w:rsidRPr="00D86100">
        <w:tab/>
        <w:t>Zhu, S.-C.</w:t>
      </w:r>
      <w:r w:rsidRPr="00D86100">
        <w:rPr>
          <w:i/>
        </w:rPr>
        <w:t xml:space="preserve"> et al.</w:t>
      </w:r>
      <w:r w:rsidRPr="00D86100">
        <w:t xml:space="preserve"> Abiotic legacies mediate plant-soil feedback during early vegetation succession on rare earth element mine tailings. </w:t>
      </w:r>
      <w:r w:rsidRPr="00D86100">
        <w:rPr>
          <w:i/>
        </w:rPr>
        <w:t>J. Appl. Ecol.</w:t>
      </w:r>
      <w:r w:rsidRPr="00D86100">
        <w:t xml:space="preserve"> </w:t>
      </w:r>
      <w:r w:rsidRPr="00D86100">
        <w:rPr>
          <w:b/>
        </w:rPr>
        <w:t>61</w:t>
      </w:r>
      <w:r w:rsidRPr="00D86100">
        <w:t>, 489-501 (2024).</w:t>
      </w:r>
    </w:p>
    <w:p w14:paraId="11E7EB0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0</w:t>
      </w:r>
      <w:r w:rsidRPr="00D86100">
        <w:tab/>
        <w:t>Waller, L. P.</w:t>
      </w:r>
      <w:r w:rsidRPr="00D86100">
        <w:rPr>
          <w:i/>
        </w:rPr>
        <w:t xml:space="preserve"> et al.</w:t>
      </w:r>
      <w:r w:rsidRPr="00D86100">
        <w:t xml:space="preserve"> Asymmetric sharing of generalist pathogens between exotic and native plants correlates with exotic impact in communiti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2</w:t>
      </w:r>
      <w:r w:rsidRPr="00D86100">
        <w:t>, 2264-2276 (2024).</w:t>
      </w:r>
    </w:p>
    <w:p w14:paraId="7905436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1</w:t>
      </w:r>
      <w:r w:rsidRPr="00D86100">
        <w:tab/>
        <w:t>Przybylska, M. S.</w:t>
      </w:r>
      <w:r w:rsidRPr="00D86100">
        <w:rPr>
          <w:i/>
        </w:rPr>
        <w:t xml:space="preserve"> et al.</w:t>
      </w:r>
      <w:r w:rsidRPr="00D86100">
        <w:t xml:space="preserve"> Can plants build their niche through modulation of soil microbial activities linked with nitrogen cycling? A test with </w:t>
      </w:r>
      <w:r w:rsidRPr="00D86100">
        <w:rPr>
          <w:i/>
        </w:rPr>
        <w:t>Arabidopsis thaliana</w:t>
      </w:r>
      <w:r w:rsidRPr="00D86100">
        <w:t xml:space="preserve">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43</w:t>
      </w:r>
      <w:r w:rsidRPr="00D86100">
        <w:t>, 620-635 (2024).</w:t>
      </w:r>
    </w:p>
    <w:p w14:paraId="0DDF0207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2</w:t>
      </w:r>
      <w:r w:rsidRPr="00D86100">
        <w:tab/>
        <w:t>Liu, Z.-Q.</w:t>
      </w:r>
      <w:r w:rsidRPr="00D86100">
        <w:rPr>
          <w:i/>
        </w:rPr>
        <w:t xml:space="preserve"> et al.</w:t>
      </w:r>
      <w:r w:rsidRPr="00D86100">
        <w:t xml:space="preserve"> Differential effects of leaf litter and rhizosphere soil microbes on competition between invasive and native plants. </w:t>
      </w:r>
      <w:r w:rsidRPr="00D86100">
        <w:rPr>
          <w:i/>
        </w:rPr>
        <w:t>Environ. Exp. Bot.</w:t>
      </w:r>
      <w:r w:rsidRPr="00D86100">
        <w:t xml:space="preserve"> </w:t>
      </w:r>
      <w:r w:rsidRPr="00D86100">
        <w:rPr>
          <w:b/>
        </w:rPr>
        <w:t>227</w:t>
      </w:r>
      <w:r w:rsidRPr="00D86100">
        <w:t>, 105947 (2024).</w:t>
      </w:r>
    </w:p>
    <w:p w14:paraId="7E69F72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3</w:t>
      </w:r>
      <w:r w:rsidRPr="00D86100">
        <w:tab/>
        <w:t>Liu, X.</w:t>
      </w:r>
      <w:r w:rsidRPr="00D86100">
        <w:rPr>
          <w:i/>
        </w:rPr>
        <w:t xml:space="preserve"> et al.</w:t>
      </w:r>
      <w:r w:rsidRPr="00D86100">
        <w:t xml:space="preserve"> Distance- and density-dependent recruitment of common ragwort is not driven by plant-soil feedbacks. </w:t>
      </w:r>
      <w:r w:rsidRPr="00D86100">
        <w:rPr>
          <w:i/>
        </w:rPr>
        <w:t>Basic Appl. Ecol.</w:t>
      </w:r>
      <w:r w:rsidRPr="00D86100">
        <w:t xml:space="preserve"> </w:t>
      </w:r>
      <w:r w:rsidRPr="00D86100">
        <w:rPr>
          <w:b/>
        </w:rPr>
        <w:t>76</w:t>
      </w:r>
      <w:r w:rsidRPr="00D86100">
        <w:t>, 1-13 (2024).</w:t>
      </w:r>
    </w:p>
    <w:p w14:paraId="435FEF9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4</w:t>
      </w:r>
      <w:r w:rsidRPr="00D86100">
        <w:tab/>
        <w:t>Zeng, Z.-Y.</w:t>
      </w:r>
      <w:r w:rsidRPr="00D86100">
        <w:rPr>
          <w:i/>
        </w:rPr>
        <w:t xml:space="preserve"> et al.</w:t>
      </w:r>
      <w:r w:rsidRPr="00D86100">
        <w:t xml:space="preserve"> Distinct effects of phyllosphere and rhizosphere microbes on invader </w:t>
      </w:r>
      <w:r w:rsidRPr="00D86100">
        <w:rPr>
          <w:i/>
        </w:rPr>
        <w:t>Ageratina adenophora</w:t>
      </w:r>
      <w:r w:rsidRPr="00D86100">
        <w:t xml:space="preserve"> during its early life stages. </w:t>
      </w:r>
      <w:r w:rsidRPr="00D86100">
        <w:rPr>
          <w:i/>
        </w:rPr>
        <w:t>Elife</w:t>
      </w:r>
      <w:r w:rsidRPr="00D86100">
        <w:t xml:space="preserve"> </w:t>
      </w:r>
      <w:r w:rsidRPr="00D86100">
        <w:rPr>
          <w:b/>
        </w:rPr>
        <w:t>13</w:t>
      </w:r>
      <w:r w:rsidRPr="00D86100">
        <w:t>, RP95502 (2024).</w:t>
      </w:r>
    </w:p>
    <w:p w14:paraId="2A14E5E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495</w:t>
      </w:r>
      <w:r w:rsidRPr="00D86100">
        <w:tab/>
        <w:t>McIntosh, M., Bullington, L. S., Lekberg, Y. &amp; Fishman, L. Divergence in responsiveness to soil biota and mycorrhizal partner specificity between montane annual and coastal perennial ecotypes of yellow monkeyflower (</w:t>
      </w:r>
      <w:r w:rsidRPr="00D86100">
        <w:rPr>
          <w:i/>
        </w:rPr>
        <w:t>Mimulus guttatus</w:t>
      </w:r>
      <w:r w:rsidRPr="00D86100">
        <w:t xml:space="preserve">). </w:t>
      </w:r>
      <w:r w:rsidRPr="00D86100">
        <w:rPr>
          <w:i/>
        </w:rPr>
        <w:t>Int. J. Plant Sci.</w:t>
      </w:r>
      <w:r w:rsidRPr="00D86100">
        <w:t xml:space="preserve"> </w:t>
      </w:r>
      <w:r w:rsidRPr="00D86100">
        <w:rPr>
          <w:b/>
        </w:rPr>
        <w:t>185</w:t>
      </w:r>
      <w:r w:rsidRPr="00D86100">
        <w:t>, 412-427 (2024).</w:t>
      </w:r>
    </w:p>
    <w:p w14:paraId="1F57E9F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6</w:t>
      </w:r>
      <w:r w:rsidRPr="00D86100">
        <w:tab/>
        <w:t xml:space="preserve">Lee, S. F. H., Chapman, S. K., Mozdzer, T. J., Eller, F. &amp; Langley, J. A. Does introduced European </w:t>
      </w:r>
      <w:r w:rsidRPr="00D86100">
        <w:rPr>
          <w:i/>
        </w:rPr>
        <w:t>Phragmites australis</w:t>
      </w:r>
      <w:r w:rsidRPr="00D86100">
        <w:t xml:space="preserve"> experience belowground microbial enemy release in North America? </w:t>
      </w:r>
      <w:r w:rsidRPr="00D86100">
        <w:rPr>
          <w:i/>
        </w:rPr>
        <w:t>Ecosphere</w:t>
      </w:r>
      <w:r w:rsidRPr="00D86100">
        <w:t xml:space="preserve"> </w:t>
      </w:r>
      <w:r w:rsidRPr="00D86100">
        <w:rPr>
          <w:b/>
        </w:rPr>
        <w:t>15</w:t>
      </w:r>
      <w:r w:rsidRPr="00D86100">
        <w:t>, e4952 (2024).</w:t>
      </w:r>
    </w:p>
    <w:p w14:paraId="542CF45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7</w:t>
      </w:r>
      <w:r w:rsidRPr="00D86100">
        <w:tab/>
        <w:t>Meng, Y.</w:t>
      </w:r>
      <w:r w:rsidRPr="00D86100">
        <w:rPr>
          <w:i/>
        </w:rPr>
        <w:t xml:space="preserve"> et al.</w:t>
      </w:r>
      <w:r w:rsidRPr="00D86100">
        <w:t xml:space="preserve"> Enhanced mutualism: a promotional effect driven by bacteria during the early invasion of </w:t>
      </w:r>
      <w:r w:rsidRPr="00D86100">
        <w:rPr>
          <w:i/>
        </w:rPr>
        <w:t>Phytolacca americana</w:t>
      </w:r>
      <w:r w:rsidRPr="00D86100">
        <w:t xml:space="preserve">. </w:t>
      </w:r>
      <w:r w:rsidRPr="00D86100">
        <w:rPr>
          <w:i/>
        </w:rPr>
        <w:t>Ecol. Appl.</w:t>
      </w:r>
      <w:r w:rsidRPr="00D86100">
        <w:t xml:space="preserve"> </w:t>
      </w:r>
      <w:r w:rsidRPr="00D86100">
        <w:rPr>
          <w:b/>
        </w:rPr>
        <w:t>34</w:t>
      </w:r>
      <w:r w:rsidRPr="00D86100">
        <w:t>, e2742 (2024).</w:t>
      </w:r>
    </w:p>
    <w:p w14:paraId="0BB2671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8</w:t>
      </w:r>
      <w:r w:rsidRPr="00D86100">
        <w:tab/>
        <w:t>Hopkins, J. R. &amp; Bennet, A. E. Fire effects on soil biota alter the strength and direction of plant-soil feedbacks between</w:t>
      </w:r>
      <w:r w:rsidRPr="00D86100">
        <w:rPr>
          <w:i/>
        </w:rPr>
        <w:t xml:space="preserve"> Schizachyrium scoparium</w:t>
      </w:r>
      <w:r w:rsidRPr="00D86100">
        <w:t xml:space="preserve"> (Michx.) Nash and </w:t>
      </w:r>
      <w:r w:rsidRPr="00D86100">
        <w:rPr>
          <w:i/>
        </w:rPr>
        <w:t>Rudbeckia hirta</w:t>
      </w:r>
      <w:r w:rsidRPr="00D86100">
        <w:t xml:space="preserve"> L. </w:t>
      </w:r>
      <w:r w:rsidRPr="00D86100">
        <w:rPr>
          <w:i/>
        </w:rPr>
        <w:t>Plant Soil</w:t>
      </w:r>
      <w:r w:rsidRPr="00D86100">
        <w:t xml:space="preserve"> 10.1007/s11104-024-06585-y (2024).</w:t>
      </w:r>
    </w:p>
    <w:p w14:paraId="6FA38BC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499</w:t>
      </w:r>
      <w:r w:rsidRPr="00D86100">
        <w:tab/>
        <w:t xml:space="preserve">Chang, J., Xie, J., Lkhagva, A., Wu, H. &amp; Ren, H. Grazing increases the positive feedback of legumes while decreasing the negative feedback of grass. </w:t>
      </w:r>
      <w:r w:rsidRPr="00D86100">
        <w:rPr>
          <w:i/>
        </w:rPr>
        <w:t>Land Degrad. Dev.</w:t>
      </w:r>
      <w:r w:rsidRPr="00D86100">
        <w:t xml:space="preserve"> </w:t>
      </w:r>
      <w:r w:rsidRPr="00D86100">
        <w:rPr>
          <w:b/>
        </w:rPr>
        <w:t>35</w:t>
      </w:r>
      <w:r w:rsidRPr="00D86100">
        <w:t>, 3102-3111 (2024).</w:t>
      </w:r>
    </w:p>
    <w:p w14:paraId="25C4FF0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0</w:t>
      </w:r>
      <w:r w:rsidRPr="00D86100">
        <w:tab/>
        <w:t>Pajares-Murgo, M.</w:t>
      </w:r>
      <w:r w:rsidRPr="00D86100">
        <w:rPr>
          <w:i/>
        </w:rPr>
        <w:t xml:space="preserve"> et al.</w:t>
      </w:r>
      <w:r w:rsidRPr="00D86100">
        <w:t xml:space="preserve"> Intransitivity in plant-soil feedbacks is rare but is associated with multispecies coexistence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27</w:t>
      </w:r>
      <w:r w:rsidRPr="00D86100">
        <w:t>, e14408 (2024).</w:t>
      </w:r>
    </w:p>
    <w:p w14:paraId="05B9846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1</w:t>
      </w:r>
      <w:r w:rsidRPr="00D86100">
        <w:tab/>
        <w:t>Cheng, C.</w:t>
      </w:r>
      <w:r w:rsidRPr="00D86100">
        <w:rPr>
          <w:i/>
        </w:rPr>
        <w:t xml:space="preserve"> et al.</w:t>
      </w:r>
      <w:r w:rsidRPr="00D86100">
        <w:t xml:space="preserve"> Intraspecific diversity mitigates the negative soil-legacy impacts of an invasive plant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45</w:t>
      </w:r>
      <w:r w:rsidRPr="00D86100">
        <w:t>, 1277–1287 (2024).</w:t>
      </w:r>
    </w:p>
    <w:p w14:paraId="3C60BF4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502</w:t>
      </w:r>
      <w:r w:rsidRPr="00D86100">
        <w:tab/>
        <w:t xml:space="preserve">Eck, J. L., Hassan, L. H. &amp; Comita, L. S. Intraspecific plant-soil feedback in four tropical tree species is inconsistent in a field experiment. </w:t>
      </w:r>
      <w:r w:rsidRPr="00D86100">
        <w:rPr>
          <w:i/>
        </w:rPr>
        <w:t>Am. J. Bot.</w:t>
      </w:r>
      <w:r w:rsidRPr="00D86100">
        <w:t xml:space="preserve"> </w:t>
      </w:r>
      <w:r w:rsidRPr="00D86100">
        <w:rPr>
          <w:b/>
        </w:rPr>
        <w:t>111</w:t>
      </w:r>
      <w:r w:rsidRPr="00D86100">
        <w:t>, e16331 (2024).</w:t>
      </w:r>
    </w:p>
    <w:p w14:paraId="08E314C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3</w:t>
      </w:r>
      <w:r w:rsidRPr="00D86100">
        <w:tab/>
        <w:t>Pan, L.</w:t>
      </w:r>
      <w:r w:rsidRPr="00D86100">
        <w:rPr>
          <w:i/>
        </w:rPr>
        <w:t xml:space="preserve"> et al.</w:t>
      </w:r>
      <w:r w:rsidRPr="00D86100">
        <w:t xml:space="preserve"> Intraspecific variation in Janzen-Connell effect is mediated by stress and plant-soil feedbacks. </w:t>
      </w:r>
      <w:r w:rsidRPr="00D86100">
        <w:rPr>
          <w:i/>
        </w:rPr>
        <w:t>Ecol. Evol.</w:t>
      </w:r>
      <w:r w:rsidRPr="00D86100">
        <w:t xml:space="preserve"> </w:t>
      </w:r>
      <w:r w:rsidRPr="00D86100">
        <w:rPr>
          <w:b/>
        </w:rPr>
        <w:t>14</w:t>
      </w:r>
      <w:r w:rsidRPr="00D86100">
        <w:t>, e11614 (2024).</w:t>
      </w:r>
    </w:p>
    <w:p w14:paraId="4E9736D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4</w:t>
      </w:r>
      <w:r w:rsidRPr="00D86100">
        <w:tab/>
        <w:t xml:space="preserve">Chen, D., van Kleunen, M., Wang, Y.-J. &amp; Yu, F.-H. Invasive and native plants show different root responses to feedback-mediated soil heterogeneity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94</w:t>
      </w:r>
      <w:r w:rsidRPr="00D86100">
        <w:t>, 497-508 (2024).</w:t>
      </w:r>
    </w:p>
    <w:p w14:paraId="3AEFF4EC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5</w:t>
      </w:r>
      <w:r w:rsidRPr="00D86100">
        <w:tab/>
        <w:t xml:space="preserve">Idbella, M., Baronti, S., Vaccari, F. P., Abd-ElGawad, A. M. &amp; Bonanomi, G. Long-term application of biochar mitigates negative plant-soil feedback by shaping arbuscular mycorrhizal fungi and fungal pathogens. </w:t>
      </w:r>
      <w:r w:rsidRPr="00D86100">
        <w:rPr>
          <w:i/>
        </w:rPr>
        <w:t>Microorganisms</w:t>
      </w:r>
      <w:r w:rsidRPr="00D86100">
        <w:t xml:space="preserve"> </w:t>
      </w:r>
      <w:r w:rsidRPr="00D86100">
        <w:rPr>
          <w:b/>
        </w:rPr>
        <w:t>12</w:t>
      </w:r>
      <w:r w:rsidRPr="00D86100">
        <w:t>, 810 (2024).</w:t>
      </w:r>
    </w:p>
    <w:p w14:paraId="728C164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6</w:t>
      </w:r>
      <w:r w:rsidRPr="00D86100">
        <w:tab/>
        <w:t xml:space="preserve">Chen, D. &amp; van Kleunen, M. Negative conspecific plant-soil feedback on alien plants co-growing with natives is partly mitigated by another alien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505</w:t>
      </w:r>
      <w:r w:rsidRPr="00D86100">
        <w:t>, 733–745 (2024).</w:t>
      </w:r>
    </w:p>
    <w:p w14:paraId="3C1BC780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7</w:t>
      </w:r>
      <w:r w:rsidRPr="00D86100">
        <w:tab/>
        <w:t>Idbella, M.</w:t>
      </w:r>
      <w:r w:rsidRPr="00D86100">
        <w:rPr>
          <w:i/>
        </w:rPr>
        <w:t xml:space="preserve"> et al.</w:t>
      </w:r>
      <w:r w:rsidRPr="00D86100">
        <w:t xml:space="preserve"> Negative plant-soil feedback in </w:t>
      </w:r>
      <w:r w:rsidRPr="00D86100">
        <w:rPr>
          <w:i/>
        </w:rPr>
        <w:t>Arabidopsis thaliana</w:t>
      </w:r>
      <w:r w:rsidRPr="00D86100">
        <w:t xml:space="preserve">: disentangling the effects of soil chemistry, microbiome, and extracellular self-DNA. </w:t>
      </w:r>
      <w:r w:rsidRPr="00D86100">
        <w:rPr>
          <w:i/>
        </w:rPr>
        <w:t>Microbiol. Res.</w:t>
      </w:r>
      <w:r w:rsidRPr="00D86100">
        <w:t xml:space="preserve"> </w:t>
      </w:r>
      <w:r w:rsidRPr="00D86100">
        <w:rPr>
          <w:b/>
        </w:rPr>
        <w:t>281</w:t>
      </w:r>
      <w:r w:rsidRPr="00D86100">
        <w:t>, 127634 (2024).</w:t>
      </w:r>
    </w:p>
    <w:p w14:paraId="781E808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08</w:t>
      </w:r>
      <w:r w:rsidRPr="00D86100">
        <w:tab/>
        <w:t>Casper, C. W.</w:t>
      </w:r>
      <w:r w:rsidRPr="00D86100">
        <w:rPr>
          <w:i/>
        </w:rPr>
        <w:t xml:space="preserve"> et al.</w:t>
      </w:r>
      <w:r w:rsidRPr="00D86100">
        <w:t xml:space="preserve"> Negative plant-soil feedback influences a dominant seeded species, Western yarrow (</w:t>
      </w:r>
      <w:r w:rsidRPr="00D86100">
        <w:rPr>
          <w:i/>
        </w:rPr>
        <w:t>Achillea millefolium</w:t>
      </w:r>
      <w:r w:rsidRPr="00D86100">
        <w:t xml:space="preserve">), in grassland restoration. </w:t>
      </w:r>
      <w:r w:rsidRPr="00D86100">
        <w:rPr>
          <w:i/>
        </w:rPr>
        <w:t>Restor. Ecol.</w:t>
      </w:r>
      <w:r w:rsidRPr="00D86100">
        <w:t xml:space="preserve"> </w:t>
      </w:r>
      <w:r w:rsidRPr="00D86100">
        <w:rPr>
          <w:b/>
        </w:rPr>
        <w:t>32</w:t>
      </w:r>
      <w:r w:rsidRPr="00D86100">
        <w:t>, e14271 (2024).</w:t>
      </w:r>
    </w:p>
    <w:p w14:paraId="66BFE6E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509</w:t>
      </w:r>
      <w:r w:rsidRPr="00D86100">
        <w:tab/>
        <w:t>Xue, W.</w:t>
      </w:r>
      <w:r w:rsidRPr="00D86100">
        <w:rPr>
          <w:i/>
        </w:rPr>
        <w:t xml:space="preserve"> et al.</w:t>
      </w:r>
      <w:r w:rsidRPr="00D86100">
        <w:t xml:space="preserve"> Number of global change factors alters plant-soil feedbacks via its effect on soil fungal communities. </w:t>
      </w:r>
      <w:r w:rsidRPr="00D86100">
        <w:rPr>
          <w:i/>
        </w:rPr>
        <w:t>Soil Biol. Biochem.</w:t>
      </w:r>
      <w:r w:rsidRPr="00D86100">
        <w:t xml:space="preserve"> </w:t>
      </w:r>
      <w:r w:rsidRPr="00D86100">
        <w:rPr>
          <w:b/>
        </w:rPr>
        <w:t>194</w:t>
      </w:r>
      <w:r w:rsidRPr="00D86100">
        <w:t>, 109443 (2024).</w:t>
      </w:r>
    </w:p>
    <w:p w14:paraId="59BD4FE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0</w:t>
      </w:r>
      <w:r w:rsidRPr="00D86100">
        <w:tab/>
        <w:t>Enderle, E.</w:t>
      </w:r>
      <w:r w:rsidRPr="00D86100">
        <w:rPr>
          <w:i/>
        </w:rPr>
        <w:t xml:space="preserve"> et al.</w:t>
      </w:r>
      <w:r w:rsidRPr="00D86100">
        <w:t xml:space="preserve"> Plant-soil feedback responses to drought are species-specific and only marginally predicted by root traits. </w:t>
      </w:r>
      <w:r w:rsidRPr="00D86100">
        <w:rPr>
          <w:i/>
        </w:rPr>
        <w:t>Plant Soil</w:t>
      </w:r>
      <w:r w:rsidRPr="00D86100">
        <w:t xml:space="preserve"> 10.1007/s11104-024-07049-z (2024).</w:t>
      </w:r>
    </w:p>
    <w:p w14:paraId="1E41FE6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1</w:t>
      </w:r>
      <w:r w:rsidRPr="00D86100">
        <w:tab/>
        <w:t>Straus, D.</w:t>
      </w:r>
      <w:r w:rsidRPr="00D86100">
        <w:rPr>
          <w:i/>
        </w:rPr>
        <w:t xml:space="preserve"> et al.</w:t>
      </w:r>
      <w:r w:rsidRPr="00D86100">
        <w:t xml:space="preserve"> Plant-soil feedbacks among boreal forest specie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112</w:t>
      </w:r>
      <w:r w:rsidRPr="00D86100">
        <w:t>, 138-151 (2024).</w:t>
      </w:r>
    </w:p>
    <w:p w14:paraId="764BA41E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2</w:t>
      </w:r>
      <w:r w:rsidRPr="00D86100">
        <w:tab/>
        <w:t>Gerstner, B. P., Laport, R. G., Rudgers, J. A. &amp; Whitney, K. D. Plant-soil microbe feedbacks depend on distance and ploidy in a mixed cytotype population of</w:t>
      </w:r>
      <w:r w:rsidRPr="00D86100">
        <w:rPr>
          <w:i/>
        </w:rPr>
        <w:t xml:space="preserve"> Larrea tridentata</w:t>
      </w:r>
      <w:r w:rsidRPr="00D86100">
        <w:t xml:space="preserve">. </w:t>
      </w:r>
      <w:r w:rsidRPr="00D86100">
        <w:rPr>
          <w:i/>
        </w:rPr>
        <w:t>Am. J. Bot.</w:t>
      </w:r>
      <w:r w:rsidRPr="00D86100">
        <w:t xml:space="preserve"> </w:t>
      </w:r>
      <w:r w:rsidRPr="00D86100">
        <w:rPr>
          <w:b/>
        </w:rPr>
        <w:t>111</w:t>
      </w:r>
      <w:r w:rsidRPr="00D86100">
        <w:t>, e16298 (2024).</w:t>
      </w:r>
    </w:p>
    <w:p w14:paraId="1124E5A3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3</w:t>
      </w:r>
      <w:r w:rsidRPr="00D86100">
        <w:tab/>
        <w:t xml:space="preserve">Hassan, K., Carrillo, Y., Islam, T. &amp; Nielsen, U. N. Prolonged drought legacies influence the performance of foliar herbivores on legumes through shifts in plant-soil biotic interactions. </w:t>
      </w:r>
      <w:r w:rsidRPr="00D86100">
        <w:rPr>
          <w:i/>
        </w:rPr>
        <w:t>Entomol. Exp. Appl.</w:t>
      </w:r>
      <w:r w:rsidRPr="00D86100">
        <w:t xml:space="preserve"> </w:t>
      </w:r>
      <w:r w:rsidRPr="00D86100">
        <w:rPr>
          <w:b/>
        </w:rPr>
        <w:t>173</w:t>
      </w:r>
      <w:r w:rsidRPr="00D86100">
        <w:t>, 60-70 (2024).</w:t>
      </w:r>
    </w:p>
    <w:p w14:paraId="7F2656D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4</w:t>
      </w:r>
      <w:r w:rsidRPr="00D86100">
        <w:tab/>
        <w:t xml:space="preserve">Dabu, X., Ji, H., Yang, L., Bezemer, T. M. &amp; Jing, J. Root traits and soil legacies drive species competition outcomes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38</w:t>
      </w:r>
      <w:r w:rsidRPr="00D86100">
        <w:t>, 2139-2155 (2024).</w:t>
      </w:r>
    </w:p>
    <w:p w14:paraId="2CD88461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5</w:t>
      </w:r>
      <w:r w:rsidRPr="00D86100">
        <w:tab/>
        <w:t>Morman, K. E.</w:t>
      </w:r>
      <w:r w:rsidRPr="00D86100">
        <w:rPr>
          <w:i/>
        </w:rPr>
        <w:t xml:space="preserve"> et al.</w:t>
      </w:r>
      <w:r w:rsidRPr="00D86100">
        <w:t xml:space="preserve"> Simulated fire and plant-soil feedback effects on mycorrhizal fungi and invasive plants. </w:t>
      </w:r>
      <w:r w:rsidRPr="00D86100">
        <w:rPr>
          <w:i/>
        </w:rPr>
        <w:t>Iscience</w:t>
      </w:r>
      <w:r w:rsidRPr="00D86100">
        <w:t xml:space="preserve"> </w:t>
      </w:r>
      <w:r w:rsidRPr="00D86100">
        <w:rPr>
          <w:b/>
        </w:rPr>
        <w:t>27</w:t>
      </w:r>
      <w:r w:rsidRPr="00D86100">
        <w:t>, 111193 (2024).</w:t>
      </w:r>
    </w:p>
    <w:p w14:paraId="390C77C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6</w:t>
      </w:r>
      <w:r w:rsidRPr="00D86100">
        <w:tab/>
        <w:t xml:space="preserve">Minas, A., Garcia-Parisi, P. A. &amp; Omacini, M. The soil legacy produced by grass-endophyte-mycorrhizae fungi interaction increases legume establishment. </w:t>
      </w:r>
      <w:r w:rsidRPr="00D86100">
        <w:rPr>
          <w:i/>
        </w:rPr>
        <w:t>Symbiosis</w:t>
      </w:r>
      <w:r w:rsidRPr="00D86100">
        <w:t xml:space="preserve"> </w:t>
      </w:r>
      <w:r w:rsidRPr="00D86100">
        <w:rPr>
          <w:b/>
        </w:rPr>
        <w:t>93</w:t>
      </w:r>
      <w:r w:rsidRPr="00D86100">
        <w:t>, 297-308 (2024).</w:t>
      </w:r>
    </w:p>
    <w:p w14:paraId="0357945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517</w:t>
      </w:r>
      <w:r w:rsidRPr="00D86100">
        <w:tab/>
        <w:t>Chu, Q.</w:t>
      </w:r>
      <w:r w:rsidRPr="00D86100">
        <w:rPr>
          <w:i/>
        </w:rPr>
        <w:t xml:space="preserve"> et al.</w:t>
      </w:r>
      <w:r w:rsidRPr="00D86100">
        <w:t xml:space="preserve"> Soil microbial community contributes more to plant-soil feedback and plant-plant interactions than root traits under warming and drought. </w:t>
      </w:r>
      <w:r w:rsidRPr="00D86100">
        <w:rPr>
          <w:i/>
        </w:rPr>
        <w:t>Plant Soil</w:t>
      </w:r>
      <w:r w:rsidRPr="00D86100">
        <w:t xml:space="preserve"> 10.1007/s11104-024-06606-w (2024).</w:t>
      </w:r>
    </w:p>
    <w:p w14:paraId="5AC161B4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8</w:t>
      </w:r>
      <w:r w:rsidRPr="00D86100">
        <w:tab/>
        <w:t>Xu, W.</w:t>
      </w:r>
      <w:r w:rsidRPr="00D86100">
        <w:rPr>
          <w:i/>
        </w:rPr>
        <w:t xml:space="preserve"> et al.</w:t>
      </w:r>
      <w:r w:rsidRPr="00D86100">
        <w:t xml:space="preserve"> Synergistic changes in AM fungi and soil abiotic properties in rhizosphere soils of invasive </w:t>
      </w:r>
      <w:r w:rsidRPr="00D86100">
        <w:rPr>
          <w:i/>
        </w:rPr>
        <w:t>Solidago canadensis</w:t>
      </w:r>
      <w:r w:rsidRPr="00D86100">
        <w:t xml:space="preserve"> may confer its stronger dominance in communities. </w:t>
      </w:r>
      <w:r w:rsidRPr="00D86100">
        <w:rPr>
          <w:i/>
        </w:rPr>
        <w:t>Plant Soil</w:t>
      </w:r>
      <w:r w:rsidRPr="00D86100">
        <w:t xml:space="preserve"> </w:t>
      </w:r>
      <w:r w:rsidRPr="00D86100">
        <w:rPr>
          <w:b/>
        </w:rPr>
        <w:t>498</w:t>
      </w:r>
      <w:r w:rsidRPr="00D86100">
        <w:t>, 561-577 (2024).</w:t>
      </w:r>
    </w:p>
    <w:p w14:paraId="5050281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19</w:t>
      </w:r>
      <w:r w:rsidRPr="00D86100">
        <w:tab/>
        <w:t xml:space="preserve">Liu, X., Steinauer, K., van Der Veen-van Wijk, K. &amp; Bezemer, T. M. Zooming in on the temporal dimensions of plant-soil feedback: plant sensitivity and microbial dynamics. </w:t>
      </w:r>
      <w:r w:rsidRPr="00D86100">
        <w:rPr>
          <w:i/>
        </w:rPr>
        <w:t>J. Ecol.</w:t>
      </w:r>
      <w:r w:rsidRPr="00D86100">
        <w:t xml:space="preserve"> </w:t>
      </w:r>
      <w:r w:rsidRPr="00D86100">
        <w:rPr>
          <w:b/>
        </w:rPr>
        <w:t>00</w:t>
      </w:r>
      <w:r w:rsidRPr="00D86100">
        <w:t>, 1-14 (2024).</w:t>
      </w:r>
    </w:p>
    <w:p w14:paraId="7C6F81B2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0</w:t>
      </w:r>
      <w:r w:rsidRPr="00D86100">
        <w:tab/>
        <w:t>Wang, T.</w:t>
      </w:r>
      <w:r w:rsidRPr="00D86100">
        <w:rPr>
          <w:i/>
        </w:rPr>
        <w:t xml:space="preserve"> et al.</w:t>
      </w:r>
      <w:r w:rsidRPr="00D86100">
        <w:t xml:space="preserve"> Effect of plant-derived microbial soil legacy in a grafting system-a turn for the better. </w:t>
      </w:r>
      <w:r w:rsidRPr="00D86100">
        <w:rPr>
          <w:i/>
        </w:rPr>
        <w:t>Microbiome</w:t>
      </w:r>
      <w:r w:rsidRPr="00D86100">
        <w:t xml:space="preserve"> </w:t>
      </w:r>
      <w:r w:rsidRPr="00D86100">
        <w:rPr>
          <w:b/>
        </w:rPr>
        <w:t>12</w:t>
      </w:r>
      <w:r w:rsidRPr="00D86100">
        <w:t>, 234 (2024).</w:t>
      </w:r>
    </w:p>
    <w:p w14:paraId="4019305B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1</w:t>
      </w:r>
      <w:r w:rsidRPr="00D86100">
        <w:tab/>
        <w:t xml:space="preserve">Gfeller, V., Thoenen, L. &amp; Erb, M. Root-exuded benzoxazinoids can alleviate negative plant-soil feedbacks. </w:t>
      </w:r>
      <w:r w:rsidRPr="00D86100">
        <w:rPr>
          <w:i/>
        </w:rPr>
        <w:t>New Phytol.</w:t>
      </w:r>
      <w:r w:rsidRPr="00D86100">
        <w:t xml:space="preserve"> </w:t>
      </w:r>
      <w:r w:rsidRPr="00D86100">
        <w:rPr>
          <w:b/>
        </w:rPr>
        <w:t>241</w:t>
      </w:r>
      <w:r w:rsidRPr="00D86100">
        <w:t>, 2575-2588 (2024).</w:t>
      </w:r>
    </w:p>
    <w:p w14:paraId="1C1CDFDF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2</w:t>
      </w:r>
      <w:r w:rsidRPr="00D86100">
        <w:tab/>
        <w:t>Li, C.</w:t>
      </w:r>
      <w:r w:rsidRPr="00D86100">
        <w:rPr>
          <w:i/>
        </w:rPr>
        <w:t xml:space="preserve"> et al.</w:t>
      </w:r>
      <w:r w:rsidRPr="00D86100">
        <w:t xml:space="preserve"> Restoration of degraded alpine meadows from the perspective of plant-soil feedbacks. </w:t>
      </w:r>
      <w:r w:rsidRPr="00D86100">
        <w:rPr>
          <w:i/>
        </w:rPr>
        <w:t>Biol. Fertil. Soils</w:t>
      </w:r>
      <w:r w:rsidRPr="00D86100">
        <w:t xml:space="preserve"> </w:t>
      </w:r>
      <w:r w:rsidRPr="00D86100">
        <w:rPr>
          <w:b/>
        </w:rPr>
        <w:t>60</w:t>
      </w:r>
      <w:r w:rsidRPr="00D86100">
        <w:t>, 941-953 (2024).</w:t>
      </w:r>
    </w:p>
    <w:p w14:paraId="2A18F276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3</w:t>
      </w:r>
      <w:r w:rsidRPr="00D86100">
        <w:tab/>
        <w:t xml:space="preserve">Zhou, T., Sun, J. &amp; Shi, P. Mechanism of plant-soil feedback in a degraded alpine grassland on the Tibetan Plateau. </w:t>
      </w:r>
      <w:r w:rsidRPr="00D86100">
        <w:rPr>
          <w:i/>
        </w:rPr>
        <w:t>J. Plant Ecol.</w:t>
      </w:r>
      <w:r w:rsidRPr="00D86100">
        <w:t xml:space="preserve"> </w:t>
      </w:r>
      <w:r w:rsidRPr="00D86100">
        <w:rPr>
          <w:b/>
        </w:rPr>
        <w:t>17</w:t>
      </w:r>
      <w:r w:rsidRPr="00D86100">
        <w:t>, rtae025 (2024).</w:t>
      </w:r>
    </w:p>
    <w:p w14:paraId="6261701D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4</w:t>
      </w:r>
      <w:r w:rsidRPr="00D86100">
        <w:tab/>
        <w:t xml:space="preserve">Ali, H. E., Al-Wahaibi, A. M. &amp; Shahid, M. S. Plant-soil feedback and plant invasion: effect of soil conditioning on native and invasive </w:t>
      </w:r>
      <w:r w:rsidRPr="00D86100">
        <w:rPr>
          <w:i/>
        </w:rPr>
        <w:t>Prosopis</w:t>
      </w:r>
      <w:r w:rsidRPr="00D86100">
        <w:t xml:space="preserve"> species using the plant functional trait approach. </w:t>
      </w:r>
      <w:r w:rsidRPr="00D86100">
        <w:rPr>
          <w:i/>
        </w:rPr>
        <w:t>Front. Plant Sci.</w:t>
      </w:r>
      <w:r w:rsidRPr="00D86100">
        <w:t xml:space="preserve"> </w:t>
      </w:r>
      <w:r w:rsidRPr="00D86100">
        <w:rPr>
          <w:b/>
        </w:rPr>
        <w:t>15</w:t>
      </w:r>
      <w:r w:rsidRPr="00D86100">
        <w:t>, 1321950 (2024).</w:t>
      </w:r>
    </w:p>
    <w:p w14:paraId="3CA3C6CA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lastRenderedPageBreak/>
        <w:t>525</w:t>
      </w:r>
      <w:r w:rsidRPr="00D86100">
        <w:tab/>
        <w:t xml:space="preserve">Dhiedt, E., Baeten, L., Smedt, P., Jaroszewicz, B. &amp; Verheyen, K. Soil legacies of tree species composition in mature forest affect tree seedlings' performance. </w:t>
      </w:r>
      <w:r w:rsidRPr="00D86100">
        <w:rPr>
          <w:i/>
        </w:rPr>
        <w:t>Ecosystems</w:t>
      </w:r>
      <w:r w:rsidRPr="00D86100">
        <w:t xml:space="preserve"> </w:t>
      </w:r>
      <w:r w:rsidRPr="00D86100">
        <w:rPr>
          <w:b/>
        </w:rPr>
        <w:t>27</w:t>
      </w:r>
      <w:r w:rsidRPr="00D86100">
        <w:t>, 815-832 (2024).</w:t>
      </w:r>
    </w:p>
    <w:p w14:paraId="1D7D73A5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6</w:t>
      </w:r>
      <w:r w:rsidRPr="00D86100">
        <w:tab/>
        <w:t>Tao, Z.</w:t>
      </w:r>
      <w:r w:rsidRPr="00D86100">
        <w:rPr>
          <w:i/>
        </w:rPr>
        <w:t xml:space="preserve"> et al.</w:t>
      </w:r>
      <w:r w:rsidRPr="00D86100">
        <w:t xml:space="preserve"> Native plant diversity generates microbial legacies that either promote or suppress non-natives, depending on drought history. </w:t>
      </w:r>
      <w:r w:rsidRPr="00D86100">
        <w:rPr>
          <w:i/>
        </w:rPr>
        <w:t>Ecol. Lett.</w:t>
      </w:r>
      <w:r w:rsidRPr="00D86100">
        <w:t xml:space="preserve"> </w:t>
      </w:r>
      <w:r w:rsidRPr="00D86100">
        <w:rPr>
          <w:b/>
        </w:rPr>
        <w:t>27</w:t>
      </w:r>
      <w:r w:rsidRPr="00D86100">
        <w:t>, e14504 (2024).</w:t>
      </w:r>
    </w:p>
    <w:p w14:paraId="71BA2D0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7</w:t>
      </w:r>
      <w:r w:rsidRPr="00D86100">
        <w:tab/>
        <w:t>Pan, Y.</w:t>
      </w:r>
      <w:r w:rsidRPr="00D86100">
        <w:rPr>
          <w:i/>
        </w:rPr>
        <w:t xml:space="preserve"> et al.</w:t>
      </w:r>
      <w:r w:rsidRPr="00D86100">
        <w:t xml:space="preserve"> Plant-soil feedback is dependent on tree mycorrhizal types and tree species richness in a subtropical forest. </w:t>
      </w:r>
      <w:r w:rsidRPr="00D86100">
        <w:rPr>
          <w:i/>
        </w:rPr>
        <w:t>Geoderma</w:t>
      </w:r>
      <w:r w:rsidRPr="00D86100">
        <w:t xml:space="preserve"> </w:t>
      </w:r>
      <w:r w:rsidRPr="00D86100">
        <w:rPr>
          <w:b/>
        </w:rPr>
        <w:t>442</w:t>
      </w:r>
      <w:r w:rsidRPr="00D86100">
        <w:t>, 116780 (2024).</w:t>
      </w:r>
    </w:p>
    <w:p w14:paraId="32F62A39" w14:textId="77777777" w:rsidR="00561E3E" w:rsidRPr="00D86100" w:rsidRDefault="00561E3E" w:rsidP="00836D6C">
      <w:pPr>
        <w:pStyle w:val="EndNoteBibliography"/>
        <w:spacing w:line="480" w:lineRule="auto"/>
        <w:ind w:left="720" w:hanging="720"/>
      </w:pPr>
      <w:r w:rsidRPr="00D86100">
        <w:t>528</w:t>
      </w:r>
      <w:r w:rsidRPr="00D86100">
        <w:tab/>
        <w:t>Yacine, Y.</w:t>
      </w:r>
      <w:r w:rsidRPr="00D86100">
        <w:rPr>
          <w:i/>
        </w:rPr>
        <w:t xml:space="preserve"> et al.</w:t>
      </w:r>
      <w:r w:rsidRPr="00D86100">
        <w:t xml:space="preserve"> Between- versus within-species variation in plant-soil feedback relates to different functional traits, but exudate variability is involved at both scales. </w:t>
      </w:r>
      <w:r w:rsidRPr="00D86100">
        <w:rPr>
          <w:i/>
        </w:rPr>
        <w:t>Funct. Ecol.</w:t>
      </w:r>
      <w:r w:rsidRPr="00D86100">
        <w:t xml:space="preserve"> </w:t>
      </w:r>
      <w:r w:rsidRPr="00D86100">
        <w:rPr>
          <w:b/>
        </w:rPr>
        <w:t>38</w:t>
      </w:r>
      <w:r w:rsidRPr="00D86100">
        <w:t>, 1156-1171 (2024).</w:t>
      </w:r>
    </w:p>
    <w:bookmarkEnd w:id="31"/>
    <w:p w14:paraId="5DA0C33C" w14:textId="7BD1AA9D" w:rsidR="00BB2993" w:rsidRPr="000E3AE4" w:rsidRDefault="00BB2993" w:rsidP="00BB2993">
      <w:pPr>
        <w:adjustRightInd w:val="0"/>
        <w:snapToGrid w:val="0"/>
        <w:spacing w:line="480" w:lineRule="auto"/>
        <w:rPr>
          <w:rFonts w:eastAsiaTheme="minorEastAsia"/>
          <w:lang w:val="en-GB"/>
        </w:rPr>
      </w:pPr>
      <w:r w:rsidRPr="00D86100">
        <w:fldChar w:fldCharType="end"/>
      </w:r>
      <w:bookmarkEnd w:id="0"/>
    </w:p>
    <w:sectPr w:rsidR="00BB2993" w:rsidRPr="000E3AE4" w:rsidSect="0060530A">
      <w:footerReference w:type="default" r:id="rId11"/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A85A1E1" w14:textId="77777777" w:rsidR="00A37EDC" w:rsidRPr="00C223E2" w:rsidRDefault="00A37EDC">
      <w:r w:rsidRPr="00C223E2">
        <w:separator/>
      </w:r>
    </w:p>
  </w:endnote>
  <w:endnote w:type="continuationSeparator" w:id="0">
    <w:p w14:paraId="7D08E4B2" w14:textId="77777777" w:rsidR="00A37EDC" w:rsidRPr="00C223E2" w:rsidRDefault="00A37EDC">
      <w:r w:rsidRPr="00C223E2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.AppleSystemUIFont">
    <w:altName w:val="Cambria"/>
    <w:panose1 w:val="00000000000000000000"/>
    <w:charset w:val="00"/>
    <w:family w:val="roman"/>
    <w:notTrueType/>
    <w:pitch w:val="default"/>
  </w:font>
  <w:font w:name="楷体">
    <w:altName w:val="KaiT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18847953"/>
      <w:docPartObj>
        <w:docPartGallery w:val="Page Numbers (Bottom of Page)"/>
        <w:docPartUnique/>
      </w:docPartObj>
    </w:sdtPr>
    <w:sdtContent>
      <w:p w14:paraId="3281CA2C" w14:textId="77777777" w:rsidR="00BB2993" w:rsidRDefault="00BB2993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F90B9C">
          <w:rPr>
            <w:noProof/>
            <w:lang w:val="zh-CN"/>
          </w:rPr>
          <w:t>38</w:t>
        </w:r>
        <w:r>
          <w:fldChar w:fldCharType="end"/>
        </w:r>
      </w:p>
    </w:sdtContent>
  </w:sdt>
  <w:p w14:paraId="3835D9BF" w14:textId="77777777" w:rsidR="00BB2993" w:rsidRDefault="00BB2993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885293029"/>
      <w:docPartObj>
        <w:docPartGallery w:val="Page Numbers (Bottom of Page)"/>
        <w:docPartUnique/>
      </w:docPartObj>
    </w:sdtPr>
    <w:sdtContent>
      <w:p w14:paraId="15907D64" w14:textId="77777777" w:rsidR="00D71539" w:rsidRPr="00C223E2" w:rsidRDefault="00D71539">
        <w:pPr>
          <w:pStyle w:val="a7"/>
          <w:jc w:val="center"/>
        </w:pPr>
        <w:r w:rsidRPr="00C223E2">
          <w:fldChar w:fldCharType="begin"/>
        </w:r>
        <w:r w:rsidRPr="00C223E2">
          <w:instrText>PAGE   \* MERGEFORMAT</w:instrText>
        </w:r>
        <w:r w:rsidRPr="00C223E2">
          <w:fldChar w:fldCharType="separate"/>
        </w:r>
        <w:r>
          <w:rPr>
            <w:noProof/>
          </w:rPr>
          <w:t>16</w:t>
        </w:r>
        <w:r w:rsidRPr="00C223E2">
          <w:fldChar w:fldCharType="end"/>
        </w:r>
      </w:p>
    </w:sdtContent>
  </w:sdt>
  <w:p w14:paraId="63272085" w14:textId="77777777" w:rsidR="00D71539" w:rsidRPr="00C223E2" w:rsidRDefault="00D71539">
    <w:pPr>
      <w:pStyle w:val="a7"/>
    </w:pPr>
  </w:p>
  <w:p w14:paraId="6F177B2F" w14:textId="77777777" w:rsidR="00D71539" w:rsidRDefault="00D7153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17FC663" w14:textId="77777777" w:rsidR="00A37EDC" w:rsidRPr="00C223E2" w:rsidRDefault="00A37EDC">
      <w:r w:rsidRPr="00C223E2">
        <w:separator/>
      </w:r>
    </w:p>
  </w:footnote>
  <w:footnote w:type="continuationSeparator" w:id="0">
    <w:p w14:paraId="6AFFCD2A" w14:textId="77777777" w:rsidR="00A37EDC" w:rsidRPr="00C223E2" w:rsidRDefault="00A37EDC">
      <w:r w:rsidRPr="00C223E2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D2359D"/>
    <w:multiLevelType w:val="hybridMultilevel"/>
    <w:tmpl w:val="06FC461A"/>
    <w:lvl w:ilvl="0" w:tplc="A594926E">
      <w:start w:val="1"/>
      <w:numFmt w:val="decimal"/>
      <w:lvlText w:val="%1."/>
      <w:lvlJc w:val="left"/>
      <w:pPr>
        <w:ind w:left="1020" w:hanging="360"/>
      </w:pPr>
    </w:lvl>
    <w:lvl w:ilvl="1" w:tplc="F432A584">
      <w:start w:val="1"/>
      <w:numFmt w:val="decimal"/>
      <w:lvlText w:val="%2."/>
      <w:lvlJc w:val="left"/>
      <w:pPr>
        <w:ind w:left="1020" w:hanging="360"/>
      </w:pPr>
    </w:lvl>
    <w:lvl w:ilvl="2" w:tplc="26922FC0">
      <w:start w:val="1"/>
      <w:numFmt w:val="decimal"/>
      <w:lvlText w:val="%3."/>
      <w:lvlJc w:val="left"/>
      <w:pPr>
        <w:ind w:left="1020" w:hanging="360"/>
      </w:pPr>
    </w:lvl>
    <w:lvl w:ilvl="3" w:tplc="494AF20C">
      <w:start w:val="1"/>
      <w:numFmt w:val="decimal"/>
      <w:lvlText w:val="%4."/>
      <w:lvlJc w:val="left"/>
      <w:pPr>
        <w:ind w:left="1020" w:hanging="360"/>
      </w:pPr>
    </w:lvl>
    <w:lvl w:ilvl="4" w:tplc="3514A5E4">
      <w:start w:val="1"/>
      <w:numFmt w:val="decimal"/>
      <w:lvlText w:val="%5."/>
      <w:lvlJc w:val="left"/>
      <w:pPr>
        <w:ind w:left="1020" w:hanging="360"/>
      </w:pPr>
    </w:lvl>
    <w:lvl w:ilvl="5" w:tplc="85243776">
      <w:start w:val="1"/>
      <w:numFmt w:val="decimal"/>
      <w:lvlText w:val="%6."/>
      <w:lvlJc w:val="left"/>
      <w:pPr>
        <w:ind w:left="1020" w:hanging="360"/>
      </w:pPr>
    </w:lvl>
    <w:lvl w:ilvl="6" w:tplc="FE443252">
      <w:start w:val="1"/>
      <w:numFmt w:val="decimal"/>
      <w:lvlText w:val="%7."/>
      <w:lvlJc w:val="left"/>
      <w:pPr>
        <w:ind w:left="1020" w:hanging="360"/>
      </w:pPr>
    </w:lvl>
    <w:lvl w:ilvl="7" w:tplc="C2C8F8C8">
      <w:start w:val="1"/>
      <w:numFmt w:val="decimal"/>
      <w:lvlText w:val="%8."/>
      <w:lvlJc w:val="left"/>
      <w:pPr>
        <w:ind w:left="1020" w:hanging="360"/>
      </w:pPr>
    </w:lvl>
    <w:lvl w:ilvl="8" w:tplc="BD04C202">
      <w:start w:val="1"/>
      <w:numFmt w:val="decimal"/>
      <w:lvlText w:val="%9."/>
      <w:lvlJc w:val="left"/>
      <w:pPr>
        <w:ind w:left="1020" w:hanging="360"/>
      </w:pPr>
    </w:lvl>
  </w:abstractNum>
  <w:abstractNum w:abstractNumId="1" w15:restartNumberingAfterBreak="0">
    <w:nsid w:val="028567A6"/>
    <w:multiLevelType w:val="hybridMultilevel"/>
    <w:tmpl w:val="C3C62E6C"/>
    <w:lvl w:ilvl="0" w:tplc="0414CB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1C5C3635"/>
    <w:multiLevelType w:val="hybridMultilevel"/>
    <w:tmpl w:val="2A2082C2"/>
    <w:lvl w:ilvl="0" w:tplc="94C24FD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1F7E651D"/>
    <w:multiLevelType w:val="multilevel"/>
    <w:tmpl w:val="A5DC79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92D3C24"/>
    <w:multiLevelType w:val="hybridMultilevel"/>
    <w:tmpl w:val="CACEBFA6"/>
    <w:lvl w:ilvl="0" w:tplc="AEEC05E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F8C4476"/>
    <w:multiLevelType w:val="hybridMultilevel"/>
    <w:tmpl w:val="50E84044"/>
    <w:lvl w:ilvl="0" w:tplc="0409001B">
      <w:start w:val="1"/>
      <w:numFmt w:val="lowerRoman"/>
      <w:lvlText w:val="%1."/>
      <w:lvlJc w:val="righ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6" w15:restartNumberingAfterBreak="0">
    <w:nsid w:val="676E2B06"/>
    <w:multiLevelType w:val="hybridMultilevel"/>
    <w:tmpl w:val="7992643E"/>
    <w:lvl w:ilvl="0" w:tplc="0D5CBE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468861225">
    <w:abstractNumId w:val="2"/>
  </w:num>
  <w:num w:numId="2" w16cid:durableId="802428260">
    <w:abstractNumId w:val="1"/>
  </w:num>
  <w:num w:numId="3" w16cid:durableId="562908698">
    <w:abstractNumId w:val="6"/>
  </w:num>
  <w:num w:numId="4" w16cid:durableId="117259658">
    <w:abstractNumId w:val="3"/>
  </w:num>
  <w:num w:numId="5" w16cid:durableId="343827426">
    <w:abstractNumId w:val="0"/>
  </w:num>
  <w:num w:numId="6" w16cid:durableId="539393272">
    <w:abstractNumId w:val="5"/>
  </w:num>
  <w:num w:numId="7" w16cid:durableId="176548947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2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svvptw75drsvefwtnxtxpktzt0f5dfz2fs&quot;&gt;References-li-0223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1&lt;/item&gt;&lt;item&gt;432&lt;/item&gt;&lt;item&gt;433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0&lt;/item&gt;&lt;item&gt;501&lt;/item&gt;&lt;item&gt;502&lt;/item&gt;&lt;item&gt;503&lt;/item&gt;&lt;item&gt;504&lt;/item&gt;&lt;item&gt;505&lt;/item&gt;&lt;item&gt;506&lt;/item&gt;&lt;item&gt;507&lt;/item&gt;&lt;item&gt;508&lt;/item&gt;&lt;item&gt;509&lt;/item&gt;&lt;item&gt;510&lt;/item&gt;&lt;item&gt;511&lt;/item&gt;&lt;item&gt;512&lt;/item&gt;&lt;item&gt;513&lt;/item&gt;&lt;item&gt;514&lt;/item&gt;&lt;item&gt;515&lt;/item&gt;&lt;item&gt;516&lt;/item&gt;&lt;item&gt;517&lt;/item&gt;&lt;item&gt;518&lt;/item&gt;&lt;item&gt;519&lt;/item&gt;&lt;item&gt;520&lt;/item&gt;&lt;item&gt;521&lt;/item&gt;&lt;item&gt;522&lt;/item&gt;&lt;item&gt;523&lt;/item&gt;&lt;item&gt;524&lt;/item&gt;&lt;item&gt;525&lt;/item&gt;&lt;item&gt;526&lt;/item&gt;&lt;item&gt;527&lt;/item&gt;&lt;item&gt;528&lt;/item&gt;&lt;/record-ids&gt;&lt;/item&gt;&lt;/Libraries&gt;"/>
    <w:docVar w:name="EN.UseJSCitationFormat" w:val="False"/>
  </w:docVars>
  <w:rsids>
    <w:rsidRoot w:val="007C3E6C"/>
    <w:rsid w:val="000000ED"/>
    <w:rsid w:val="000004BE"/>
    <w:rsid w:val="00000790"/>
    <w:rsid w:val="00000DBA"/>
    <w:rsid w:val="00001F30"/>
    <w:rsid w:val="00002408"/>
    <w:rsid w:val="000026BF"/>
    <w:rsid w:val="000027CB"/>
    <w:rsid w:val="00003834"/>
    <w:rsid w:val="00003C30"/>
    <w:rsid w:val="00003EF6"/>
    <w:rsid w:val="00004513"/>
    <w:rsid w:val="00004770"/>
    <w:rsid w:val="00004F93"/>
    <w:rsid w:val="0000500B"/>
    <w:rsid w:val="0000562F"/>
    <w:rsid w:val="00005AE9"/>
    <w:rsid w:val="00005B7E"/>
    <w:rsid w:val="00006535"/>
    <w:rsid w:val="00007A4A"/>
    <w:rsid w:val="00007D9F"/>
    <w:rsid w:val="000110F9"/>
    <w:rsid w:val="000115F5"/>
    <w:rsid w:val="00011C7B"/>
    <w:rsid w:val="00011D82"/>
    <w:rsid w:val="00013717"/>
    <w:rsid w:val="00014B93"/>
    <w:rsid w:val="00014DCB"/>
    <w:rsid w:val="00014E7E"/>
    <w:rsid w:val="00015B54"/>
    <w:rsid w:val="00016D4B"/>
    <w:rsid w:val="00017368"/>
    <w:rsid w:val="000174EC"/>
    <w:rsid w:val="0002064C"/>
    <w:rsid w:val="000211EB"/>
    <w:rsid w:val="00022039"/>
    <w:rsid w:val="0002309D"/>
    <w:rsid w:val="000231D2"/>
    <w:rsid w:val="000233D3"/>
    <w:rsid w:val="00023F15"/>
    <w:rsid w:val="00024387"/>
    <w:rsid w:val="00024476"/>
    <w:rsid w:val="000259DC"/>
    <w:rsid w:val="00025AD0"/>
    <w:rsid w:val="0002611D"/>
    <w:rsid w:val="000261EE"/>
    <w:rsid w:val="00026F35"/>
    <w:rsid w:val="000275BC"/>
    <w:rsid w:val="00027E4F"/>
    <w:rsid w:val="00030B20"/>
    <w:rsid w:val="00031028"/>
    <w:rsid w:val="0003133E"/>
    <w:rsid w:val="00032410"/>
    <w:rsid w:val="00032E54"/>
    <w:rsid w:val="00033A03"/>
    <w:rsid w:val="00033F57"/>
    <w:rsid w:val="0003464E"/>
    <w:rsid w:val="00036463"/>
    <w:rsid w:val="00036C80"/>
    <w:rsid w:val="0003760F"/>
    <w:rsid w:val="00040189"/>
    <w:rsid w:val="0004082D"/>
    <w:rsid w:val="000412A1"/>
    <w:rsid w:val="00041403"/>
    <w:rsid w:val="00041544"/>
    <w:rsid w:val="00042060"/>
    <w:rsid w:val="00042089"/>
    <w:rsid w:val="00042FBA"/>
    <w:rsid w:val="00043A98"/>
    <w:rsid w:val="0004455B"/>
    <w:rsid w:val="00044789"/>
    <w:rsid w:val="000447EE"/>
    <w:rsid w:val="000453AD"/>
    <w:rsid w:val="0004591B"/>
    <w:rsid w:val="0004602C"/>
    <w:rsid w:val="00046674"/>
    <w:rsid w:val="00047374"/>
    <w:rsid w:val="00047B29"/>
    <w:rsid w:val="00051DEE"/>
    <w:rsid w:val="000523A8"/>
    <w:rsid w:val="00052ABF"/>
    <w:rsid w:val="00052DA0"/>
    <w:rsid w:val="000534D3"/>
    <w:rsid w:val="0005368A"/>
    <w:rsid w:val="00054893"/>
    <w:rsid w:val="00055078"/>
    <w:rsid w:val="00056477"/>
    <w:rsid w:val="00056896"/>
    <w:rsid w:val="00057D6C"/>
    <w:rsid w:val="0006102C"/>
    <w:rsid w:val="00061D02"/>
    <w:rsid w:val="000620A8"/>
    <w:rsid w:val="000634DE"/>
    <w:rsid w:val="00063961"/>
    <w:rsid w:val="00064602"/>
    <w:rsid w:val="00064756"/>
    <w:rsid w:val="00065CD9"/>
    <w:rsid w:val="00066C11"/>
    <w:rsid w:val="00067167"/>
    <w:rsid w:val="00067896"/>
    <w:rsid w:val="00067A23"/>
    <w:rsid w:val="00067C0E"/>
    <w:rsid w:val="0007027A"/>
    <w:rsid w:val="0007167E"/>
    <w:rsid w:val="00071A5B"/>
    <w:rsid w:val="00071B66"/>
    <w:rsid w:val="00072488"/>
    <w:rsid w:val="00072F4C"/>
    <w:rsid w:val="00072F84"/>
    <w:rsid w:val="0007358C"/>
    <w:rsid w:val="00073B77"/>
    <w:rsid w:val="00073E75"/>
    <w:rsid w:val="00073FEB"/>
    <w:rsid w:val="00074375"/>
    <w:rsid w:val="0007466E"/>
    <w:rsid w:val="00075AE2"/>
    <w:rsid w:val="00075C79"/>
    <w:rsid w:val="000760F3"/>
    <w:rsid w:val="00077D8E"/>
    <w:rsid w:val="000812DC"/>
    <w:rsid w:val="00081487"/>
    <w:rsid w:val="00081B74"/>
    <w:rsid w:val="00082C24"/>
    <w:rsid w:val="0008300C"/>
    <w:rsid w:val="000833E3"/>
    <w:rsid w:val="000839DB"/>
    <w:rsid w:val="00083A7D"/>
    <w:rsid w:val="00083AB8"/>
    <w:rsid w:val="0008409D"/>
    <w:rsid w:val="000847D6"/>
    <w:rsid w:val="0008487F"/>
    <w:rsid w:val="00084C09"/>
    <w:rsid w:val="00085874"/>
    <w:rsid w:val="000862CD"/>
    <w:rsid w:val="000877E0"/>
    <w:rsid w:val="00090364"/>
    <w:rsid w:val="000909E6"/>
    <w:rsid w:val="00090BC7"/>
    <w:rsid w:val="00090D65"/>
    <w:rsid w:val="0009173E"/>
    <w:rsid w:val="00091C7E"/>
    <w:rsid w:val="000927A6"/>
    <w:rsid w:val="00092DE9"/>
    <w:rsid w:val="00093166"/>
    <w:rsid w:val="000939F5"/>
    <w:rsid w:val="000946FF"/>
    <w:rsid w:val="00094ABA"/>
    <w:rsid w:val="00095271"/>
    <w:rsid w:val="00095537"/>
    <w:rsid w:val="00095727"/>
    <w:rsid w:val="000968D5"/>
    <w:rsid w:val="000A1478"/>
    <w:rsid w:val="000A165B"/>
    <w:rsid w:val="000A32DD"/>
    <w:rsid w:val="000A3753"/>
    <w:rsid w:val="000A3BDB"/>
    <w:rsid w:val="000A3E4F"/>
    <w:rsid w:val="000A4284"/>
    <w:rsid w:val="000A53F7"/>
    <w:rsid w:val="000A66A0"/>
    <w:rsid w:val="000A68A9"/>
    <w:rsid w:val="000A7A0C"/>
    <w:rsid w:val="000A7ACB"/>
    <w:rsid w:val="000B0048"/>
    <w:rsid w:val="000B1308"/>
    <w:rsid w:val="000B196F"/>
    <w:rsid w:val="000B1CA3"/>
    <w:rsid w:val="000B2228"/>
    <w:rsid w:val="000B23BE"/>
    <w:rsid w:val="000B3178"/>
    <w:rsid w:val="000B4A65"/>
    <w:rsid w:val="000B5606"/>
    <w:rsid w:val="000B5DD4"/>
    <w:rsid w:val="000B7489"/>
    <w:rsid w:val="000B7575"/>
    <w:rsid w:val="000B7578"/>
    <w:rsid w:val="000C1F5C"/>
    <w:rsid w:val="000C22AF"/>
    <w:rsid w:val="000C22B3"/>
    <w:rsid w:val="000C25F4"/>
    <w:rsid w:val="000C2C16"/>
    <w:rsid w:val="000C43C4"/>
    <w:rsid w:val="000C4D13"/>
    <w:rsid w:val="000C51AB"/>
    <w:rsid w:val="000C5398"/>
    <w:rsid w:val="000C573F"/>
    <w:rsid w:val="000C5B4A"/>
    <w:rsid w:val="000C6083"/>
    <w:rsid w:val="000C7B8D"/>
    <w:rsid w:val="000C7BD2"/>
    <w:rsid w:val="000D08DF"/>
    <w:rsid w:val="000D0A92"/>
    <w:rsid w:val="000D0C39"/>
    <w:rsid w:val="000D0E3B"/>
    <w:rsid w:val="000D1427"/>
    <w:rsid w:val="000D1630"/>
    <w:rsid w:val="000D17B0"/>
    <w:rsid w:val="000D1A4A"/>
    <w:rsid w:val="000D21BB"/>
    <w:rsid w:val="000D2CA5"/>
    <w:rsid w:val="000D2F87"/>
    <w:rsid w:val="000D343E"/>
    <w:rsid w:val="000D3D59"/>
    <w:rsid w:val="000D4AEE"/>
    <w:rsid w:val="000D54AF"/>
    <w:rsid w:val="000D62F4"/>
    <w:rsid w:val="000D6329"/>
    <w:rsid w:val="000D64CA"/>
    <w:rsid w:val="000D7B8E"/>
    <w:rsid w:val="000E0737"/>
    <w:rsid w:val="000E0BBC"/>
    <w:rsid w:val="000E1193"/>
    <w:rsid w:val="000E1353"/>
    <w:rsid w:val="000E15BC"/>
    <w:rsid w:val="000E2DBC"/>
    <w:rsid w:val="000E2DC6"/>
    <w:rsid w:val="000E3AE4"/>
    <w:rsid w:val="000E4125"/>
    <w:rsid w:val="000E48F7"/>
    <w:rsid w:val="000E52B1"/>
    <w:rsid w:val="000E5F11"/>
    <w:rsid w:val="000F0BFB"/>
    <w:rsid w:val="000F118B"/>
    <w:rsid w:val="000F222C"/>
    <w:rsid w:val="000F2CEC"/>
    <w:rsid w:val="000F44B7"/>
    <w:rsid w:val="000F497E"/>
    <w:rsid w:val="000F558B"/>
    <w:rsid w:val="000F63AA"/>
    <w:rsid w:val="000F7E4F"/>
    <w:rsid w:val="001012E1"/>
    <w:rsid w:val="00102119"/>
    <w:rsid w:val="00102459"/>
    <w:rsid w:val="00103925"/>
    <w:rsid w:val="00103BF0"/>
    <w:rsid w:val="00103D88"/>
    <w:rsid w:val="001044BE"/>
    <w:rsid w:val="0010485F"/>
    <w:rsid w:val="00104AB4"/>
    <w:rsid w:val="001054BC"/>
    <w:rsid w:val="00105B73"/>
    <w:rsid w:val="00105E2B"/>
    <w:rsid w:val="001066C5"/>
    <w:rsid w:val="00107C15"/>
    <w:rsid w:val="00110AB2"/>
    <w:rsid w:val="001113B8"/>
    <w:rsid w:val="00111791"/>
    <w:rsid w:val="00111D8A"/>
    <w:rsid w:val="00111ED9"/>
    <w:rsid w:val="001127E2"/>
    <w:rsid w:val="00112E41"/>
    <w:rsid w:val="00112EB8"/>
    <w:rsid w:val="00114F80"/>
    <w:rsid w:val="0011571E"/>
    <w:rsid w:val="00115955"/>
    <w:rsid w:val="00115981"/>
    <w:rsid w:val="00116775"/>
    <w:rsid w:val="00116A56"/>
    <w:rsid w:val="00116B79"/>
    <w:rsid w:val="0011757D"/>
    <w:rsid w:val="00117721"/>
    <w:rsid w:val="00117A0D"/>
    <w:rsid w:val="00117C06"/>
    <w:rsid w:val="00120722"/>
    <w:rsid w:val="0012250C"/>
    <w:rsid w:val="001228FD"/>
    <w:rsid w:val="00123057"/>
    <w:rsid w:val="00123AEE"/>
    <w:rsid w:val="00123EC1"/>
    <w:rsid w:val="0012456F"/>
    <w:rsid w:val="00124E9F"/>
    <w:rsid w:val="00124FD3"/>
    <w:rsid w:val="001254BE"/>
    <w:rsid w:val="00125EEC"/>
    <w:rsid w:val="00125FF7"/>
    <w:rsid w:val="00126015"/>
    <w:rsid w:val="00126ECC"/>
    <w:rsid w:val="00131E3C"/>
    <w:rsid w:val="00133832"/>
    <w:rsid w:val="0013491B"/>
    <w:rsid w:val="001356AB"/>
    <w:rsid w:val="00135973"/>
    <w:rsid w:val="00136EB7"/>
    <w:rsid w:val="00141D17"/>
    <w:rsid w:val="00141FE9"/>
    <w:rsid w:val="001426F7"/>
    <w:rsid w:val="00142723"/>
    <w:rsid w:val="00142957"/>
    <w:rsid w:val="0014390D"/>
    <w:rsid w:val="00144A1D"/>
    <w:rsid w:val="001457B1"/>
    <w:rsid w:val="00146400"/>
    <w:rsid w:val="0014688F"/>
    <w:rsid w:val="00150CCA"/>
    <w:rsid w:val="00150DE7"/>
    <w:rsid w:val="00151044"/>
    <w:rsid w:val="00151079"/>
    <w:rsid w:val="0015251A"/>
    <w:rsid w:val="00153BB1"/>
    <w:rsid w:val="00153E18"/>
    <w:rsid w:val="00154BEF"/>
    <w:rsid w:val="00155905"/>
    <w:rsid w:val="00157B27"/>
    <w:rsid w:val="00157D52"/>
    <w:rsid w:val="00160099"/>
    <w:rsid w:val="00160EA5"/>
    <w:rsid w:val="00161EFB"/>
    <w:rsid w:val="0016204A"/>
    <w:rsid w:val="001621C9"/>
    <w:rsid w:val="0016248C"/>
    <w:rsid w:val="00162B89"/>
    <w:rsid w:val="001646F0"/>
    <w:rsid w:val="0016587A"/>
    <w:rsid w:val="001667D4"/>
    <w:rsid w:val="00166CAD"/>
    <w:rsid w:val="00171143"/>
    <w:rsid w:val="00171719"/>
    <w:rsid w:val="00172A39"/>
    <w:rsid w:val="00172B9D"/>
    <w:rsid w:val="0017319D"/>
    <w:rsid w:val="00174404"/>
    <w:rsid w:val="00175DE1"/>
    <w:rsid w:val="00175E5D"/>
    <w:rsid w:val="00176AB4"/>
    <w:rsid w:val="00176D9A"/>
    <w:rsid w:val="00176DAC"/>
    <w:rsid w:val="00177045"/>
    <w:rsid w:val="00177B4B"/>
    <w:rsid w:val="00180E29"/>
    <w:rsid w:val="0018160E"/>
    <w:rsid w:val="00181AC0"/>
    <w:rsid w:val="00182586"/>
    <w:rsid w:val="001837C6"/>
    <w:rsid w:val="0018483C"/>
    <w:rsid w:val="001850F2"/>
    <w:rsid w:val="00186BD4"/>
    <w:rsid w:val="00191192"/>
    <w:rsid w:val="00192BCE"/>
    <w:rsid w:val="00193F75"/>
    <w:rsid w:val="00194A2F"/>
    <w:rsid w:val="00195595"/>
    <w:rsid w:val="00197F0D"/>
    <w:rsid w:val="001A0A73"/>
    <w:rsid w:val="001A0E59"/>
    <w:rsid w:val="001A2ADD"/>
    <w:rsid w:val="001A377E"/>
    <w:rsid w:val="001A3B2D"/>
    <w:rsid w:val="001A3EF8"/>
    <w:rsid w:val="001A49B7"/>
    <w:rsid w:val="001A57EF"/>
    <w:rsid w:val="001A5B55"/>
    <w:rsid w:val="001A686C"/>
    <w:rsid w:val="001A6D55"/>
    <w:rsid w:val="001A6D84"/>
    <w:rsid w:val="001A7322"/>
    <w:rsid w:val="001A7BA1"/>
    <w:rsid w:val="001B05C7"/>
    <w:rsid w:val="001B30DA"/>
    <w:rsid w:val="001B32ED"/>
    <w:rsid w:val="001B4023"/>
    <w:rsid w:val="001B4F67"/>
    <w:rsid w:val="001B5732"/>
    <w:rsid w:val="001B6228"/>
    <w:rsid w:val="001B6759"/>
    <w:rsid w:val="001B7A84"/>
    <w:rsid w:val="001B7E2D"/>
    <w:rsid w:val="001C08FF"/>
    <w:rsid w:val="001C0D3E"/>
    <w:rsid w:val="001C160A"/>
    <w:rsid w:val="001C29B9"/>
    <w:rsid w:val="001C2ACD"/>
    <w:rsid w:val="001C4F32"/>
    <w:rsid w:val="001C6DD7"/>
    <w:rsid w:val="001C6F56"/>
    <w:rsid w:val="001C7FFB"/>
    <w:rsid w:val="001D060D"/>
    <w:rsid w:val="001D07E0"/>
    <w:rsid w:val="001D0A96"/>
    <w:rsid w:val="001D1044"/>
    <w:rsid w:val="001D19CE"/>
    <w:rsid w:val="001D21D2"/>
    <w:rsid w:val="001D3598"/>
    <w:rsid w:val="001D3E48"/>
    <w:rsid w:val="001D4418"/>
    <w:rsid w:val="001D45ED"/>
    <w:rsid w:val="001D4F57"/>
    <w:rsid w:val="001D574F"/>
    <w:rsid w:val="001D6540"/>
    <w:rsid w:val="001D687F"/>
    <w:rsid w:val="001D7331"/>
    <w:rsid w:val="001D7FDA"/>
    <w:rsid w:val="001E1A03"/>
    <w:rsid w:val="001E1BFC"/>
    <w:rsid w:val="001E1DA0"/>
    <w:rsid w:val="001E1DDC"/>
    <w:rsid w:val="001E21C4"/>
    <w:rsid w:val="001E2A18"/>
    <w:rsid w:val="001E345F"/>
    <w:rsid w:val="001E36F9"/>
    <w:rsid w:val="001E3C28"/>
    <w:rsid w:val="001E4277"/>
    <w:rsid w:val="001E46A3"/>
    <w:rsid w:val="001E56C9"/>
    <w:rsid w:val="001E58D2"/>
    <w:rsid w:val="001E671C"/>
    <w:rsid w:val="001E6C38"/>
    <w:rsid w:val="001E7190"/>
    <w:rsid w:val="001E7665"/>
    <w:rsid w:val="001E7E96"/>
    <w:rsid w:val="001E7F59"/>
    <w:rsid w:val="001F0863"/>
    <w:rsid w:val="001F1C21"/>
    <w:rsid w:val="001F2376"/>
    <w:rsid w:val="001F3513"/>
    <w:rsid w:val="001F6087"/>
    <w:rsid w:val="001F69CF"/>
    <w:rsid w:val="001F7463"/>
    <w:rsid w:val="001F7540"/>
    <w:rsid w:val="001F7CCF"/>
    <w:rsid w:val="00201366"/>
    <w:rsid w:val="00202B87"/>
    <w:rsid w:val="00202E3D"/>
    <w:rsid w:val="0020354C"/>
    <w:rsid w:val="002039D7"/>
    <w:rsid w:val="00203DD7"/>
    <w:rsid w:val="00204C9E"/>
    <w:rsid w:val="00204FE1"/>
    <w:rsid w:val="00205671"/>
    <w:rsid w:val="00206A81"/>
    <w:rsid w:val="00206C9A"/>
    <w:rsid w:val="002078E1"/>
    <w:rsid w:val="00207FF5"/>
    <w:rsid w:val="00210A2D"/>
    <w:rsid w:val="00210A9C"/>
    <w:rsid w:val="002113DA"/>
    <w:rsid w:val="00211780"/>
    <w:rsid w:val="00212579"/>
    <w:rsid w:val="0021368A"/>
    <w:rsid w:val="00214269"/>
    <w:rsid w:val="002142F7"/>
    <w:rsid w:val="002148F5"/>
    <w:rsid w:val="002150A7"/>
    <w:rsid w:val="002156B2"/>
    <w:rsid w:val="00215FE1"/>
    <w:rsid w:val="00216B32"/>
    <w:rsid w:val="00216D90"/>
    <w:rsid w:val="002173E2"/>
    <w:rsid w:val="002177B6"/>
    <w:rsid w:val="00217F14"/>
    <w:rsid w:val="002200BC"/>
    <w:rsid w:val="00220B97"/>
    <w:rsid w:val="00220E4C"/>
    <w:rsid w:val="00221B86"/>
    <w:rsid w:val="00221D7D"/>
    <w:rsid w:val="002224AB"/>
    <w:rsid w:val="00222B31"/>
    <w:rsid w:val="00223549"/>
    <w:rsid w:val="00223BCA"/>
    <w:rsid w:val="002256E9"/>
    <w:rsid w:val="0022698F"/>
    <w:rsid w:val="00226BC0"/>
    <w:rsid w:val="002307E1"/>
    <w:rsid w:val="00230813"/>
    <w:rsid w:val="002308DC"/>
    <w:rsid w:val="002312FA"/>
    <w:rsid w:val="0023180D"/>
    <w:rsid w:val="00231A22"/>
    <w:rsid w:val="00232527"/>
    <w:rsid w:val="00232A1E"/>
    <w:rsid w:val="00233D81"/>
    <w:rsid w:val="002346EE"/>
    <w:rsid w:val="002348BF"/>
    <w:rsid w:val="0023508A"/>
    <w:rsid w:val="002363BC"/>
    <w:rsid w:val="002368F2"/>
    <w:rsid w:val="002374B8"/>
    <w:rsid w:val="002376A8"/>
    <w:rsid w:val="00237C65"/>
    <w:rsid w:val="002417F5"/>
    <w:rsid w:val="0024194F"/>
    <w:rsid w:val="00241978"/>
    <w:rsid w:val="002432A8"/>
    <w:rsid w:val="00243442"/>
    <w:rsid w:val="00243B63"/>
    <w:rsid w:val="00244787"/>
    <w:rsid w:val="00244C25"/>
    <w:rsid w:val="00245138"/>
    <w:rsid w:val="00246322"/>
    <w:rsid w:val="00246483"/>
    <w:rsid w:val="00246C49"/>
    <w:rsid w:val="00247CDA"/>
    <w:rsid w:val="002505F9"/>
    <w:rsid w:val="0025078E"/>
    <w:rsid w:val="00252F30"/>
    <w:rsid w:val="00253314"/>
    <w:rsid w:val="00253EB7"/>
    <w:rsid w:val="00253FB9"/>
    <w:rsid w:val="00254A78"/>
    <w:rsid w:val="00254BDC"/>
    <w:rsid w:val="00254CF8"/>
    <w:rsid w:val="00254F8B"/>
    <w:rsid w:val="0025685D"/>
    <w:rsid w:val="00256E5E"/>
    <w:rsid w:val="0025748C"/>
    <w:rsid w:val="002574FD"/>
    <w:rsid w:val="00257A28"/>
    <w:rsid w:val="002613DF"/>
    <w:rsid w:val="00261420"/>
    <w:rsid w:val="002615A2"/>
    <w:rsid w:val="00261E4F"/>
    <w:rsid w:val="002622AE"/>
    <w:rsid w:val="00262A1F"/>
    <w:rsid w:val="002642EC"/>
    <w:rsid w:val="00264565"/>
    <w:rsid w:val="00266ABE"/>
    <w:rsid w:val="00266E4C"/>
    <w:rsid w:val="00266F63"/>
    <w:rsid w:val="0026772B"/>
    <w:rsid w:val="002708C8"/>
    <w:rsid w:val="00270DAE"/>
    <w:rsid w:val="002714CB"/>
    <w:rsid w:val="00272E9E"/>
    <w:rsid w:val="002745A4"/>
    <w:rsid w:val="0027470B"/>
    <w:rsid w:val="00274EA3"/>
    <w:rsid w:val="002758EB"/>
    <w:rsid w:val="0027592F"/>
    <w:rsid w:val="00276DEB"/>
    <w:rsid w:val="0027764F"/>
    <w:rsid w:val="00277AF1"/>
    <w:rsid w:val="00277B25"/>
    <w:rsid w:val="0028037A"/>
    <w:rsid w:val="0028058B"/>
    <w:rsid w:val="002808A1"/>
    <w:rsid w:val="00280E03"/>
    <w:rsid w:val="00281696"/>
    <w:rsid w:val="00283D4C"/>
    <w:rsid w:val="00284822"/>
    <w:rsid w:val="00284868"/>
    <w:rsid w:val="00284937"/>
    <w:rsid w:val="00284F3B"/>
    <w:rsid w:val="002854EB"/>
    <w:rsid w:val="00285664"/>
    <w:rsid w:val="002857AB"/>
    <w:rsid w:val="00285B68"/>
    <w:rsid w:val="00285E76"/>
    <w:rsid w:val="0028657F"/>
    <w:rsid w:val="00287010"/>
    <w:rsid w:val="002871AB"/>
    <w:rsid w:val="00287D7A"/>
    <w:rsid w:val="00291A1C"/>
    <w:rsid w:val="00291BBA"/>
    <w:rsid w:val="00292D6C"/>
    <w:rsid w:val="00293D77"/>
    <w:rsid w:val="00293F41"/>
    <w:rsid w:val="00293FD8"/>
    <w:rsid w:val="0029477E"/>
    <w:rsid w:val="00294825"/>
    <w:rsid w:val="00295D1C"/>
    <w:rsid w:val="00295E85"/>
    <w:rsid w:val="00297DAC"/>
    <w:rsid w:val="00297EE2"/>
    <w:rsid w:val="002A22CB"/>
    <w:rsid w:val="002A2B49"/>
    <w:rsid w:val="002A392F"/>
    <w:rsid w:val="002A4868"/>
    <w:rsid w:val="002A5380"/>
    <w:rsid w:val="002A6292"/>
    <w:rsid w:val="002A62EA"/>
    <w:rsid w:val="002A6FBF"/>
    <w:rsid w:val="002A6FFD"/>
    <w:rsid w:val="002A7015"/>
    <w:rsid w:val="002B06F4"/>
    <w:rsid w:val="002B09D9"/>
    <w:rsid w:val="002B2A36"/>
    <w:rsid w:val="002B3D82"/>
    <w:rsid w:val="002B4698"/>
    <w:rsid w:val="002B5497"/>
    <w:rsid w:val="002B6087"/>
    <w:rsid w:val="002B6EA3"/>
    <w:rsid w:val="002B762D"/>
    <w:rsid w:val="002B764F"/>
    <w:rsid w:val="002B76BB"/>
    <w:rsid w:val="002B7710"/>
    <w:rsid w:val="002C07FA"/>
    <w:rsid w:val="002C0B07"/>
    <w:rsid w:val="002C0FBA"/>
    <w:rsid w:val="002C18DF"/>
    <w:rsid w:val="002C19B8"/>
    <w:rsid w:val="002C2184"/>
    <w:rsid w:val="002C3967"/>
    <w:rsid w:val="002C4256"/>
    <w:rsid w:val="002C5928"/>
    <w:rsid w:val="002C5B23"/>
    <w:rsid w:val="002C5C4B"/>
    <w:rsid w:val="002C7A21"/>
    <w:rsid w:val="002D00EB"/>
    <w:rsid w:val="002D0EC0"/>
    <w:rsid w:val="002D1A5D"/>
    <w:rsid w:val="002D1C9A"/>
    <w:rsid w:val="002D296C"/>
    <w:rsid w:val="002D4587"/>
    <w:rsid w:val="002D4951"/>
    <w:rsid w:val="002D4F30"/>
    <w:rsid w:val="002D5362"/>
    <w:rsid w:val="002D540A"/>
    <w:rsid w:val="002D5D8D"/>
    <w:rsid w:val="002D7736"/>
    <w:rsid w:val="002D7795"/>
    <w:rsid w:val="002D7CB7"/>
    <w:rsid w:val="002E05E3"/>
    <w:rsid w:val="002E0771"/>
    <w:rsid w:val="002E4DE7"/>
    <w:rsid w:val="002E7013"/>
    <w:rsid w:val="002E7611"/>
    <w:rsid w:val="002F12F0"/>
    <w:rsid w:val="002F1BD1"/>
    <w:rsid w:val="002F29D5"/>
    <w:rsid w:val="002F32BB"/>
    <w:rsid w:val="002F33F6"/>
    <w:rsid w:val="002F40EB"/>
    <w:rsid w:val="002F48EC"/>
    <w:rsid w:val="002F4911"/>
    <w:rsid w:val="002F49C8"/>
    <w:rsid w:val="002F4C22"/>
    <w:rsid w:val="002F67F7"/>
    <w:rsid w:val="002F6F33"/>
    <w:rsid w:val="002F77A6"/>
    <w:rsid w:val="002F7DB6"/>
    <w:rsid w:val="00300E09"/>
    <w:rsid w:val="00301450"/>
    <w:rsid w:val="00301DC5"/>
    <w:rsid w:val="00302191"/>
    <w:rsid w:val="00302E3F"/>
    <w:rsid w:val="00305342"/>
    <w:rsid w:val="00306529"/>
    <w:rsid w:val="003071DB"/>
    <w:rsid w:val="00307258"/>
    <w:rsid w:val="003079FB"/>
    <w:rsid w:val="00307FA0"/>
    <w:rsid w:val="003100F1"/>
    <w:rsid w:val="00310748"/>
    <w:rsid w:val="00310CD4"/>
    <w:rsid w:val="00311A60"/>
    <w:rsid w:val="00311D6B"/>
    <w:rsid w:val="0031292F"/>
    <w:rsid w:val="0031394E"/>
    <w:rsid w:val="00313E56"/>
    <w:rsid w:val="00313F25"/>
    <w:rsid w:val="00314E14"/>
    <w:rsid w:val="003167F7"/>
    <w:rsid w:val="00317124"/>
    <w:rsid w:val="003172DC"/>
    <w:rsid w:val="003176E1"/>
    <w:rsid w:val="003178AC"/>
    <w:rsid w:val="00317C3D"/>
    <w:rsid w:val="00317E9B"/>
    <w:rsid w:val="00320632"/>
    <w:rsid w:val="00320E94"/>
    <w:rsid w:val="003212A5"/>
    <w:rsid w:val="00321412"/>
    <w:rsid w:val="003217F2"/>
    <w:rsid w:val="0032204F"/>
    <w:rsid w:val="003223B6"/>
    <w:rsid w:val="00322A2E"/>
    <w:rsid w:val="00322A7C"/>
    <w:rsid w:val="00322F3F"/>
    <w:rsid w:val="003230AE"/>
    <w:rsid w:val="0032354A"/>
    <w:rsid w:val="00323929"/>
    <w:rsid w:val="00324256"/>
    <w:rsid w:val="003246BD"/>
    <w:rsid w:val="00324B2C"/>
    <w:rsid w:val="00326B4B"/>
    <w:rsid w:val="003277D2"/>
    <w:rsid w:val="00331B7B"/>
    <w:rsid w:val="00331CE0"/>
    <w:rsid w:val="003327E0"/>
    <w:rsid w:val="00332B8E"/>
    <w:rsid w:val="00332C6C"/>
    <w:rsid w:val="003336D9"/>
    <w:rsid w:val="00333705"/>
    <w:rsid w:val="003342A2"/>
    <w:rsid w:val="0033466F"/>
    <w:rsid w:val="00335659"/>
    <w:rsid w:val="0033622E"/>
    <w:rsid w:val="00336328"/>
    <w:rsid w:val="00336725"/>
    <w:rsid w:val="00336EAF"/>
    <w:rsid w:val="003370E6"/>
    <w:rsid w:val="003371DA"/>
    <w:rsid w:val="00337D76"/>
    <w:rsid w:val="00337F3B"/>
    <w:rsid w:val="00340E43"/>
    <w:rsid w:val="00341A06"/>
    <w:rsid w:val="003420FC"/>
    <w:rsid w:val="00342849"/>
    <w:rsid w:val="003432D8"/>
    <w:rsid w:val="00344432"/>
    <w:rsid w:val="00345B81"/>
    <w:rsid w:val="00346F1B"/>
    <w:rsid w:val="00347264"/>
    <w:rsid w:val="00347EA4"/>
    <w:rsid w:val="0035074F"/>
    <w:rsid w:val="0035086F"/>
    <w:rsid w:val="003509ED"/>
    <w:rsid w:val="00350F07"/>
    <w:rsid w:val="00350FEC"/>
    <w:rsid w:val="0035177F"/>
    <w:rsid w:val="0035187A"/>
    <w:rsid w:val="003523E8"/>
    <w:rsid w:val="0035272C"/>
    <w:rsid w:val="003533E1"/>
    <w:rsid w:val="0035443C"/>
    <w:rsid w:val="00354458"/>
    <w:rsid w:val="00354F17"/>
    <w:rsid w:val="00355546"/>
    <w:rsid w:val="00357871"/>
    <w:rsid w:val="00360074"/>
    <w:rsid w:val="003617B1"/>
    <w:rsid w:val="00361A06"/>
    <w:rsid w:val="003622BB"/>
    <w:rsid w:val="00362575"/>
    <w:rsid w:val="00362759"/>
    <w:rsid w:val="0036310C"/>
    <w:rsid w:val="003639F2"/>
    <w:rsid w:val="00364160"/>
    <w:rsid w:val="00364AA9"/>
    <w:rsid w:val="003651CC"/>
    <w:rsid w:val="00365878"/>
    <w:rsid w:val="00365DF5"/>
    <w:rsid w:val="003671D3"/>
    <w:rsid w:val="003712A7"/>
    <w:rsid w:val="003713FE"/>
    <w:rsid w:val="00371788"/>
    <w:rsid w:val="003735F3"/>
    <w:rsid w:val="00373690"/>
    <w:rsid w:val="0037373F"/>
    <w:rsid w:val="0037389D"/>
    <w:rsid w:val="00373E6E"/>
    <w:rsid w:val="0037432A"/>
    <w:rsid w:val="00375135"/>
    <w:rsid w:val="00376830"/>
    <w:rsid w:val="00376F72"/>
    <w:rsid w:val="00377769"/>
    <w:rsid w:val="00380215"/>
    <w:rsid w:val="003802DA"/>
    <w:rsid w:val="00380804"/>
    <w:rsid w:val="003821CD"/>
    <w:rsid w:val="003827C0"/>
    <w:rsid w:val="00382AEE"/>
    <w:rsid w:val="00383624"/>
    <w:rsid w:val="00384BFB"/>
    <w:rsid w:val="00384CED"/>
    <w:rsid w:val="00384FF2"/>
    <w:rsid w:val="003858EB"/>
    <w:rsid w:val="003861CD"/>
    <w:rsid w:val="00386B7E"/>
    <w:rsid w:val="003871D1"/>
    <w:rsid w:val="0038748F"/>
    <w:rsid w:val="003877CC"/>
    <w:rsid w:val="00387865"/>
    <w:rsid w:val="00387A08"/>
    <w:rsid w:val="00391043"/>
    <w:rsid w:val="0039185A"/>
    <w:rsid w:val="00392C3C"/>
    <w:rsid w:val="0039376A"/>
    <w:rsid w:val="00393E0D"/>
    <w:rsid w:val="00393F26"/>
    <w:rsid w:val="003943A0"/>
    <w:rsid w:val="003944DB"/>
    <w:rsid w:val="0039553C"/>
    <w:rsid w:val="00395B60"/>
    <w:rsid w:val="003966F7"/>
    <w:rsid w:val="00396AAA"/>
    <w:rsid w:val="00397EE9"/>
    <w:rsid w:val="003A00C1"/>
    <w:rsid w:val="003A081C"/>
    <w:rsid w:val="003A09E1"/>
    <w:rsid w:val="003A1C0B"/>
    <w:rsid w:val="003A264E"/>
    <w:rsid w:val="003A27C1"/>
    <w:rsid w:val="003A2839"/>
    <w:rsid w:val="003A2C64"/>
    <w:rsid w:val="003A2D80"/>
    <w:rsid w:val="003A3E4F"/>
    <w:rsid w:val="003A4695"/>
    <w:rsid w:val="003A46EB"/>
    <w:rsid w:val="003A4BE7"/>
    <w:rsid w:val="003A5584"/>
    <w:rsid w:val="003A6F4C"/>
    <w:rsid w:val="003A75AB"/>
    <w:rsid w:val="003A7A15"/>
    <w:rsid w:val="003B000E"/>
    <w:rsid w:val="003B0737"/>
    <w:rsid w:val="003B108E"/>
    <w:rsid w:val="003B20CE"/>
    <w:rsid w:val="003B344F"/>
    <w:rsid w:val="003B3534"/>
    <w:rsid w:val="003B4A5B"/>
    <w:rsid w:val="003B5228"/>
    <w:rsid w:val="003B5BB5"/>
    <w:rsid w:val="003B5D61"/>
    <w:rsid w:val="003B5E5A"/>
    <w:rsid w:val="003B6BB9"/>
    <w:rsid w:val="003C0086"/>
    <w:rsid w:val="003C241E"/>
    <w:rsid w:val="003C2F29"/>
    <w:rsid w:val="003C472D"/>
    <w:rsid w:val="003C6166"/>
    <w:rsid w:val="003C64D4"/>
    <w:rsid w:val="003C6976"/>
    <w:rsid w:val="003C76BA"/>
    <w:rsid w:val="003D0B87"/>
    <w:rsid w:val="003D13C7"/>
    <w:rsid w:val="003D474C"/>
    <w:rsid w:val="003D55AB"/>
    <w:rsid w:val="003D5977"/>
    <w:rsid w:val="003D666F"/>
    <w:rsid w:val="003D6D5F"/>
    <w:rsid w:val="003D73E6"/>
    <w:rsid w:val="003D7C01"/>
    <w:rsid w:val="003E0503"/>
    <w:rsid w:val="003E087F"/>
    <w:rsid w:val="003E0C76"/>
    <w:rsid w:val="003E158C"/>
    <w:rsid w:val="003E271A"/>
    <w:rsid w:val="003E2C05"/>
    <w:rsid w:val="003E31AA"/>
    <w:rsid w:val="003E37D5"/>
    <w:rsid w:val="003E4281"/>
    <w:rsid w:val="003E48CA"/>
    <w:rsid w:val="003E6611"/>
    <w:rsid w:val="003E67C3"/>
    <w:rsid w:val="003E763D"/>
    <w:rsid w:val="003F0478"/>
    <w:rsid w:val="003F0AEA"/>
    <w:rsid w:val="003F1AF3"/>
    <w:rsid w:val="003F24D0"/>
    <w:rsid w:val="003F2F28"/>
    <w:rsid w:val="003F33BF"/>
    <w:rsid w:val="003F3422"/>
    <w:rsid w:val="003F3576"/>
    <w:rsid w:val="003F494F"/>
    <w:rsid w:val="003F4F53"/>
    <w:rsid w:val="003F56E0"/>
    <w:rsid w:val="003F5A86"/>
    <w:rsid w:val="003F73B8"/>
    <w:rsid w:val="004001F2"/>
    <w:rsid w:val="004001FD"/>
    <w:rsid w:val="00401B7C"/>
    <w:rsid w:val="004021EC"/>
    <w:rsid w:val="00402248"/>
    <w:rsid w:val="004025BE"/>
    <w:rsid w:val="00402BEA"/>
    <w:rsid w:val="00402D86"/>
    <w:rsid w:val="004033A7"/>
    <w:rsid w:val="00403AF3"/>
    <w:rsid w:val="00404D75"/>
    <w:rsid w:val="0040511F"/>
    <w:rsid w:val="00405420"/>
    <w:rsid w:val="00405593"/>
    <w:rsid w:val="00406B60"/>
    <w:rsid w:val="00406F2E"/>
    <w:rsid w:val="00407096"/>
    <w:rsid w:val="004078B0"/>
    <w:rsid w:val="004112E0"/>
    <w:rsid w:val="00412E6F"/>
    <w:rsid w:val="00412E8E"/>
    <w:rsid w:val="00414492"/>
    <w:rsid w:val="004147CC"/>
    <w:rsid w:val="00415D68"/>
    <w:rsid w:val="0041664C"/>
    <w:rsid w:val="00417380"/>
    <w:rsid w:val="0041758D"/>
    <w:rsid w:val="00417F69"/>
    <w:rsid w:val="00420B96"/>
    <w:rsid w:val="00420BDF"/>
    <w:rsid w:val="00421159"/>
    <w:rsid w:val="00421D9F"/>
    <w:rsid w:val="00422596"/>
    <w:rsid w:val="00422DBB"/>
    <w:rsid w:val="004238FD"/>
    <w:rsid w:val="00423995"/>
    <w:rsid w:val="00425132"/>
    <w:rsid w:val="0042581D"/>
    <w:rsid w:val="0042588C"/>
    <w:rsid w:val="0042684C"/>
    <w:rsid w:val="00430DB3"/>
    <w:rsid w:val="00431818"/>
    <w:rsid w:val="00431D82"/>
    <w:rsid w:val="00431FC8"/>
    <w:rsid w:val="004323BF"/>
    <w:rsid w:val="004329EE"/>
    <w:rsid w:val="00432FF4"/>
    <w:rsid w:val="004337DB"/>
    <w:rsid w:val="00433B30"/>
    <w:rsid w:val="00434277"/>
    <w:rsid w:val="004349E6"/>
    <w:rsid w:val="00434C10"/>
    <w:rsid w:val="00434CF2"/>
    <w:rsid w:val="004354EC"/>
    <w:rsid w:val="00437932"/>
    <w:rsid w:val="00437BDE"/>
    <w:rsid w:val="0044022D"/>
    <w:rsid w:val="00440D3A"/>
    <w:rsid w:val="00440DB4"/>
    <w:rsid w:val="00440EF6"/>
    <w:rsid w:val="00442A39"/>
    <w:rsid w:val="00443721"/>
    <w:rsid w:val="00444506"/>
    <w:rsid w:val="00444B8A"/>
    <w:rsid w:val="00444BC3"/>
    <w:rsid w:val="00445CD3"/>
    <w:rsid w:val="00446186"/>
    <w:rsid w:val="00446727"/>
    <w:rsid w:val="00446C61"/>
    <w:rsid w:val="00446DE1"/>
    <w:rsid w:val="00447ABB"/>
    <w:rsid w:val="00447DB3"/>
    <w:rsid w:val="0045020F"/>
    <w:rsid w:val="0045085B"/>
    <w:rsid w:val="00453CCB"/>
    <w:rsid w:val="00453D6C"/>
    <w:rsid w:val="00453FC9"/>
    <w:rsid w:val="00454415"/>
    <w:rsid w:val="004549F0"/>
    <w:rsid w:val="004551CF"/>
    <w:rsid w:val="00455866"/>
    <w:rsid w:val="00457767"/>
    <w:rsid w:val="0046086A"/>
    <w:rsid w:val="00460D9B"/>
    <w:rsid w:val="00461233"/>
    <w:rsid w:val="00461573"/>
    <w:rsid w:val="00461A4F"/>
    <w:rsid w:val="00461FED"/>
    <w:rsid w:val="00463427"/>
    <w:rsid w:val="004634C9"/>
    <w:rsid w:val="004638EB"/>
    <w:rsid w:val="004642D6"/>
    <w:rsid w:val="004643A7"/>
    <w:rsid w:val="00464E20"/>
    <w:rsid w:val="00465D06"/>
    <w:rsid w:val="00465F01"/>
    <w:rsid w:val="00466C62"/>
    <w:rsid w:val="00466D92"/>
    <w:rsid w:val="00470157"/>
    <w:rsid w:val="0047029C"/>
    <w:rsid w:val="004708A3"/>
    <w:rsid w:val="00471B35"/>
    <w:rsid w:val="00471C9B"/>
    <w:rsid w:val="004720CA"/>
    <w:rsid w:val="004721A8"/>
    <w:rsid w:val="004776D3"/>
    <w:rsid w:val="00480431"/>
    <w:rsid w:val="00481F37"/>
    <w:rsid w:val="00484C70"/>
    <w:rsid w:val="00484CFD"/>
    <w:rsid w:val="00486C2A"/>
    <w:rsid w:val="0048757A"/>
    <w:rsid w:val="00487A71"/>
    <w:rsid w:val="00491277"/>
    <w:rsid w:val="004930DD"/>
    <w:rsid w:val="004934EB"/>
    <w:rsid w:val="0049459F"/>
    <w:rsid w:val="00494785"/>
    <w:rsid w:val="00495176"/>
    <w:rsid w:val="00495E38"/>
    <w:rsid w:val="004961F1"/>
    <w:rsid w:val="00496A2A"/>
    <w:rsid w:val="00497029"/>
    <w:rsid w:val="00497D15"/>
    <w:rsid w:val="004A1121"/>
    <w:rsid w:val="004A2FED"/>
    <w:rsid w:val="004A3489"/>
    <w:rsid w:val="004A3DBE"/>
    <w:rsid w:val="004A50E6"/>
    <w:rsid w:val="004A5CBC"/>
    <w:rsid w:val="004A5E8A"/>
    <w:rsid w:val="004A6653"/>
    <w:rsid w:val="004A6E66"/>
    <w:rsid w:val="004A7073"/>
    <w:rsid w:val="004B054F"/>
    <w:rsid w:val="004B102A"/>
    <w:rsid w:val="004B1C71"/>
    <w:rsid w:val="004B2074"/>
    <w:rsid w:val="004B2468"/>
    <w:rsid w:val="004B30E8"/>
    <w:rsid w:val="004B38CA"/>
    <w:rsid w:val="004B3FE7"/>
    <w:rsid w:val="004B4E85"/>
    <w:rsid w:val="004B64C5"/>
    <w:rsid w:val="004C04B4"/>
    <w:rsid w:val="004C0D14"/>
    <w:rsid w:val="004C0F76"/>
    <w:rsid w:val="004C0FD6"/>
    <w:rsid w:val="004C17B6"/>
    <w:rsid w:val="004C1B7A"/>
    <w:rsid w:val="004C4104"/>
    <w:rsid w:val="004C413C"/>
    <w:rsid w:val="004C41BA"/>
    <w:rsid w:val="004C4D11"/>
    <w:rsid w:val="004C58BF"/>
    <w:rsid w:val="004C5D21"/>
    <w:rsid w:val="004C639F"/>
    <w:rsid w:val="004C6E9C"/>
    <w:rsid w:val="004C714F"/>
    <w:rsid w:val="004C7306"/>
    <w:rsid w:val="004D017C"/>
    <w:rsid w:val="004D0805"/>
    <w:rsid w:val="004D0F94"/>
    <w:rsid w:val="004D1141"/>
    <w:rsid w:val="004D1DD4"/>
    <w:rsid w:val="004D2385"/>
    <w:rsid w:val="004D2F55"/>
    <w:rsid w:val="004D3308"/>
    <w:rsid w:val="004D35CF"/>
    <w:rsid w:val="004D36A1"/>
    <w:rsid w:val="004D413C"/>
    <w:rsid w:val="004D487C"/>
    <w:rsid w:val="004D4D33"/>
    <w:rsid w:val="004D5242"/>
    <w:rsid w:val="004D54FA"/>
    <w:rsid w:val="004D55AA"/>
    <w:rsid w:val="004D58BA"/>
    <w:rsid w:val="004D59ED"/>
    <w:rsid w:val="004D65D3"/>
    <w:rsid w:val="004D6B05"/>
    <w:rsid w:val="004D796B"/>
    <w:rsid w:val="004E0F06"/>
    <w:rsid w:val="004E1DD2"/>
    <w:rsid w:val="004E2A81"/>
    <w:rsid w:val="004E47AC"/>
    <w:rsid w:val="004E53EB"/>
    <w:rsid w:val="004E5401"/>
    <w:rsid w:val="004E5709"/>
    <w:rsid w:val="004E5B49"/>
    <w:rsid w:val="004E5FD8"/>
    <w:rsid w:val="004E6288"/>
    <w:rsid w:val="004E666E"/>
    <w:rsid w:val="004E6A9A"/>
    <w:rsid w:val="004E6CBC"/>
    <w:rsid w:val="004E6E36"/>
    <w:rsid w:val="004E7539"/>
    <w:rsid w:val="004F0E36"/>
    <w:rsid w:val="004F1607"/>
    <w:rsid w:val="004F2FA4"/>
    <w:rsid w:val="004F300F"/>
    <w:rsid w:val="004F3414"/>
    <w:rsid w:val="004F3D87"/>
    <w:rsid w:val="004F4031"/>
    <w:rsid w:val="004F4507"/>
    <w:rsid w:val="004F453F"/>
    <w:rsid w:val="004F66A8"/>
    <w:rsid w:val="004F6A86"/>
    <w:rsid w:val="004F7190"/>
    <w:rsid w:val="004F7AAB"/>
    <w:rsid w:val="004F7D3A"/>
    <w:rsid w:val="00500420"/>
    <w:rsid w:val="005008AD"/>
    <w:rsid w:val="00501606"/>
    <w:rsid w:val="0050254E"/>
    <w:rsid w:val="00503294"/>
    <w:rsid w:val="0050336E"/>
    <w:rsid w:val="00503C33"/>
    <w:rsid w:val="00503CDC"/>
    <w:rsid w:val="00504165"/>
    <w:rsid w:val="00505597"/>
    <w:rsid w:val="00505E00"/>
    <w:rsid w:val="00506480"/>
    <w:rsid w:val="005064D3"/>
    <w:rsid w:val="00506E01"/>
    <w:rsid w:val="0050723C"/>
    <w:rsid w:val="0050784D"/>
    <w:rsid w:val="00507F68"/>
    <w:rsid w:val="005103C5"/>
    <w:rsid w:val="00510455"/>
    <w:rsid w:val="00510983"/>
    <w:rsid w:val="00511561"/>
    <w:rsid w:val="0051176C"/>
    <w:rsid w:val="00511B35"/>
    <w:rsid w:val="00512098"/>
    <w:rsid w:val="005120B7"/>
    <w:rsid w:val="00512539"/>
    <w:rsid w:val="0051393A"/>
    <w:rsid w:val="00513C1E"/>
    <w:rsid w:val="00513C2A"/>
    <w:rsid w:val="00514049"/>
    <w:rsid w:val="00514F5A"/>
    <w:rsid w:val="005150F1"/>
    <w:rsid w:val="00515684"/>
    <w:rsid w:val="005158C1"/>
    <w:rsid w:val="00515CA7"/>
    <w:rsid w:val="00516291"/>
    <w:rsid w:val="00516788"/>
    <w:rsid w:val="00516B81"/>
    <w:rsid w:val="005179D3"/>
    <w:rsid w:val="00517EC1"/>
    <w:rsid w:val="00520689"/>
    <w:rsid w:val="0052078D"/>
    <w:rsid w:val="005220C5"/>
    <w:rsid w:val="005233AC"/>
    <w:rsid w:val="00523440"/>
    <w:rsid w:val="00523A9F"/>
    <w:rsid w:val="00523C6D"/>
    <w:rsid w:val="00524029"/>
    <w:rsid w:val="00526281"/>
    <w:rsid w:val="00526629"/>
    <w:rsid w:val="005277FA"/>
    <w:rsid w:val="0053152C"/>
    <w:rsid w:val="00531A61"/>
    <w:rsid w:val="00532A9D"/>
    <w:rsid w:val="00532B67"/>
    <w:rsid w:val="00532BC4"/>
    <w:rsid w:val="00533680"/>
    <w:rsid w:val="005342B5"/>
    <w:rsid w:val="00534593"/>
    <w:rsid w:val="0053495D"/>
    <w:rsid w:val="0053528A"/>
    <w:rsid w:val="00535341"/>
    <w:rsid w:val="005360BC"/>
    <w:rsid w:val="005367A4"/>
    <w:rsid w:val="00536BBE"/>
    <w:rsid w:val="0054014D"/>
    <w:rsid w:val="00540787"/>
    <w:rsid w:val="00540FD0"/>
    <w:rsid w:val="00541AC4"/>
    <w:rsid w:val="00541C73"/>
    <w:rsid w:val="00541C97"/>
    <w:rsid w:val="00541CEB"/>
    <w:rsid w:val="00542301"/>
    <w:rsid w:val="0054301B"/>
    <w:rsid w:val="00543B8F"/>
    <w:rsid w:val="00543F89"/>
    <w:rsid w:val="00544B2E"/>
    <w:rsid w:val="00546154"/>
    <w:rsid w:val="005461E0"/>
    <w:rsid w:val="005469E5"/>
    <w:rsid w:val="00546B2E"/>
    <w:rsid w:val="00547003"/>
    <w:rsid w:val="00547D5E"/>
    <w:rsid w:val="0055184D"/>
    <w:rsid w:val="00552065"/>
    <w:rsid w:val="00552081"/>
    <w:rsid w:val="00552A30"/>
    <w:rsid w:val="0055378F"/>
    <w:rsid w:val="005547D3"/>
    <w:rsid w:val="0055490F"/>
    <w:rsid w:val="00555329"/>
    <w:rsid w:val="00555464"/>
    <w:rsid w:val="0055562C"/>
    <w:rsid w:val="0055782C"/>
    <w:rsid w:val="0056000F"/>
    <w:rsid w:val="005603CA"/>
    <w:rsid w:val="005604F2"/>
    <w:rsid w:val="00560BDE"/>
    <w:rsid w:val="00560C80"/>
    <w:rsid w:val="00561065"/>
    <w:rsid w:val="00561D9F"/>
    <w:rsid w:val="00561E3E"/>
    <w:rsid w:val="00562464"/>
    <w:rsid w:val="00563C28"/>
    <w:rsid w:val="00564AB2"/>
    <w:rsid w:val="00564AC2"/>
    <w:rsid w:val="00564B94"/>
    <w:rsid w:val="00565A23"/>
    <w:rsid w:val="00565A2A"/>
    <w:rsid w:val="00565F78"/>
    <w:rsid w:val="0056611E"/>
    <w:rsid w:val="005663DE"/>
    <w:rsid w:val="00567F8C"/>
    <w:rsid w:val="00567F90"/>
    <w:rsid w:val="005703C3"/>
    <w:rsid w:val="0057173A"/>
    <w:rsid w:val="0057177E"/>
    <w:rsid w:val="00571A61"/>
    <w:rsid w:val="00571BBF"/>
    <w:rsid w:val="00571F4B"/>
    <w:rsid w:val="005728E4"/>
    <w:rsid w:val="0057379B"/>
    <w:rsid w:val="00573A0D"/>
    <w:rsid w:val="00574011"/>
    <w:rsid w:val="005740B8"/>
    <w:rsid w:val="005742E6"/>
    <w:rsid w:val="00574E7D"/>
    <w:rsid w:val="00575322"/>
    <w:rsid w:val="00575498"/>
    <w:rsid w:val="0057567C"/>
    <w:rsid w:val="005771CD"/>
    <w:rsid w:val="00577546"/>
    <w:rsid w:val="00580752"/>
    <w:rsid w:val="00580893"/>
    <w:rsid w:val="0058183C"/>
    <w:rsid w:val="0058203A"/>
    <w:rsid w:val="0058209D"/>
    <w:rsid w:val="00582204"/>
    <w:rsid w:val="005833B9"/>
    <w:rsid w:val="005838DC"/>
    <w:rsid w:val="00584671"/>
    <w:rsid w:val="005851E1"/>
    <w:rsid w:val="005851FD"/>
    <w:rsid w:val="00585FD1"/>
    <w:rsid w:val="00587F00"/>
    <w:rsid w:val="005902B4"/>
    <w:rsid w:val="0059137C"/>
    <w:rsid w:val="00591C81"/>
    <w:rsid w:val="00591FA3"/>
    <w:rsid w:val="00592E44"/>
    <w:rsid w:val="0059475A"/>
    <w:rsid w:val="00594D1D"/>
    <w:rsid w:val="00594EF8"/>
    <w:rsid w:val="00595E4A"/>
    <w:rsid w:val="00595E59"/>
    <w:rsid w:val="0059615D"/>
    <w:rsid w:val="00597309"/>
    <w:rsid w:val="005A0392"/>
    <w:rsid w:val="005A2118"/>
    <w:rsid w:val="005A22F1"/>
    <w:rsid w:val="005A2807"/>
    <w:rsid w:val="005A3031"/>
    <w:rsid w:val="005A41B2"/>
    <w:rsid w:val="005A49BE"/>
    <w:rsid w:val="005A4AD2"/>
    <w:rsid w:val="005B1067"/>
    <w:rsid w:val="005B17BD"/>
    <w:rsid w:val="005B2445"/>
    <w:rsid w:val="005B27F7"/>
    <w:rsid w:val="005B2E3D"/>
    <w:rsid w:val="005B2EBD"/>
    <w:rsid w:val="005B2ED5"/>
    <w:rsid w:val="005B2F05"/>
    <w:rsid w:val="005B334A"/>
    <w:rsid w:val="005B3891"/>
    <w:rsid w:val="005B40FD"/>
    <w:rsid w:val="005B455E"/>
    <w:rsid w:val="005B48EE"/>
    <w:rsid w:val="005B4AF3"/>
    <w:rsid w:val="005B501A"/>
    <w:rsid w:val="005B5566"/>
    <w:rsid w:val="005B56D4"/>
    <w:rsid w:val="005B5D9C"/>
    <w:rsid w:val="005B6E37"/>
    <w:rsid w:val="005B7627"/>
    <w:rsid w:val="005B7C61"/>
    <w:rsid w:val="005B7D93"/>
    <w:rsid w:val="005C0438"/>
    <w:rsid w:val="005C050F"/>
    <w:rsid w:val="005C0B72"/>
    <w:rsid w:val="005C1797"/>
    <w:rsid w:val="005C2365"/>
    <w:rsid w:val="005C324D"/>
    <w:rsid w:val="005C36AF"/>
    <w:rsid w:val="005C402F"/>
    <w:rsid w:val="005C4CCF"/>
    <w:rsid w:val="005C5096"/>
    <w:rsid w:val="005C591A"/>
    <w:rsid w:val="005C77BD"/>
    <w:rsid w:val="005C7BC1"/>
    <w:rsid w:val="005C7C47"/>
    <w:rsid w:val="005C7CB8"/>
    <w:rsid w:val="005D0259"/>
    <w:rsid w:val="005D17C5"/>
    <w:rsid w:val="005D2ECF"/>
    <w:rsid w:val="005D3BCC"/>
    <w:rsid w:val="005D4220"/>
    <w:rsid w:val="005D467A"/>
    <w:rsid w:val="005D6335"/>
    <w:rsid w:val="005D6431"/>
    <w:rsid w:val="005D69AA"/>
    <w:rsid w:val="005D741F"/>
    <w:rsid w:val="005D7E62"/>
    <w:rsid w:val="005E0106"/>
    <w:rsid w:val="005E01CD"/>
    <w:rsid w:val="005E024A"/>
    <w:rsid w:val="005E0BB2"/>
    <w:rsid w:val="005E0EFC"/>
    <w:rsid w:val="005E11FB"/>
    <w:rsid w:val="005E2619"/>
    <w:rsid w:val="005E34B9"/>
    <w:rsid w:val="005E5663"/>
    <w:rsid w:val="005E5EB1"/>
    <w:rsid w:val="005E64CD"/>
    <w:rsid w:val="005E6943"/>
    <w:rsid w:val="005E7848"/>
    <w:rsid w:val="005E7AF8"/>
    <w:rsid w:val="005F0025"/>
    <w:rsid w:val="005F0341"/>
    <w:rsid w:val="005F06B1"/>
    <w:rsid w:val="005F088F"/>
    <w:rsid w:val="005F1564"/>
    <w:rsid w:val="005F182F"/>
    <w:rsid w:val="005F2090"/>
    <w:rsid w:val="005F23AC"/>
    <w:rsid w:val="005F2EEB"/>
    <w:rsid w:val="005F3026"/>
    <w:rsid w:val="005F3917"/>
    <w:rsid w:val="005F3A63"/>
    <w:rsid w:val="005F3E17"/>
    <w:rsid w:val="005F45DF"/>
    <w:rsid w:val="005F4978"/>
    <w:rsid w:val="005F4CB7"/>
    <w:rsid w:val="005F4DDD"/>
    <w:rsid w:val="005F5A13"/>
    <w:rsid w:val="005F5EE1"/>
    <w:rsid w:val="005F7479"/>
    <w:rsid w:val="005F74B1"/>
    <w:rsid w:val="005F76A6"/>
    <w:rsid w:val="005F7710"/>
    <w:rsid w:val="005F781A"/>
    <w:rsid w:val="005F7913"/>
    <w:rsid w:val="005F7B9A"/>
    <w:rsid w:val="005F7BDC"/>
    <w:rsid w:val="00600576"/>
    <w:rsid w:val="00600C04"/>
    <w:rsid w:val="006013A5"/>
    <w:rsid w:val="006020BB"/>
    <w:rsid w:val="006027B3"/>
    <w:rsid w:val="006028FA"/>
    <w:rsid w:val="0060410F"/>
    <w:rsid w:val="00605268"/>
    <w:rsid w:val="0060530A"/>
    <w:rsid w:val="006055E5"/>
    <w:rsid w:val="00605629"/>
    <w:rsid w:val="00605951"/>
    <w:rsid w:val="00605A7F"/>
    <w:rsid w:val="006066E3"/>
    <w:rsid w:val="00607CEC"/>
    <w:rsid w:val="006105AD"/>
    <w:rsid w:val="006122BF"/>
    <w:rsid w:val="00612A95"/>
    <w:rsid w:val="00612DC6"/>
    <w:rsid w:val="00612E19"/>
    <w:rsid w:val="00613BEC"/>
    <w:rsid w:val="00615D39"/>
    <w:rsid w:val="006172A0"/>
    <w:rsid w:val="00620B6A"/>
    <w:rsid w:val="00620EA7"/>
    <w:rsid w:val="006213A8"/>
    <w:rsid w:val="00621CF0"/>
    <w:rsid w:val="006230EF"/>
    <w:rsid w:val="00630EFE"/>
    <w:rsid w:val="00631087"/>
    <w:rsid w:val="00631560"/>
    <w:rsid w:val="00631FF6"/>
    <w:rsid w:val="0063247C"/>
    <w:rsid w:val="00632670"/>
    <w:rsid w:val="00633988"/>
    <w:rsid w:val="0063474B"/>
    <w:rsid w:val="0063498A"/>
    <w:rsid w:val="00634A36"/>
    <w:rsid w:val="0063503F"/>
    <w:rsid w:val="00635DE9"/>
    <w:rsid w:val="00635E79"/>
    <w:rsid w:val="00636F10"/>
    <w:rsid w:val="00637364"/>
    <w:rsid w:val="006405C5"/>
    <w:rsid w:val="0064067A"/>
    <w:rsid w:val="00640F19"/>
    <w:rsid w:val="00640F9D"/>
    <w:rsid w:val="006435B2"/>
    <w:rsid w:val="0064468A"/>
    <w:rsid w:val="006446D5"/>
    <w:rsid w:val="00644A99"/>
    <w:rsid w:val="00644C91"/>
    <w:rsid w:val="00647537"/>
    <w:rsid w:val="006509E9"/>
    <w:rsid w:val="00651900"/>
    <w:rsid w:val="006519E9"/>
    <w:rsid w:val="00652193"/>
    <w:rsid w:val="00652398"/>
    <w:rsid w:val="00652F0A"/>
    <w:rsid w:val="00653E4C"/>
    <w:rsid w:val="006545A0"/>
    <w:rsid w:val="00655AD2"/>
    <w:rsid w:val="00656120"/>
    <w:rsid w:val="00657D25"/>
    <w:rsid w:val="0066238D"/>
    <w:rsid w:val="00663B2C"/>
    <w:rsid w:val="0066431B"/>
    <w:rsid w:val="006648B5"/>
    <w:rsid w:val="00665228"/>
    <w:rsid w:val="006653CF"/>
    <w:rsid w:val="00665A61"/>
    <w:rsid w:val="00665AB2"/>
    <w:rsid w:val="006665C3"/>
    <w:rsid w:val="00666B5B"/>
    <w:rsid w:val="00666D41"/>
    <w:rsid w:val="006671BE"/>
    <w:rsid w:val="00667AE3"/>
    <w:rsid w:val="00667BCC"/>
    <w:rsid w:val="006700FC"/>
    <w:rsid w:val="0067018A"/>
    <w:rsid w:val="0067078F"/>
    <w:rsid w:val="006712A5"/>
    <w:rsid w:val="006715FF"/>
    <w:rsid w:val="00671712"/>
    <w:rsid w:val="006726B8"/>
    <w:rsid w:val="0067285E"/>
    <w:rsid w:val="0067311E"/>
    <w:rsid w:val="00673766"/>
    <w:rsid w:val="00673BE3"/>
    <w:rsid w:val="00674312"/>
    <w:rsid w:val="00675FFC"/>
    <w:rsid w:val="0067613F"/>
    <w:rsid w:val="006771A6"/>
    <w:rsid w:val="00680532"/>
    <w:rsid w:val="006816D5"/>
    <w:rsid w:val="00681E95"/>
    <w:rsid w:val="00684183"/>
    <w:rsid w:val="0068440D"/>
    <w:rsid w:val="00685254"/>
    <w:rsid w:val="00685822"/>
    <w:rsid w:val="00686E32"/>
    <w:rsid w:val="00687BD6"/>
    <w:rsid w:val="0069019A"/>
    <w:rsid w:val="00691F60"/>
    <w:rsid w:val="00693150"/>
    <w:rsid w:val="0069423C"/>
    <w:rsid w:val="00695A35"/>
    <w:rsid w:val="00695D24"/>
    <w:rsid w:val="00695F16"/>
    <w:rsid w:val="006970A3"/>
    <w:rsid w:val="00697FD0"/>
    <w:rsid w:val="006A20DD"/>
    <w:rsid w:val="006A28CC"/>
    <w:rsid w:val="006A2B58"/>
    <w:rsid w:val="006A2FFD"/>
    <w:rsid w:val="006A32C4"/>
    <w:rsid w:val="006A3CCE"/>
    <w:rsid w:val="006A58FA"/>
    <w:rsid w:val="006A5B09"/>
    <w:rsid w:val="006A617B"/>
    <w:rsid w:val="006A627D"/>
    <w:rsid w:val="006A713F"/>
    <w:rsid w:val="006A7268"/>
    <w:rsid w:val="006A7C86"/>
    <w:rsid w:val="006B062D"/>
    <w:rsid w:val="006B12A8"/>
    <w:rsid w:val="006B1BE7"/>
    <w:rsid w:val="006B26A5"/>
    <w:rsid w:val="006B28FB"/>
    <w:rsid w:val="006B305C"/>
    <w:rsid w:val="006B311C"/>
    <w:rsid w:val="006B4200"/>
    <w:rsid w:val="006B4400"/>
    <w:rsid w:val="006B5560"/>
    <w:rsid w:val="006B6226"/>
    <w:rsid w:val="006B6B58"/>
    <w:rsid w:val="006B6DA8"/>
    <w:rsid w:val="006B6E31"/>
    <w:rsid w:val="006B7094"/>
    <w:rsid w:val="006B711B"/>
    <w:rsid w:val="006B7BAA"/>
    <w:rsid w:val="006C0312"/>
    <w:rsid w:val="006C0F6F"/>
    <w:rsid w:val="006C1822"/>
    <w:rsid w:val="006C1DD7"/>
    <w:rsid w:val="006C2283"/>
    <w:rsid w:val="006C2FDE"/>
    <w:rsid w:val="006C3098"/>
    <w:rsid w:val="006C33FB"/>
    <w:rsid w:val="006C41D3"/>
    <w:rsid w:val="006C447D"/>
    <w:rsid w:val="006C53FA"/>
    <w:rsid w:val="006C6C2D"/>
    <w:rsid w:val="006C7B38"/>
    <w:rsid w:val="006C7EA3"/>
    <w:rsid w:val="006D1205"/>
    <w:rsid w:val="006D141E"/>
    <w:rsid w:val="006D17E0"/>
    <w:rsid w:val="006D27FB"/>
    <w:rsid w:val="006D3D17"/>
    <w:rsid w:val="006D4889"/>
    <w:rsid w:val="006D6647"/>
    <w:rsid w:val="006D7F22"/>
    <w:rsid w:val="006E0019"/>
    <w:rsid w:val="006E1DC0"/>
    <w:rsid w:val="006E3B6A"/>
    <w:rsid w:val="006E4024"/>
    <w:rsid w:val="006E44FD"/>
    <w:rsid w:val="006E45BF"/>
    <w:rsid w:val="006E4E2C"/>
    <w:rsid w:val="006E5798"/>
    <w:rsid w:val="006E5D81"/>
    <w:rsid w:val="006E63EB"/>
    <w:rsid w:val="006F111F"/>
    <w:rsid w:val="006F118E"/>
    <w:rsid w:val="006F1DD0"/>
    <w:rsid w:val="006F3202"/>
    <w:rsid w:val="006F42D7"/>
    <w:rsid w:val="006F4763"/>
    <w:rsid w:val="006F4E39"/>
    <w:rsid w:val="006F4F21"/>
    <w:rsid w:val="006F50BD"/>
    <w:rsid w:val="007008B9"/>
    <w:rsid w:val="007015D6"/>
    <w:rsid w:val="00701875"/>
    <w:rsid w:val="00702AD5"/>
    <w:rsid w:val="00703689"/>
    <w:rsid w:val="00704080"/>
    <w:rsid w:val="007053FE"/>
    <w:rsid w:val="00705CE4"/>
    <w:rsid w:val="00705E38"/>
    <w:rsid w:val="00705E9E"/>
    <w:rsid w:val="007068E7"/>
    <w:rsid w:val="00707955"/>
    <w:rsid w:val="00707DB8"/>
    <w:rsid w:val="007109DC"/>
    <w:rsid w:val="00710D3F"/>
    <w:rsid w:val="007123F2"/>
    <w:rsid w:val="00712497"/>
    <w:rsid w:val="00713A06"/>
    <w:rsid w:val="00713E8F"/>
    <w:rsid w:val="007140AE"/>
    <w:rsid w:val="007142CF"/>
    <w:rsid w:val="00714BC2"/>
    <w:rsid w:val="007155BB"/>
    <w:rsid w:val="00715F52"/>
    <w:rsid w:val="00717319"/>
    <w:rsid w:val="00720068"/>
    <w:rsid w:val="007209CB"/>
    <w:rsid w:val="00720CE8"/>
    <w:rsid w:val="007218C4"/>
    <w:rsid w:val="0072308F"/>
    <w:rsid w:val="00723442"/>
    <w:rsid w:val="0072413F"/>
    <w:rsid w:val="007241D5"/>
    <w:rsid w:val="00725674"/>
    <w:rsid w:val="00726105"/>
    <w:rsid w:val="00727944"/>
    <w:rsid w:val="0072799F"/>
    <w:rsid w:val="0073088E"/>
    <w:rsid w:val="0073156F"/>
    <w:rsid w:val="00731EF3"/>
    <w:rsid w:val="00732051"/>
    <w:rsid w:val="007330D7"/>
    <w:rsid w:val="007333A6"/>
    <w:rsid w:val="007336A2"/>
    <w:rsid w:val="007336A3"/>
    <w:rsid w:val="007337F0"/>
    <w:rsid w:val="00733B13"/>
    <w:rsid w:val="00733C9C"/>
    <w:rsid w:val="00733D27"/>
    <w:rsid w:val="00734B56"/>
    <w:rsid w:val="00736189"/>
    <w:rsid w:val="007367BD"/>
    <w:rsid w:val="00740396"/>
    <w:rsid w:val="00740674"/>
    <w:rsid w:val="00740894"/>
    <w:rsid w:val="00740CE0"/>
    <w:rsid w:val="007410EF"/>
    <w:rsid w:val="00742DB5"/>
    <w:rsid w:val="00743400"/>
    <w:rsid w:val="00743BFE"/>
    <w:rsid w:val="00744A7A"/>
    <w:rsid w:val="00744D42"/>
    <w:rsid w:val="007461A9"/>
    <w:rsid w:val="007470F9"/>
    <w:rsid w:val="00747805"/>
    <w:rsid w:val="007478AB"/>
    <w:rsid w:val="00751025"/>
    <w:rsid w:val="0075139C"/>
    <w:rsid w:val="007517EC"/>
    <w:rsid w:val="00752B21"/>
    <w:rsid w:val="00752D2F"/>
    <w:rsid w:val="00752F14"/>
    <w:rsid w:val="00753A07"/>
    <w:rsid w:val="00755094"/>
    <w:rsid w:val="007551C4"/>
    <w:rsid w:val="00755E7F"/>
    <w:rsid w:val="00756BF9"/>
    <w:rsid w:val="00757622"/>
    <w:rsid w:val="00760E38"/>
    <w:rsid w:val="00761EA2"/>
    <w:rsid w:val="0076325B"/>
    <w:rsid w:val="007644EE"/>
    <w:rsid w:val="00764BCF"/>
    <w:rsid w:val="00766D60"/>
    <w:rsid w:val="0077035F"/>
    <w:rsid w:val="00770DED"/>
    <w:rsid w:val="007713C6"/>
    <w:rsid w:val="007729D4"/>
    <w:rsid w:val="00772CB9"/>
    <w:rsid w:val="00772F99"/>
    <w:rsid w:val="00773AD8"/>
    <w:rsid w:val="007740EB"/>
    <w:rsid w:val="00774619"/>
    <w:rsid w:val="00774928"/>
    <w:rsid w:val="00775338"/>
    <w:rsid w:val="00776A53"/>
    <w:rsid w:val="00777BCF"/>
    <w:rsid w:val="007803E9"/>
    <w:rsid w:val="0078093E"/>
    <w:rsid w:val="00780F92"/>
    <w:rsid w:val="00781573"/>
    <w:rsid w:val="007819E0"/>
    <w:rsid w:val="00783993"/>
    <w:rsid w:val="007839E8"/>
    <w:rsid w:val="007846BA"/>
    <w:rsid w:val="00786783"/>
    <w:rsid w:val="00786A66"/>
    <w:rsid w:val="00786F36"/>
    <w:rsid w:val="007871D4"/>
    <w:rsid w:val="0078755C"/>
    <w:rsid w:val="00791CE8"/>
    <w:rsid w:val="00791DDB"/>
    <w:rsid w:val="00792627"/>
    <w:rsid w:val="007934C7"/>
    <w:rsid w:val="00793C7A"/>
    <w:rsid w:val="00793E3F"/>
    <w:rsid w:val="00794D7B"/>
    <w:rsid w:val="00795B63"/>
    <w:rsid w:val="0079641A"/>
    <w:rsid w:val="0079716E"/>
    <w:rsid w:val="00797532"/>
    <w:rsid w:val="00797FA2"/>
    <w:rsid w:val="007A0D99"/>
    <w:rsid w:val="007A2126"/>
    <w:rsid w:val="007A3759"/>
    <w:rsid w:val="007A4BAB"/>
    <w:rsid w:val="007A6C56"/>
    <w:rsid w:val="007A7440"/>
    <w:rsid w:val="007A7DDB"/>
    <w:rsid w:val="007B0300"/>
    <w:rsid w:val="007B070A"/>
    <w:rsid w:val="007B0774"/>
    <w:rsid w:val="007B0A1B"/>
    <w:rsid w:val="007B0E6C"/>
    <w:rsid w:val="007B1150"/>
    <w:rsid w:val="007B1A7E"/>
    <w:rsid w:val="007B2BA4"/>
    <w:rsid w:val="007B2F81"/>
    <w:rsid w:val="007B37BA"/>
    <w:rsid w:val="007B4779"/>
    <w:rsid w:val="007B5920"/>
    <w:rsid w:val="007B594A"/>
    <w:rsid w:val="007B612D"/>
    <w:rsid w:val="007B7FD7"/>
    <w:rsid w:val="007C0E05"/>
    <w:rsid w:val="007C2634"/>
    <w:rsid w:val="007C2C18"/>
    <w:rsid w:val="007C3588"/>
    <w:rsid w:val="007C358B"/>
    <w:rsid w:val="007C3683"/>
    <w:rsid w:val="007C3CF1"/>
    <w:rsid w:val="007C3E6C"/>
    <w:rsid w:val="007C40F6"/>
    <w:rsid w:val="007C426F"/>
    <w:rsid w:val="007C48A1"/>
    <w:rsid w:val="007C6B5F"/>
    <w:rsid w:val="007C6F13"/>
    <w:rsid w:val="007C71AE"/>
    <w:rsid w:val="007C7234"/>
    <w:rsid w:val="007C783A"/>
    <w:rsid w:val="007D0831"/>
    <w:rsid w:val="007D1662"/>
    <w:rsid w:val="007D34E8"/>
    <w:rsid w:val="007D4125"/>
    <w:rsid w:val="007D419B"/>
    <w:rsid w:val="007D48F1"/>
    <w:rsid w:val="007D5A25"/>
    <w:rsid w:val="007D7CC4"/>
    <w:rsid w:val="007E014D"/>
    <w:rsid w:val="007E01B5"/>
    <w:rsid w:val="007E0225"/>
    <w:rsid w:val="007E05A9"/>
    <w:rsid w:val="007E081E"/>
    <w:rsid w:val="007E0FFB"/>
    <w:rsid w:val="007E23EA"/>
    <w:rsid w:val="007E2C5E"/>
    <w:rsid w:val="007E4FA9"/>
    <w:rsid w:val="007E5B67"/>
    <w:rsid w:val="007E6F56"/>
    <w:rsid w:val="007E7B93"/>
    <w:rsid w:val="007F0510"/>
    <w:rsid w:val="007F0E20"/>
    <w:rsid w:val="007F10F2"/>
    <w:rsid w:val="007F236B"/>
    <w:rsid w:val="007F2DB6"/>
    <w:rsid w:val="007F2FD2"/>
    <w:rsid w:val="007F30A9"/>
    <w:rsid w:val="007F32E7"/>
    <w:rsid w:val="007F3421"/>
    <w:rsid w:val="007F4093"/>
    <w:rsid w:val="007F4299"/>
    <w:rsid w:val="007F4346"/>
    <w:rsid w:val="007F477E"/>
    <w:rsid w:val="007F50EB"/>
    <w:rsid w:val="007F5F6B"/>
    <w:rsid w:val="007F6034"/>
    <w:rsid w:val="007F615D"/>
    <w:rsid w:val="007F6261"/>
    <w:rsid w:val="007F6DDA"/>
    <w:rsid w:val="007F6E2B"/>
    <w:rsid w:val="007F78DB"/>
    <w:rsid w:val="00800F26"/>
    <w:rsid w:val="00801711"/>
    <w:rsid w:val="00801FBC"/>
    <w:rsid w:val="00803CC2"/>
    <w:rsid w:val="008042D1"/>
    <w:rsid w:val="00805BA1"/>
    <w:rsid w:val="00805BB4"/>
    <w:rsid w:val="008061D3"/>
    <w:rsid w:val="00807B49"/>
    <w:rsid w:val="00810BF3"/>
    <w:rsid w:val="008126A4"/>
    <w:rsid w:val="00813680"/>
    <w:rsid w:val="00813AC2"/>
    <w:rsid w:val="0081407E"/>
    <w:rsid w:val="0081489C"/>
    <w:rsid w:val="00815198"/>
    <w:rsid w:val="00815F2D"/>
    <w:rsid w:val="0081625B"/>
    <w:rsid w:val="008164DD"/>
    <w:rsid w:val="008166FE"/>
    <w:rsid w:val="008202EB"/>
    <w:rsid w:val="008209F4"/>
    <w:rsid w:val="008237A8"/>
    <w:rsid w:val="00823B62"/>
    <w:rsid w:val="008258B8"/>
    <w:rsid w:val="0082711F"/>
    <w:rsid w:val="00827B76"/>
    <w:rsid w:val="00827E02"/>
    <w:rsid w:val="00830A47"/>
    <w:rsid w:val="00830F3D"/>
    <w:rsid w:val="00831AE9"/>
    <w:rsid w:val="00831DAC"/>
    <w:rsid w:val="00832F78"/>
    <w:rsid w:val="00833193"/>
    <w:rsid w:val="00833396"/>
    <w:rsid w:val="0083349C"/>
    <w:rsid w:val="00833C0F"/>
    <w:rsid w:val="00833D48"/>
    <w:rsid w:val="008357D2"/>
    <w:rsid w:val="00836D6C"/>
    <w:rsid w:val="00840561"/>
    <w:rsid w:val="008408E4"/>
    <w:rsid w:val="00841DC6"/>
    <w:rsid w:val="0084234F"/>
    <w:rsid w:val="00842668"/>
    <w:rsid w:val="008432F2"/>
    <w:rsid w:val="0084371C"/>
    <w:rsid w:val="008444CA"/>
    <w:rsid w:val="00844C19"/>
    <w:rsid w:val="008462DB"/>
    <w:rsid w:val="00846AF0"/>
    <w:rsid w:val="0084730C"/>
    <w:rsid w:val="00847B0C"/>
    <w:rsid w:val="00847B32"/>
    <w:rsid w:val="00847DAB"/>
    <w:rsid w:val="008518AA"/>
    <w:rsid w:val="00851DC8"/>
    <w:rsid w:val="00852A9D"/>
    <w:rsid w:val="00854CBC"/>
    <w:rsid w:val="00857E3B"/>
    <w:rsid w:val="00857F7B"/>
    <w:rsid w:val="0086109E"/>
    <w:rsid w:val="008611B4"/>
    <w:rsid w:val="0086159B"/>
    <w:rsid w:val="00862E95"/>
    <w:rsid w:val="00863C99"/>
    <w:rsid w:val="00864014"/>
    <w:rsid w:val="0086460F"/>
    <w:rsid w:val="00864BA4"/>
    <w:rsid w:val="00864D0C"/>
    <w:rsid w:val="00865A83"/>
    <w:rsid w:val="00867315"/>
    <w:rsid w:val="008677A6"/>
    <w:rsid w:val="00870708"/>
    <w:rsid w:val="00870920"/>
    <w:rsid w:val="00870A28"/>
    <w:rsid w:val="008716CC"/>
    <w:rsid w:val="00871757"/>
    <w:rsid w:val="00871A39"/>
    <w:rsid w:val="00872A58"/>
    <w:rsid w:val="0087343D"/>
    <w:rsid w:val="008735F9"/>
    <w:rsid w:val="00873FF7"/>
    <w:rsid w:val="008749CD"/>
    <w:rsid w:val="008751C5"/>
    <w:rsid w:val="0087645C"/>
    <w:rsid w:val="00877424"/>
    <w:rsid w:val="00877F49"/>
    <w:rsid w:val="00880081"/>
    <w:rsid w:val="008807B6"/>
    <w:rsid w:val="008809DA"/>
    <w:rsid w:val="00880E14"/>
    <w:rsid w:val="00880F1E"/>
    <w:rsid w:val="00881775"/>
    <w:rsid w:val="008828B9"/>
    <w:rsid w:val="008837A3"/>
    <w:rsid w:val="00883BC7"/>
    <w:rsid w:val="00884298"/>
    <w:rsid w:val="0088432D"/>
    <w:rsid w:val="008847E1"/>
    <w:rsid w:val="00885509"/>
    <w:rsid w:val="008868C6"/>
    <w:rsid w:val="00887D21"/>
    <w:rsid w:val="00890FA8"/>
    <w:rsid w:val="0089122D"/>
    <w:rsid w:val="00891F39"/>
    <w:rsid w:val="00892C25"/>
    <w:rsid w:val="00893715"/>
    <w:rsid w:val="00893DBC"/>
    <w:rsid w:val="0089527D"/>
    <w:rsid w:val="00896F1D"/>
    <w:rsid w:val="0089701E"/>
    <w:rsid w:val="008970D3"/>
    <w:rsid w:val="00897E2B"/>
    <w:rsid w:val="008A19A9"/>
    <w:rsid w:val="008A21CB"/>
    <w:rsid w:val="008A2FC7"/>
    <w:rsid w:val="008A3EAB"/>
    <w:rsid w:val="008A506C"/>
    <w:rsid w:val="008A5BF6"/>
    <w:rsid w:val="008A60B9"/>
    <w:rsid w:val="008A69CA"/>
    <w:rsid w:val="008A74D3"/>
    <w:rsid w:val="008A75FF"/>
    <w:rsid w:val="008B00E5"/>
    <w:rsid w:val="008B04BE"/>
    <w:rsid w:val="008B0D7D"/>
    <w:rsid w:val="008B1099"/>
    <w:rsid w:val="008B1D7D"/>
    <w:rsid w:val="008B1DEF"/>
    <w:rsid w:val="008B30D8"/>
    <w:rsid w:val="008B4A07"/>
    <w:rsid w:val="008B5122"/>
    <w:rsid w:val="008B5131"/>
    <w:rsid w:val="008B5F50"/>
    <w:rsid w:val="008B6083"/>
    <w:rsid w:val="008B6640"/>
    <w:rsid w:val="008B690D"/>
    <w:rsid w:val="008B6A39"/>
    <w:rsid w:val="008B747E"/>
    <w:rsid w:val="008B7492"/>
    <w:rsid w:val="008B755D"/>
    <w:rsid w:val="008B7F66"/>
    <w:rsid w:val="008C0722"/>
    <w:rsid w:val="008C0A33"/>
    <w:rsid w:val="008C0B25"/>
    <w:rsid w:val="008C105C"/>
    <w:rsid w:val="008C19B5"/>
    <w:rsid w:val="008C26D3"/>
    <w:rsid w:val="008C27F3"/>
    <w:rsid w:val="008C2D5E"/>
    <w:rsid w:val="008C32B4"/>
    <w:rsid w:val="008C3B54"/>
    <w:rsid w:val="008C3B83"/>
    <w:rsid w:val="008C3E14"/>
    <w:rsid w:val="008C4AB7"/>
    <w:rsid w:val="008C5553"/>
    <w:rsid w:val="008C68FA"/>
    <w:rsid w:val="008C73BD"/>
    <w:rsid w:val="008D0937"/>
    <w:rsid w:val="008D190E"/>
    <w:rsid w:val="008D1D6A"/>
    <w:rsid w:val="008D245B"/>
    <w:rsid w:val="008D2BBF"/>
    <w:rsid w:val="008D3648"/>
    <w:rsid w:val="008D3ECD"/>
    <w:rsid w:val="008D43EC"/>
    <w:rsid w:val="008D451C"/>
    <w:rsid w:val="008D4607"/>
    <w:rsid w:val="008D508D"/>
    <w:rsid w:val="008D65B7"/>
    <w:rsid w:val="008D6C79"/>
    <w:rsid w:val="008E0779"/>
    <w:rsid w:val="008E0E50"/>
    <w:rsid w:val="008E0FB7"/>
    <w:rsid w:val="008E1519"/>
    <w:rsid w:val="008E1A9A"/>
    <w:rsid w:val="008E1BFB"/>
    <w:rsid w:val="008E2187"/>
    <w:rsid w:val="008E222E"/>
    <w:rsid w:val="008E2308"/>
    <w:rsid w:val="008E2855"/>
    <w:rsid w:val="008E3C41"/>
    <w:rsid w:val="008E6A08"/>
    <w:rsid w:val="008E6B7D"/>
    <w:rsid w:val="008E6DF9"/>
    <w:rsid w:val="008E716D"/>
    <w:rsid w:val="008E7BC4"/>
    <w:rsid w:val="008F1208"/>
    <w:rsid w:val="008F18F2"/>
    <w:rsid w:val="008F1C28"/>
    <w:rsid w:val="008F229C"/>
    <w:rsid w:val="008F29AB"/>
    <w:rsid w:val="008F2E05"/>
    <w:rsid w:val="008F3B56"/>
    <w:rsid w:val="008F5031"/>
    <w:rsid w:val="00900F92"/>
    <w:rsid w:val="00901BF4"/>
    <w:rsid w:val="00902257"/>
    <w:rsid w:val="00902428"/>
    <w:rsid w:val="009031F5"/>
    <w:rsid w:val="00903E9E"/>
    <w:rsid w:val="00904C30"/>
    <w:rsid w:val="0090582C"/>
    <w:rsid w:val="00906170"/>
    <w:rsid w:val="009076A0"/>
    <w:rsid w:val="00907EC7"/>
    <w:rsid w:val="0091204A"/>
    <w:rsid w:val="00913600"/>
    <w:rsid w:val="0091434A"/>
    <w:rsid w:val="009151A1"/>
    <w:rsid w:val="0091546B"/>
    <w:rsid w:val="00915481"/>
    <w:rsid w:val="00916522"/>
    <w:rsid w:val="00916A7D"/>
    <w:rsid w:val="00916FC0"/>
    <w:rsid w:val="00917360"/>
    <w:rsid w:val="00920BF0"/>
    <w:rsid w:val="00921667"/>
    <w:rsid w:val="00922C0C"/>
    <w:rsid w:val="00923469"/>
    <w:rsid w:val="009235BE"/>
    <w:rsid w:val="00923AC0"/>
    <w:rsid w:val="00924D61"/>
    <w:rsid w:val="0092501D"/>
    <w:rsid w:val="009256BE"/>
    <w:rsid w:val="00925CA7"/>
    <w:rsid w:val="009260B5"/>
    <w:rsid w:val="009261AB"/>
    <w:rsid w:val="00927D94"/>
    <w:rsid w:val="00932A2E"/>
    <w:rsid w:val="00933197"/>
    <w:rsid w:val="00933297"/>
    <w:rsid w:val="00934A96"/>
    <w:rsid w:val="00934F61"/>
    <w:rsid w:val="0093558A"/>
    <w:rsid w:val="00935AE1"/>
    <w:rsid w:val="009362E1"/>
    <w:rsid w:val="0093653B"/>
    <w:rsid w:val="009373F7"/>
    <w:rsid w:val="009379A0"/>
    <w:rsid w:val="0094182C"/>
    <w:rsid w:val="009429C8"/>
    <w:rsid w:val="00942ABA"/>
    <w:rsid w:val="009431E5"/>
    <w:rsid w:val="009437B9"/>
    <w:rsid w:val="00944613"/>
    <w:rsid w:val="00950087"/>
    <w:rsid w:val="0095015B"/>
    <w:rsid w:val="00951D64"/>
    <w:rsid w:val="0095222E"/>
    <w:rsid w:val="00954393"/>
    <w:rsid w:val="0095483A"/>
    <w:rsid w:val="00956A01"/>
    <w:rsid w:val="00956A0B"/>
    <w:rsid w:val="00956AA0"/>
    <w:rsid w:val="009573FA"/>
    <w:rsid w:val="0095799C"/>
    <w:rsid w:val="0096138E"/>
    <w:rsid w:val="0096170D"/>
    <w:rsid w:val="00961DF3"/>
    <w:rsid w:val="00962DA0"/>
    <w:rsid w:val="00962DA4"/>
    <w:rsid w:val="009644C3"/>
    <w:rsid w:val="00964DBD"/>
    <w:rsid w:val="0096552B"/>
    <w:rsid w:val="00965531"/>
    <w:rsid w:val="00965B1F"/>
    <w:rsid w:val="00965DB7"/>
    <w:rsid w:val="00965F2D"/>
    <w:rsid w:val="00966B31"/>
    <w:rsid w:val="0096748D"/>
    <w:rsid w:val="009675D8"/>
    <w:rsid w:val="00970523"/>
    <w:rsid w:val="00972BA3"/>
    <w:rsid w:val="00972F51"/>
    <w:rsid w:val="00973146"/>
    <w:rsid w:val="00973D9E"/>
    <w:rsid w:val="009764F0"/>
    <w:rsid w:val="00976A97"/>
    <w:rsid w:val="00977544"/>
    <w:rsid w:val="009801EA"/>
    <w:rsid w:val="00981396"/>
    <w:rsid w:val="00981C1F"/>
    <w:rsid w:val="00981D03"/>
    <w:rsid w:val="0098396A"/>
    <w:rsid w:val="00984A65"/>
    <w:rsid w:val="009858A2"/>
    <w:rsid w:val="00990380"/>
    <w:rsid w:val="00992AD5"/>
    <w:rsid w:val="009930DD"/>
    <w:rsid w:val="00993399"/>
    <w:rsid w:val="009939B0"/>
    <w:rsid w:val="00994D00"/>
    <w:rsid w:val="00994DCA"/>
    <w:rsid w:val="009959F4"/>
    <w:rsid w:val="009966EC"/>
    <w:rsid w:val="00996952"/>
    <w:rsid w:val="009970B6"/>
    <w:rsid w:val="00997646"/>
    <w:rsid w:val="009978EA"/>
    <w:rsid w:val="009A0235"/>
    <w:rsid w:val="009A07FE"/>
    <w:rsid w:val="009A0B7E"/>
    <w:rsid w:val="009A1084"/>
    <w:rsid w:val="009A184E"/>
    <w:rsid w:val="009A18A5"/>
    <w:rsid w:val="009A1CE1"/>
    <w:rsid w:val="009A2C51"/>
    <w:rsid w:val="009A2C7E"/>
    <w:rsid w:val="009A2EB0"/>
    <w:rsid w:val="009A3AC7"/>
    <w:rsid w:val="009A4546"/>
    <w:rsid w:val="009A5C54"/>
    <w:rsid w:val="009A5DD6"/>
    <w:rsid w:val="009A62EB"/>
    <w:rsid w:val="009A7B60"/>
    <w:rsid w:val="009A7E0B"/>
    <w:rsid w:val="009B061E"/>
    <w:rsid w:val="009B0778"/>
    <w:rsid w:val="009B0D6D"/>
    <w:rsid w:val="009B11DE"/>
    <w:rsid w:val="009B2287"/>
    <w:rsid w:val="009B2B71"/>
    <w:rsid w:val="009B3018"/>
    <w:rsid w:val="009B3973"/>
    <w:rsid w:val="009B5F6C"/>
    <w:rsid w:val="009B6E80"/>
    <w:rsid w:val="009B7770"/>
    <w:rsid w:val="009B7F1C"/>
    <w:rsid w:val="009C0283"/>
    <w:rsid w:val="009C071C"/>
    <w:rsid w:val="009C1146"/>
    <w:rsid w:val="009C1FD0"/>
    <w:rsid w:val="009C20EB"/>
    <w:rsid w:val="009C23E8"/>
    <w:rsid w:val="009C2D17"/>
    <w:rsid w:val="009C30E8"/>
    <w:rsid w:val="009C37BF"/>
    <w:rsid w:val="009C414E"/>
    <w:rsid w:val="009C54CB"/>
    <w:rsid w:val="009C6F26"/>
    <w:rsid w:val="009C7DBB"/>
    <w:rsid w:val="009D01A7"/>
    <w:rsid w:val="009D1CBC"/>
    <w:rsid w:val="009D32C3"/>
    <w:rsid w:val="009D4EE2"/>
    <w:rsid w:val="009D55C1"/>
    <w:rsid w:val="009D617F"/>
    <w:rsid w:val="009D6A53"/>
    <w:rsid w:val="009D6BFA"/>
    <w:rsid w:val="009D7444"/>
    <w:rsid w:val="009D7C24"/>
    <w:rsid w:val="009D7C5B"/>
    <w:rsid w:val="009D7D96"/>
    <w:rsid w:val="009E0173"/>
    <w:rsid w:val="009E0C9C"/>
    <w:rsid w:val="009E0CDB"/>
    <w:rsid w:val="009E17C6"/>
    <w:rsid w:val="009E1874"/>
    <w:rsid w:val="009E1BEE"/>
    <w:rsid w:val="009E27CD"/>
    <w:rsid w:val="009E296D"/>
    <w:rsid w:val="009E36E6"/>
    <w:rsid w:val="009E36F0"/>
    <w:rsid w:val="009E43F1"/>
    <w:rsid w:val="009E4E47"/>
    <w:rsid w:val="009E5375"/>
    <w:rsid w:val="009E5E2F"/>
    <w:rsid w:val="009E6144"/>
    <w:rsid w:val="009E704A"/>
    <w:rsid w:val="009E789F"/>
    <w:rsid w:val="009E7EE0"/>
    <w:rsid w:val="009F0D90"/>
    <w:rsid w:val="009F0F53"/>
    <w:rsid w:val="009F159C"/>
    <w:rsid w:val="009F26B2"/>
    <w:rsid w:val="009F2869"/>
    <w:rsid w:val="009F4942"/>
    <w:rsid w:val="009F4D4A"/>
    <w:rsid w:val="009F5FE9"/>
    <w:rsid w:val="009F7310"/>
    <w:rsid w:val="009F7776"/>
    <w:rsid w:val="00A0040F"/>
    <w:rsid w:val="00A00C71"/>
    <w:rsid w:val="00A01316"/>
    <w:rsid w:val="00A01439"/>
    <w:rsid w:val="00A0152D"/>
    <w:rsid w:val="00A01AEF"/>
    <w:rsid w:val="00A02C46"/>
    <w:rsid w:val="00A02EB3"/>
    <w:rsid w:val="00A04005"/>
    <w:rsid w:val="00A04574"/>
    <w:rsid w:val="00A05D91"/>
    <w:rsid w:val="00A05FF8"/>
    <w:rsid w:val="00A06B02"/>
    <w:rsid w:val="00A06BF8"/>
    <w:rsid w:val="00A104B2"/>
    <w:rsid w:val="00A10E26"/>
    <w:rsid w:val="00A11118"/>
    <w:rsid w:val="00A1119D"/>
    <w:rsid w:val="00A11D54"/>
    <w:rsid w:val="00A1270B"/>
    <w:rsid w:val="00A12DB1"/>
    <w:rsid w:val="00A13042"/>
    <w:rsid w:val="00A13B4F"/>
    <w:rsid w:val="00A1438F"/>
    <w:rsid w:val="00A143F8"/>
    <w:rsid w:val="00A145BC"/>
    <w:rsid w:val="00A15DCD"/>
    <w:rsid w:val="00A15E4B"/>
    <w:rsid w:val="00A164EC"/>
    <w:rsid w:val="00A17E76"/>
    <w:rsid w:val="00A20256"/>
    <w:rsid w:val="00A208EC"/>
    <w:rsid w:val="00A220E2"/>
    <w:rsid w:val="00A22B9A"/>
    <w:rsid w:val="00A249C3"/>
    <w:rsid w:val="00A25E6A"/>
    <w:rsid w:val="00A2629B"/>
    <w:rsid w:val="00A26BFD"/>
    <w:rsid w:val="00A27094"/>
    <w:rsid w:val="00A27536"/>
    <w:rsid w:val="00A27DAB"/>
    <w:rsid w:val="00A30115"/>
    <w:rsid w:val="00A30543"/>
    <w:rsid w:val="00A30D10"/>
    <w:rsid w:val="00A30D38"/>
    <w:rsid w:val="00A31BE8"/>
    <w:rsid w:val="00A31C8D"/>
    <w:rsid w:val="00A323D2"/>
    <w:rsid w:val="00A3270B"/>
    <w:rsid w:val="00A33C81"/>
    <w:rsid w:val="00A34311"/>
    <w:rsid w:val="00A3454D"/>
    <w:rsid w:val="00A34E3D"/>
    <w:rsid w:val="00A356CA"/>
    <w:rsid w:val="00A36D09"/>
    <w:rsid w:val="00A37EDC"/>
    <w:rsid w:val="00A40985"/>
    <w:rsid w:val="00A40B6B"/>
    <w:rsid w:val="00A40F5E"/>
    <w:rsid w:val="00A41B55"/>
    <w:rsid w:val="00A41DA2"/>
    <w:rsid w:val="00A42006"/>
    <w:rsid w:val="00A42064"/>
    <w:rsid w:val="00A42390"/>
    <w:rsid w:val="00A42ECE"/>
    <w:rsid w:val="00A44255"/>
    <w:rsid w:val="00A444B2"/>
    <w:rsid w:val="00A44739"/>
    <w:rsid w:val="00A44F55"/>
    <w:rsid w:val="00A45A02"/>
    <w:rsid w:val="00A466AA"/>
    <w:rsid w:val="00A46ED4"/>
    <w:rsid w:val="00A478B3"/>
    <w:rsid w:val="00A47CCC"/>
    <w:rsid w:val="00A5258A"/>
    <w:rsid w:val="00A52661"/>
    <w:rsid w:val="00A52A4D"/>
    <w:rsid w:val="00A52B5B"/>
    <w:rsid w:val="00A531F2"/>
    <w:rsid w:val="00A54223"/>
    <w:rsid w:val="00A54CE9"/>
    <w:rsid w:val="00A55C90"/>
    <w:rsid w:val="00A566D0"/>
    <w:rsid w:val="00A60D87"/>
    <w:rsid w:val="00A61BAE"/>
    <w:rsid w:val="00A61C86"/>
    <w:rsid w:val="00A62FCF"/>
    <w:rsid w:val="00A632EE"/>
    <w:rsid w:val="00A66797"/>
    <w:rsid w:val="00A670B9"/>
    <w:rsid w:val="00A71CE8"/>
    <w:rsid w:val="00A728E1"/>
    <w:rsid w:val="00A72A30"/>
    <w:rsid w:val="00A7413B"/>
    <w:rsid w:val="00A7416B"/>
    <w:rsid w:val="00A7436C"/>
    <w:rsid w:val="00A746C6"/>
    <w:rsid w:val="00A747DB"/>
    <w:rsid w:val="00A75785"/>
    <w:rsid w:val="00A75A9E"/>
    <w:rsid w:val="00A763EF"/>
    <w:rsid w:val="00A76B3E"/>
    <w:rsid w:val="00A7744A"/>
    <w:rsid w:val="00A77AC6"/>
    <w:rsid w:val="00A819A4"/>
    <w:rsid w:val="00A82215"/>
    <w:rsid w:val="00A82286"/>
    <w:rsid w:val="00A83C23"/>
    <w:rsid w:val="00A8477B"/>
    <w:rsid w:val="00A85370"/>
    <w:rsid w:val="00A90C1B"/>
    <w:rsid w:val="00A9325A"/>
    <w:rsid w:val="00A94167"/>
    <w:rsid w:val="00A94448"/>
    <w:rsid w:val="00A950A1"/>
    <w:rsid w:val="00A95F4F"/>
    <w:rsid w:val="00A96583"/>
    <w:rsid w:val="00A97557"/>
    <w:rsid w:val="00A97FF2"/>
    <w:rsid w:val="00AA0554"/>
    <w:rsid w:val="00AA0B7C"/>
    <w:rsid w:val="00AA3DAD"/>
    <w:rsid w:val="00AA44B9"/>
    <w:rsid w:val="00AA5063"/>
    <w:rsid w:val="00AA538D"/>
    <w:rsid w:val="00AA54F1"/>
    <w:rsid w:val="00AA5A6C"/>
    <w:rsid w:val="00AA6C54"/>
    <w:rsid w:val="00AA6D1B"/>
    <w:rsid w:val="00AA74E8"/>
    <w:rsid w:val="00AA78E1"/>
    <w:rsid w:val="00AB040D"/>
    <w:rsid w:val="00AB0E08"/>
    <w:rsid w:val="00AB234C"/>
    <w:rsid w:val="00AB2438"/>
    <w:rsid w:val="00AB2A85"/>
    <w:rsid w:val="00AB300C"/>
    <w:rsid w:val="00AB3A37"/>
    <w:rsid w:val="00AB43F3"/>
    <w:rsid w:val="00AB5575"/>
    <w:rsid w:val="00AB67E0"/>
    <w:rsid w:val="00AB6F73"/>
    <w:rsid w:val="00AC01D5"/>
    <w:rsid w:val="00AC11E3"/>
    <w:rsid w:val="00AC12E4"/>
    <w:rsid w:val="00AC1859"/>
    <w:rsid w:val="00AC275A"/>
    <w:rsid w:val="00AC2BBD"/>
    <w:rsid w:val="00AC486A"/>
    <w:rsid w:val="00AC4D26"/>
    <w:rsid w:val="00AC4F6D"/>
    <w:rsid w:val="00AC62E1"/>
    <w:rsid w:val="00AC659D"/>
    <w:rsid w:val="00AC6CA5"/>
    <w:rsid w:val="00AC7642"/>
    <w:rsid w:val="00AC7813"/>
    <w:rsid w:val="00AC7AC6"/>
    <w:rsid w:val="00AC7AE2"/>
    <w:rsid w:val="00AC7F0C"/>
    <w:rsid w:val="00AD0209"/>
    <w:rsid w:val="00AD1DE2"/>
    <w:rsid w:val="00AD24F1"/>
    <w:rsid w:val="00AD3262"/>
    <w:rsid w:val="00AD3891"/>
    <w:rsid w:val="00AD39D0"/>
    <w:rsid w:val="00AD3BE6"/>
    <w:rsid w:val="00AD45E1"/>
    <w:rsid w:val="00AD4B5D"/>
    <w:rsid w:val="00AD4CDA"/>
    <w:rsid w:val="00AD4CF9"/>
    <w:rsid w:val="00AD5811"/>
    <w:rsid w:val="00AD6532"/>
    <w:rsid w:val="00AD695E"/>
    <w:rsid w:val="00AD7E44"/>
    <w:rsid w:val="00AE0930"/>
    <w:rsid w:val="00AE0C4B"/>
    <w:rsid w:val="00AE22C2"/>
    <w:rsid w:val="00AE4CAD"/>
    <w:rsid w:val="00AE55F3"/>
    <w:rsid w:val="00AE5D91"/>
    <w:rsid w:val="00AE5EDB"/>
    <w:rsid w:val="00AE600A"/>
    <w:rsid w:val="00AE7984"/>
    <w:rsid w:val="00AE7B6F"/>
    <w:rsid w:val="00AF01F9"/>
    <w:rsid w:val="00AF0290"/>
    <w:rsid w:val="00AF09FD"/>
    <w:rsid w:val="00AF0EAD"/>
    <w:rsid w:val="00AF1651"/>
    <w:rsid w:val="00AF24EE"/>
    <w:rsid w:val="00AF27A0"/>
    <w:rsid w:val="00AF2EDD"/>
    <w:rsid w:val="00AF35A0"/>
    <w:rsid w:val="00AF3FEE"/>
    <w:rsid w:val="00AF4167"/>
    <w:rsid w:val="00AF5052"/>
    <w:rsid w:val="00AF5087"/>
    <w:rsid w:val="00AF57E8"/>
    <w:rsid w:val="00AF5A0F"/>
    <w:rsid w:val="00AF5A59"/>
    <w:rsid w:val="00AF5AAF"/>
    <w:rsid w:val="00AF7DD5"/>
    <w:rsid w:val="00B01717"/>
    <w:rsid w:val="00B01759"/>
    <w:rsid w:val="00B01EF5"/>
    <w:rsid w:val="00B02D80"/>
    <w:rsid w:val="00B033E3"/>
    <w:rsid w:val="00B03955"/>
    <w:rsid w:val="00B03CF8"/>
    <w:rsid w:val="00B03D4C"/>
    <w:rsid w:val="00B03EC2"/>
    <w:rsid w:val="00B04596"/>
    <w:rsid w:val="00B0660E"/>
    <w:rsid w:val="00B0793E"/>
    <w:rsid w:val="00B07A96"/>
    <w:rsid w:val="00B107CE"/>
    <w:rsid w:val="00B10C71"/>
    <w:rsid w:val="00B10F2C"/>
    <w:rsid w:val="00B11063"/>
    <w:rsid w:val="00B110C6"/>
    <w:rsid w:val="00B12FA3"/>
    <w:rsid w:val="00B12FAC"/>
    <w:rsid w:val="00B13FFB"/>
    <w:rsid w:val="00B14129"/>
    <w:rsid w:val="00B146D0"/>
    <w:rsid w:val="00B1531E"/>
    <w:rsid w:val="00B15B2D"/>
    <w:rsid w:val="00B16D85"/>
    <w:rsid w:val="00B1733A"/>
    <w:rsid w:val="00B17D82"/>
    <w:rsid w:val="00B20513"/>
    <w:rsid w:val="00B20A77"/>
    <w:rsid w:val="00B20BF2"/>
    <w:rsid w:val="00B20E8B"/>
    <w:rsid w:val="00B2139E"/>
    <w:rsid w:val="00B213A7"/>
    <w:rsid w:val="00B21CCF"/>
    <w:rsid w:val="00B225DC"/>
    <w:rsid w:val="00B23D30"/>
    <w:rsid w:val="00B24934"/>
    <w:rsid w:val="00B24C7D"/>
    <w:rsid w:val="00B24F9D"/>
    <w:rsid w:val="00B25F1A"/>
    <w:rsid w:val="00B26131"/>
    <w:rsid w:val="00B261BE"/>
    <w:rsid w:val="00B276CD"/>
    <w:rsid w:val="00B307FF"/>
    <w:rsid w:val="00B30EC2"/>
    <w:rsid w:val="00B318D6"/>
    <w:rsid w:val="00B33ACE"/>
    <w:rsid w:val="00B33C19"/>
    <w:rsid w:val="00B33E46"/>
    <w:rsid w:val="00B344A2"/>
    <w:rsid w:val="00B3514B"/>
    <w:rsid w:val="00B3530B"/>
    <w:rsid w:val="00B35562"/>
    <w:rsid w:val="00B35CF5"/>
    <w:rsid w:val="00B35FD0"/>
    <w:rsid w:val="00B3681A"/>
    <w:rsid w:val="00B37285"/>
    <w:rsid w:val="00B4068A"/>
    <w:rsid w:val="00B40718"/>
    <w:rsid w:val="00B41245"/>
    <w:rsid w:val="00B431E6"/>
    <w:rsid w:val="00B4358C"/>
    <w:rsid w:val="00B438AE"/>
    <w:rsid w:val="00B43CBE"/>
    <w:rsid w:val="00B43F6A"/>
    <w:rsid w:val="00B4444C"/>
    <w:rsid w:val="00B4473C"/>
    <w:rsid w:val="00B44994"/>
    <w:rsid w:val="00B44CD7"/>
    <w:rsid w:val="00B45999"/>
    <w:rsid w:val="00B4770F"/>
    <w:rsid w:val="00B50803"/>
    <w:rsid w:val="00B515B4"/>
    <w:rsid w:val="00B518FB"/>
    <w:rsid w:val="00B51F25"/>
    <w:rsid w:val="00B52353"/>
    <w:rsid w:val="00B529F8"/>
    <w:rsid w:val="00B52D33"/>
    <w:rsid w:val="00B52DDD"/>
    <w:rsid w:val="00B53D35"/>
    <w:rsid w:val="00B5406A"/>
    <w:rsid w:val="00B552E9"/>
    <w:rsid w:val="00B557B7"/>
    <w:rsid w:val="00B55E14"/>
    <w:rsid w:val="00B56214"/>
    <w:rsid w:val="00B5660B"/>
    <w:rsid w:val="00B56C25"/>
    <w:rsid w:val="00B57DD5"/>
    <w:rsid w:val="00B60BEF"/>
    <w:rsid w:val="00B62804"/>
    <w:rsid w:val="00B629E0"/>
    <w:rsid w:val="00B63449"/>
    <w:rsid w:val="00B6471E"/>
    <w:rsid w:val="00B64C48"/>
    <w:rsid w:val="00B64D90"/>
    <w:rsid w:val="00B66E6D"/>
    <w:rsid w:val="00B67201"/>
    <w:rsid w:val="00B67B2C"/>
    <w:rsid w:val="00B71471"/>
    <w:rsid w:val="00B7165C"/>
    <w:rsid w:val="00B71A44"/>
    <w:rsid w:val="00B72AE2"/>
    <w:rsid w:val="00B736CD"/>
    <w:rsid w:val="00B74062"/>
    <w:rsid w:val="00B74DAF"/>
    <w:rsid w:val="00B753B2"/>
    <w:rsid w:val="00B7586F"/>
    <w:rsid w:val="00B75EA5"/>
    <w:rsid w:val="00B76482"/>
    <w:rsid w:val="00B76627"/>
    <w:rsid w:val="00B80268"/>
    <w:rsid w:val="00B8047E"/>
    <w:rsid w:val="00B83564"/>
    <w:rsid w:val="00B84B62"/>
    <w:rsid w:val="00B84E94"/>
    <w:rsid w:val="00B85328"/>
    <w:rsid w:val="00B85A09"/>
    <w:rsid w:val="00B85A18"/>
    <w:rsid w:val="00B85B9C"/>
    <w:rsid w:val="00B868A3"/>
    <w:rsid w:val="00B8753C"/>
    <w:rsid w:val="00B8772D"/>
    <w:rsid w:val="00B91A6C"/>
    <w:rsid w:val="00B91F2D"/>
    <w:rsid w:val="00B93EC7"/>
    <w:rsid w:val="00B95B1D"/>
    <w:rsid w:val="00B9715E"/>
    <w:rsid w:val="00B97263"/>
    <w:rsid w:val="00BA0028"/>
    <w:rsid w:val="00BA0466"/>
    <w:rsid w:val="00BA1965"/>
    <w:rsid w:val="00BA1A19"/>
    <w:rsid w:val="00BA1E8C"/>
    <w:rsid w:val="00BA1FC2"/>
    <w:rsid w:val="00BA2B26"/>
    <w:rsid w:val="00BA2BDE"/>
    <w:rsid w:val="00BA3581"/>
    <w:rsid w:val="00BA38F4"/>
    <w:rsid w:val="00BA3ACD"/>
    <w:rsid w:val="00BA43CC"/>
    <w:rsid w:val="00BA4A19"/>
    <w:rsid w:val="00BA5B01"/>
    <w:rsid w:val="00BA5C77"/>
    <w:rsid w:val="00BA60B5"/>
    <w:rsid w:val="00BA791F"/>
    <w:rsid w:val="00BA7BEE"/>
    <w:rsid w:val="00BB0685"/>
    <w:rsid w:val="00BB06EA"/>
    <w:rsid w:val="00BB1476"/>
    <w:rsid w:val="00BB22EE"/>
    <w:rsid w:val="00BB2993"/>
    <w:rsid w:val="00BB2C23"/>
    <w:rsid w:val="00BB2F6F"/>
    <w:rsid w:val="00BB3B5C"/>
    <w:rsid w:val="00BB3DCA"/>
    <w:rsid w:val="00BB4544"/>
    <w:rsid w:val="00BB4FFE"/>
    <w:rsid w:val="00BB5341"/>
    <w:rsid w:val="00BB5FB0"/>
    <w:rsid w:val="00BB6AEF"/>
    <w:rsid w:val="00BB7000"/>
    <w:rsid w:val="00BB7645"/>
    <w:rsid w:val="00BB7E70"/>
    <w:rsid w:val="00BB7EEB"/>
    <w:rsid w:val="00BC0639"/>
    <w:rsid w:val="00BC1C23"/>
    <w:rsid w:val="00BC2227"/>
    <w:rsid w:val="00BC25DF"/>
    <w:rsid w:val="00BC2B29"/>
    <w:rsid w:val="00BC2F3D"/>
    <w:rsid w:val="00BC3857"/>
    <w:rsid w:val="00BC3FEC"/>
    <w:rsid w:val="00BC4087"/>
    <w:rsid w:val="00BC4936"/>
    <w:rsid w:val="00BC6225"/>
    <w:rsid w:val="00BC64B8"/>
    <w:rsid w:val="00BC74C7"/>
    <w:rsid w:val="00BC7B8C"/>
    <w:rsid w:val="00BD0488"/>
    <w:rsid w:val="00BD0621"/>
    <w:rsid w:val="00BD151C"/>
    <w:rsid w:val="00BD25BE"/>
    <w:rsid w:val="00BD2790"/>
    <w:rsid w:val="00BD3195"/>
    <w:rsid w:val="00BD39A7"/>
    <w:rsid w:val="00BD3E52"/>
    <w:rsid w:val="00BD46BF"/>
    <w:rsid w:val="00BD4883"/>
    <w:rsid w:val="00BD58F7"/>
    <w:rsid w:val="00BD6A31"/>
    <w:rsid w:val="00BE0949"/>
    <w:rsid w:val="00BE191C"/>
    <w:rsid w:val="00BE23D0"/>
    <w:rsid w:val="00BE2879"/>
    <w:rsid w:val="00BE2B05"/>
    <w:rsid w:val="00BE2B23"/>
    <w:rsid w:val="00BE2B91"/>
    <w:rsid w:val="00BE2DED"/>
    <w:rsid w:val="00BE34DD"/>
    <w:rsid w:val="00BE3B26"/>
    <w:rsid w:val="00BE3BA0"/>
    <w:rsid w:val="00BE47F5"/>
    <w:rsid w:val="00BE5C6F"/>
    <w:rsid w:val="00BE77E8"/>
    <w:rsid w:val="00BE7847"/>
    <w:rsid w:val="00BF046D"/>
    <w:rsid w:val="00BF0E4F"/>
    <w:rsid w:val="00BF147A"/>
    <w:rsid w:val="00BF1AF2"/>
    <w:rsid w:val="00BF2D3C"/>
    <w:rsid w:val="00BF3441"/>
    <w:rsid w:val="00BF3C8D"/>
    <w:rsid w:val="00BF42AD"/>
    <w:rsid w:val="00BF441A"/>
    <w:rsid w:val="00BF46A1"/>
    <w:rsid w:val="00BF481A"/>
    <w:rsid w:val="00BF49C3"/>
    <w:rsid w:val="00BF4C74"/>
    <w:rsid w:val="00BF5C28"/>
    <w:rsid w:val="00BF6158"/>
    <w:rsid w:val="00BF6820"/>
    <w:rsid w:val="00BF7405"/>
    <w:rsid w:val="00BF79C4"/>
    <w:rsid w:val="00BF7B5B"/>
    <w:rsid w:val="00C0020F"/>
    <w:rsid w:val="00C009C5"/>
    <w:rsid w:val="00C0122A"/>
    <w:rsid w:val="00C012A5"/>
    <w:rsid w:val="00C01659"/>
    <w:rsid w:val="00C016E1"/>
    <w:rsid w:val="00C01BED"/>
    <w:rsid w:val="00C02073"/>
    <w:rsid w:val="00C02542"/>
    <w:rsid w:val="00C02AE3"/>
    <w:rsid w:val="00C035AD"/>
    <w:rsid w:val="00C03CB7"/>
    <w:rsid w:val="00C06239"/>
    <w:rsid w:val="00C06D7E"/>
    <w:rsid w:val="00C07AD5"/>
    <w:rsid w:val="00C07EE4"/>
    <w:rsid w:val="00C10B63"/>
    <w:rsid w:val="00C121BD"/>
    <w:rsid w:val="00C122A0"/>
    <w:rsid w:val="00C12652"/>
    <w:rsid w:val="00C12882"/>
    <w:rsid w:val="00C129A1"/>
    <w:rsid w:val="00C12F64"/>
    <w:rsid w:val="00C130E2"/>
    <w:rsid w:val="00C136D7"/>
    <w:rsid w:val="00C13C07"/>
    <w:rsid w:val="00C148C7"/>
    <w:rsid w:val="00C14C1E"/>
    <w:rsid w:val="00C15C22"/>
    <w:rsid w:val="00C15FA5"/>
    <w:rsid w:val="00C178FE"/>
    <w:rsid w:val="00C17A6B"/>
    <w:rsid w:val="00C20A9F"/>
    <w:rsid w:val="00C21301"/>
    <w:rsid w:val="00C21607"/>
    <w:rsid w:val="00C21DFD"/>
    <w:rsid w:val="00C223E2"/>
    <w:rsid w:val="00C228C1"/>
    <w:rsid w:val="00C229EB"/>
    <w:rsid w:val="00C231E2"/>
    <w:rsid w:val="00C24E45"/>
    <w:rsid w:val="00C25DBF"/>
    <w:rsid w:val="00C2767A"/>
    <w:rsid w:val="00C3078F"/>
    <w:rsid w:val="00C30C73"/>
    <w:rsid w:val="00C30DA7"/>
    <w:rsid w:val="00C32183"/>
    <w:rsid w:val="00C3226A"/>
    <w:rsid w:val="00C33485"/>
    <w:rsid w:val="00C35D65"/>
    <w:rsid w:val="00C35E8F"/>
    <w:rsid w:val="00C3708F"/>
    <w:rsid w:val="00C403B6"/>
    <w:rsid w:val="00C4284F"/>
    <w:rsid w:val="00C4296B"/>
    <w:rsid w:val="00C45718"/>
    <w:rsid w:val="00C45724"/>
    <w:rsid w:val="00C45EDA"/>
    <w:rsid w:val="00C46827"/>
    <w:rsid w:val="00C46E07"/>
    <w:rsid w:val="00C4740A"/>
    <w:rsid w:val="00C4749E"/>
    <w:rsid w:val="00C526A4"/>
    <w:rsid w:val="00C52A19"/>
    <w:rsid w:val="00C544DA"/>
    <w:rsid w:val="00C547A4"/>
    <w:rsid w:val="00C54B93"/>
    <w:rsid w:val="00C56358"/>
    <w:rsid w:val="00C578F9"/>
    <w:rsid w:val="00C60040"/>
    <w:rsid w:val="00C60285"/>
    <w:rsid w:val="00C6039C"/>
    <w:rsid w:val="00C60444"/>
    <w:rsid w:val="00C60736"/>
    <w:rsid w:val="00C60747"/>
    <w:rsid w:val="00C6082A"/>
    <w:rsid w:val="00C60C04"/>
    <w:rsid w:val="00C61F8E"/>
    <w:rsid w:val="00C62054"/>
    <w:rsid w:val="00C62898"/>
    <w:rsid w:val="00C6325D"/>
    <w:rsid w:val="00C64097"/>
    <w:rsid w:val="00C645A8"/>
    <w:rsid w:val="00C64B05"/>
    <w:rsid w:val="00C66083"/>
    <w:rsid w:val="00C664E9"/>
    <w:rsid w:val="00C666A8"/>
    <w:rsid w:val="00C67623"/>
    <w:rsid w:val="00C6784B"/>
    <w:rsid w:val="00C67DF4"/>
    <w:rsid w:val="00C7124B"/>
    <w:rsid w:val="00C712AD"/>
    <w:rsid w:val="00C712FF"/>
    <w:rsid w:val="00C713AB"/>
    <w:rsid w:val="00C7154E"/>
    <w:rsid w:val="00C717A0"/>
    <w:rsid w:val="00C7256A"/>
    <w:rsid w:val="00C733DF"/>
    <w:rsid w:val="00C736D2"/>
    <w:rsid w:val="00C738A6"/>
    <w:rsid w:val="00C73DA3"/>
    <w:rsid w:val="00C73F5F"/>
    <w:rsid w:val="00C73F88"/>
    <w:rsid w:val="00C751CC"/>
    <w:rsid w:val="00C75294"/>
    <w:rsid w:val="00C770DC"/>
    <w:rsid w:val="00C80317"/>
    <w:rsid w:val="00C81A41"/>
    <w:rsid w:val="00C837BA"/>
    <w:rsid w:val="00C84636"/>
    <w:rsid w:val="00C84792"/>
    <w:rsid w:val="00C85F11"/>
    <w:rsid w:val="00C86533"/>
    <w:rsid w:val="00C866A9"/>
    <w:rsid w:val="00C86711"/>
    <w:rsid w:val="00C86B14"/>
    <w:rsid w:val="00C86E0E"/>
    <w:rsid w:val="00C8751C"/>
    <w:rsid w:val="00C87D19"/>
    <w:rsid w:val="00C906B9"/>
    <w:rsid w:val="00C9122B"/>
    <w:rsid w:val="00C916E2"/>
    <w:rsid w:val="00C94039"/>
    <w:rsid w:val="00C953A4"/>
    <w:rsid w:val="00C95506"/>
    <w:rsid w:val="00C96AF4"/>
    <w:rsid w:val="00C97C4F"/>
    <w:rsid w:val="00C97FB1"/>
    <w:rsid w:val="00CA0970"/>
    <w:rsid w:val="00CA0D31"/>
    <w:rsid w:val="00CA1283"/>
    <w:rsid w:val="00CA1B6C"/>
    <w:rsid w:val="00CA1D07"/>
    <w:rsid w:val="00CA2DDC"/>
    <w:rsid w:val="00CA304A"/>
    <w:rsid w:val="00CA4030"/>
    <w:rsid w:val="00CA4C77"/>
    <w:rsid w:val="00CA4DD2"/>
    <w:rsid w:val="00CA55CC"/>
    <w:rsid w:val="00CA6F85"/>
    <w:rsid w:val="00CA7820"/>
    <w:rsid w:val="00CA78CA"/>
    <w:rsid w:val="00CA7A2A"/>
    <w:rsid w:val="00CA7CCC"/>
    <w:rsid w:val="00CA7E37"/>
    <w:rsid w:val="00CB0278"/>
    <w:rsid w:val="00CB0ADD"/>
    <w:rsid w:val="00CB0D24"/>
    <w:rsid w:val="00CB1287"/>
    <w:rsid w:val="00CB1B9F"/>
    <w:rsid w:val="00CB1FF4"/>
    <w:rsid w:val="00CB2714"/>
    <w:rsid w:val="00CB337A"/>
    <w:rsid w:val="00CB401B"/>
    <w:rsid w:val="00CB41B7"/>
    <w:rsid w:val="00CB41C9"/>
    <w:rsid w:val="00CB4762"/>
    <w:rsid w:val="00CB4F3B"/>
    <w:rsid w:val="00CB5172"/>
    <w:rsid w:val="00CB54DE"/>
    <w:rsid w:val="00CB55E3"/>
    <w:rsid w:val="00CC044F"/>
    <w:rsid w:val="00CC0CF3"/>
    <w:rsid w:val="00CC0DC1"/>
    <w:rsid w:val="00CC2776"/>
    <w:rsid w:val="00CC2993"/>
    <w:rsid w:val="00CC2C33"/>
    <w:rsid w:val="00CC3D50"/>
    <w:rsid w:val="00CC3E57"/>
    <w:rsid w:val="00CC5359"/>
    <w:rsid w:val="00CC5D95"/>
    <w:rsid w:val="00CC6FEB"/>
    <w:rsid w:val="00CC7519"/>
    <w:rsid w:val="00CD01E7"/>
    <w:rsid w:val="00CD0499"/>
    <w:rsid w:val="00CD069A"/>
    <w:rsid w:val="00CD0D28"/>
    <w:rsid w:val="00CD1255"/>
    <w:rsid w:val="00CD1882"/>
    <w:rsid w:val="00CD19F4"/>
    <w:rsid w:val="00CD25FF"/>
    <w:rsid w:val="00CD3485"/>
    <w:rsid w:val="00CD4D5B"/>
    <w:rsid w:val="00CD5003"/>
    <w:rsid w:val="00CD54D6"/>
    <w:rsid w:val="00CD6948"/>
    <w:rsid w:val="00CD69A8"/>
    <w:rsid w:val="00CD7293"/>
    <w:rsid w:val="00CD7314"/>
    <w:rsid w:val="00CD7D02"/>
    <w:rsid w:val="00CE02EA"/>
    <w:rsid w:val="00CE0DB9"/>
    <w:rsid w:val="00CE1D39"/>
    <w:rsid w:val="00CE21E0"/>
    <w:rsid w:val="00CE2238"/>
    <w:rsid w:val="00CE30B8"/>
    <w:rsid w:val="00CE3A70"/>
    <w:rsid w:val="00CE3EA9"/>
    <w:rsid w:val="00CE4379"/>
    <w:rsid w:val="00CE4B4A"/>
    <w:rsid w:val="00CF0E49"/>
    <w:rsid w:val="00CF140A"/>
    <w:rsid w:val="00CF1E24"/>
    <w:rsid w:val="00CF6712"/>
    <w:rsid w:val="00CF6867"/>
    <w:rsid w:val="00CF708F"/>
    <w:rsid w:val="00CF78A3"/>
    <w:rsid w:val="00CF7FC0"/>
    <w:rsid w:val="00D0102D"/>
    <w:rsid w:val="00D02EF6"/>
    <w:rsid w:val="00D034A0"/>
    <w:rsid w:val="00D04A46"/>
    <w:rsid w:val="00D05469"/>
    <w:rsid w:val="00D06FC9"/>
    <w:rsid w:val="00D079F4"/>
    <w:rsid w:val="00D1087A"/>
    <w:rsid w:val="00D10DE7"/>
    <w:rsid w:val="00D112B5"/>
    <w:rsid w:val="00D1221E"/>
    <w:rsid w:val="00D12987"/>
    <w:rsid w:val="00D12CA4"/>
    <w:rsid w:val="00D13167"/>
    <w:rsid w:val="00D13AA8"/>
    <w:rsid w:val="00D14CF3"/>
    <w:rsid w:val="00D1509F"/>
    <w:rsid w:val="00D15957"/>
    <w:rsid w:val="00D15EA7"/>
    <w:rsid w:val="00D17FCE"/>
    <w:rsid w:val="00D21585"/>
    <w:rsid w:val="00D21694"/>
    <w:rsid w:val="00D21990"/>
    <w:rsid w:val="00D21F6E"/>
    <w:rsid w:val="00D21FC2"/>
    <w:rsid w:val="00D230FC"/>
    <w:rsid w:val="00D23182"/>
    <w:rsid w:val="00D23243"/>
    <w:rsid w:val="00D233B0"/>
    <w:rsid w:val="00D23938"/>
    <w:rsid w:val="00D239F9"/>
    <w:rsid w:val="00D23B98"/>
    <w:rsid w:val="00D244D2"/>
    <w:rsid w:val="00D246F3"/>
    <w:rsid w:val="00D2560A"/>
    <w:rsid w:val="00D2595B"/>
    <w:rsid w:val="00D25A1B"/>
    <w:rsid w:val="00D25F11"/>
    <w:rsid w:val="00D25F35"/>
    <w:rsid w:val="00D25F7D"/>
    <w:rsid w:val="00D2637A"/>
    <w:rsid w:val="00D26EE0"/>
    <w:rsid w:val="00D30957"/>
    <w:rsid w:val="00D309DC"/>
    <w:rsid w:val="00D30EE9"/>
    <w:rsid w:val="00D324E8"/>
    <w:rsid w:val="00D329EC"/>
    <w:rsid w:val="00D32F41"/>
    <w:rsid w:val="00D33049"/>
    <w:rsid w:val="00D33967"/>
    <w:rsid w:val="00D34229"/>
    <w:rsid w:val="00D34BF8"/>
    <w:rsid w:val="00D35361"/>
    <w:rsid w:val="00D357F4"/>
    <w:rsid w:val="00D36237"/>
    <w:rsid w:val="00D365B5"/>
    <w:rsid w:val="00D36EF1"/>
    <w:rsid w:val="00D4070C"/>
    <w:rsid w:val="00D41670"/>
    <w:rsid w:val="00D4167A"/>
    <w:rsid w:val="00D4270A"/>
    <w:rsid w:val="00D42FAB"/>
    <w:rsid w:val="00D436F0"/>
    <w:rsid w:val="00D43BE4"/>
    <w:rsid w:val="00D44175"/>
    <w:rsid w:val="00D444A8"/>
    <w:rsid w:val="00D461DA"/>
    <w:rsid w:val="00D5014E"/>
    <w:rsid w:val="00D50351"/>
    <w:rsid w:val="00D51480"/>
    <w:rsid w:val="00D52013"/>
    <w:rsid w:val="00D5242B"/>
    <w:rsid w:val="00D52737"/>
    <w:rsid w:val="00D52916"/>
    <w:rsid w:val="00D52A87"/>
    <w:rsid w:val="00D531D2"/>
    <w:rsid w:val="00D5394E"/>
    <w:rsid w:val="00D5395F"/>
    <w:rsid w:val="00D53B05"/>
    <w:rsid w:val="00D54749"/>
    <w:rsid w:val="00D54C05"/>
    <w:rsid w:val="00D5622C"/>
    <w:rsid w:val="00D56971"/>
    <w:rsid w:val="00D60948"/>
    <w:rsid w:val="00D60F49"/>
    <w:rsid w:val="00D61E2E"/>
    <w:rsid w:val="00D627BF"/>
    <w:rsid w:val="00D62C1E"/>
    <w:rsid w:val="00D63FBD"/>
    <w:rsid w:val="00D64F32"/>
    <w:rsid w:val="00D65662"/>
    <w:rsid w:val="00D658E9"/>
    <w:rsid w:val="00D65F1A"/>
    <w:rsid w:val="00D66232"/>
    <w:rsid w:val="00D67A4A"/>
    <w:rsid w:val="00D70090"/>
    <w:rsid w:val="00D70A86"/>
    <w:rsid w:val="00D71539"/>
    <w:rsid w:val="00D71572"/>
    <w:rsid w:val="00D72027"/>
    <w:rsid w:val="00D72241"/>
    <w:rsid w:val="00D72CA6"/>
    <w:rsid w:val="00D72D59"/>
    <w:rsid w:val="00D735CE"/>
    <w:rsid w:val="00D74137"/>
    <w:rsid w:val="00D74975"/>
    <w:rsid w:val="00D74FCA"/>
    <w:rsid w:val="00D75232"/>
    <w:rsid w:val="00D76997"/>
    <w:rsid w:val="00D769CE"/>
    <w:rsid w:val="00D7789A"/>
    <w:rsid w:val="00D80164"/>
    <w:rsid w:val="00D80768"/>
    <w:rsid w:val="00D8085B"/>
    <w:rsid w:val="00D80E96"/>
    <w:rsid w:val="00D82756"/>
    <w:rsid w:val="00D836A8"/>
    <w:rsid w:val="00D84F9E"/>
    <w:rsid w:val="00D85D84"/>
    <w:rsid w:val="00D860F6"/>
    <w:rsid w:val="00D86100"/>
    <w:rsid w:val="00D871A9"/>
    <w:rsid w:val="00D9125A"/>
    <w:rsid w:val="00D91737"/>
    <w:rsid w:val="00D92843"/>
    <w:rsid w:val="00D94106"/>
    <w:rsid w:val="00D94F7A"/>
    <w:rsid w:val="00D95DB3"/>
    <w:rsid w:val="00D96838"/>
    <w:rsid w:val="00D96AB3"/>
    <w:rsid w:val="00D97EFE"/>
    <w:rsid w:val="00DA034F"/>
    <w:rsid w:val="00DA1535"/>
    <w:rsid w:val="00DA16DB"/>
    <w:rsid w:val="00DA20A1"/>
    <w:rsid w:val="00DA266E"/>
    <w:rsid w:val="00DA2D9E"/>
    <w:rsid w:val="00DA38B5"/>
    <w:rsid w:val="00DA4450"/>
    <w:rsid w:val="00DA467C"/>
    <w:rsid w:val="00DA5242"/>
    <w:rsid w:val="00DA534C"/>
    <w:rsid w:val="00DA6C65"/>
    <w:rsid w:val="00DA6DD5"/>
    <w:rsid w:val="00DB0B16"/>
    <w:rsid w:val="00DB1417"/>
    <w:rsid w:val="00DB2C28"/>
    <w:rsid w:val="00DB317B"/>
    <w:rsid w:val="00DB4A60"/>
    <w:rsid w:val="00DB4CD4"/>
    <w:rsid w:val="00DB4D0D"/>
    <w:rsid w:val="00DB4D37"/>
    <w:rsid w:val="00DB4EEA"/>
    <w:rsid w:val="00DB501A"/>
    <w:rsid w:val="00DB50AA"/>
    <w:rsid w:val="00DB65D6"/>
    <w:rsid w:val="00DB6ECE"/>
    <w:rsid w:val="00DB7F38"/>
    <w:rsid w:val="00DC04E9"/>
    <w:rsid w:val="00DC054F"/>
    <w:rsid w:val="00DC056F"/>
    <w:rsid w:val="00DC0574"/>
    <w:rsid w:val="00DC1366"/>
    <w:rsid w:val="00DC181F"/>
    <w:rsid w:val="00DC2B59"/>
    <w:rsid w:val="00DC4EA0"/>
    <w:rsid w:val="00DC5F03"/>
    <w:rsid w:val="00DC60B5"/>
    <w:rsid w:val="00DC7908"/>
    <w:rsid w:val="00DD0977"/>
    <w:rsid w:val="00DD1F4E"/>
    <w:rsid w:val="00DD2736"/>
    <w:rsid w:val="00DD2D0A"/>
    <w:rsid w:val="00DD456B"/>
    <w:rsid w:val="00DD466D"/>
    <w:rsid w:val="00DD49F5"/>
    <w:rsid w:val="00DD55C0"/>
    <w:rsid w:val="00DD734F"/>
    <w:rsid w:val="00DD75DD"/>
    <w:rsid w:val="00DD77DA"/>
    <w:rsid w:val="00DE046A"/>
    <w:rsid w:val="00DE04DF"/>
    <w:rsid w:val="00DE0548"/>
    <w:rsid w:val="00DE0DE5"/>
    <w:rsid w:val="00DE17E6"/>
    <w:rsid w:val="00DE1A9A"/>
    <w:rsid w:val="00DE2E40"/>
    <w:rsid w:val="00DE339A"/>
    <w:rsid w:val="00DE430D"/>
    <w:rsid w:val="00DE4711"/>
    <w:rsid w:val="00DE47D2"/>
    <w:rsid w:val="00DE6AE8"/>
    <w:rsid w:val="00DE703B"/>
    <w:rsid w:val="00DE7446"/>
    <w:rsid w:val="00DF0369"/>
    <w:rsid w:val="00DF141B"/>
    <w:rsid w:val="00DF16EA"/>
    <w:rsid w:val="00DF31DB"/>
    <w:rsid w:val="00DF33F8"/>
    <w:rsid w:val="00DF446B"/>
    <w:rsid w:val="00DF4A2A"/>
    <w:rsid w:val="00DF4ACF"/>
    <w:rsid w:val="00DF5437"/>
    <w:rsid w:val="00DF663A"/>
    <w:rsid w:val="00DF679E"/>
    <w:rsid w:val="00DF6BEC"/>
    <w:rsid w:val="00DF751A"/>
    <w:rsid w:val="00DF7AF6"/>
    <w:rsid w:val="00DF7DC7"/>
    <w:rsid w:val="00E00048"/>
    <w:rsid w:val="00E000B9"/>
    <w:rsid w:val="00E007BC"/>
    <w:rsid w:val="00E00999"/>
    <w:rsid w:val="00E00C37"/>
    <w:rsid w:val="00E00F4B"/>
    <w:rsid w:val="00E00FC6"/>
    <w:rsid w:val="00E022CC"/>
    <w:rsid w:val="00E0288D"/>
    <w:rsid w:val="00E04316"/>
    <w:rsid w:val="00E04C07"/>
    <w:rsid w:val="00E04FD6"/>
    <w:rsid w:val="00E054C5"/>
    <w:rsid w:val="00E05E95"/>
    <w:rsid w:val="00E068A1"/>
    <w:rsid w:val="00E10B1B"/>
    <w:rsid w:val="00E10F15"/>
    <w:rsid w:val="00E1210F"/>
    <w:rsid w:val="00E12A4A"/>
    <w:rsid w:val="00E12D09"/>
    <w:rsid w:val="00E133E5"/>
    <w:rsid w:val="00E139B7"/>
    <w:rsid w:val="00E13C99"/>
    <w:rsid w:val="00E15046"/>
    <w:rsid w:val="00E16559"/>
    <w:rsid w:val="00E16834"/>
    <w:rsid w:val="00E175F6"/>
    <w:rsid w:val="00E211C0"/>
    <w:rsid w:val="00E21447"/>
    <w:rsid w:val="00E216BE"/>
    <w:rsid w:val="00E21F14"/>
    <w:rsid w:val="00E2215A"/>
    <w:rsid w:val="00E2225D"/>
    <w:rsid w:val="00E2244B"/>
    <w:rsid w:val="00E23981"/>
    <w:rsid w:val="00E24477"/>
    <w:rsid w:val="00E25A7B"/>
    <w:rsid w:val="00E26694"/>
    <w:rsid w:val="00E2702E"/>
    <w:rsid w:val="00E2706D"/>
    <w:rsid w:val="00E2792E"/>
    <w:rsid w:val="00E27A74"/>
    <w:rsid w:val="00E30AEB"/>
    <w:rsid w:val="00E30B75"/>
    <w:rsid w:val="00E30DBB"/>
    <w:rsid w:val="00E31155"/>
    <w:rsid w:val="00E31C98"/>
    <w:rsid w:val="00E31F48"/>
    <w:rsid w:val="00E324FE"/>
    <w:rsid w:val="00E3390D"/>
    <w:rsid w:val="00E33A5A"/>
    <w:rsid w:val="00E33B38"/>
    <w:rsid w:val="00E35024"/>
    <w:rsid w:val="00E350F8"/>
    <w:rsid w:val="00E35CA7"/>
    <w:rsid w:val="00E36027"/>
    <w:rsid w:val="00E36E3D"/>
    <w:rsid w:val="00E37A9A"/>
    <w:rsid w:val="00E40993"/>
    <w:rsid w:val="00E42CB2"/>
    <w:rsid w:val="00E43829"/>
    <w:rsid w:val="00E43ED0"/>
    <w:rsid w:val="00E44269"/>
    <w:rsid w:val="00E44F68"/>
    <w:rsid w:val="00E4575A"/>
    <w:rsid w:val="00E45A74"/>
    <w:rsid w:val="00E467C6"/>
    <w:rsid w:val="00E46B77"/>
    <w:rsid w:val="00E474C5"/>
    <w:rsid w:val="00E5020B"/>
    <w:rsid w:val="00E508EA"/>
    <w:rsid w:val="00E50DFB"/>
    <w:rsid w:val="00E51B73"/>
    <w:rsid w:val="00E51E5D"/>
    <w:rsid w:val="00E52E9A"/>
    <w:rsid w:val="00E5340E"/>
    <w:rsid w:val="00E53560"/>
    <w:rsid w:val="00E53F02"/>
    <w:rsid w:val="00E54164"/>
    <w:rsid w:val="00E5546A"/>
    <w:rsid w:val="00E55A18"/>
    <w:rsid w:val="00E562A6"/>
    <w:rsid w:val="00E568AD"/>
    <w:rsid w:val="00E570C4"/>
    <w:rsid w:val="00E57114"/>
    <w:rsid w:val="00E605D5"/>
    <w:rsid w:val="00E60A63"/>
    <w:rsid w:val="00E61947"/>
    <w:rsid w:val="00E61B5C"/>
    <w:rsid w:val="00E63332"/>
    <w:rsid w:val="00E638D2"/>
    <w:rsid w:val="00E63CAD"/>
    <w:rsid w:val="00E63EFA"/>
    <w:rsid w:val="00E64CE4"/>
    <w:rsid w:val="00E64D43"/>
    <w:rsid w:val="00E67AA2"/>
    <w:rsid w:val="00E701D7"/>
    <w:rsid w:val="00E704AF"/>
    <w:rsid w:val="00E705A7"/>
    <w:rsid w:val="00E70BBD"/>
    <w:rsid w:val="00E70FDF"/>
    <w:rsid w:val="00E7165C"/>
    <w:rsid w:val="00E71AB7"/>
    <w:rsid w:val="00E71AC2"/>
    <w:rsid w:val="00E73200"/>
    <w:rsid w:val="00E7336D"/>
    <w:rsid w:val="00E735A8"/>
    <w:rsid w:val="00E73BF8"/>
    <w:rsid w:val="00E741C2"/>
    <w:rsid w:val="00E74A6E"/>
    <w:rsid w:val="00E74D53"/>
    <w:rsid w:val="00E7534E"/>
    <w:rsid w:val="00E75513"/>
    <w:rsid w:val="00E76A86"/>
    <w:rsid w:val="00E779A8"/>
    <w:rsid w:val="00E77A16"/>
    <w:rsid w:val="00E801C6"/>
    <w:rsid w:val="00E80D5E"/>
    <w:rsid w:val="00E82692"/>
    <w:rsid w:val="00E83D82"/>
    <w:rsid w:val="00E84E52"/>
    <w:rsid w:val="00E84E5C"/>
    <w:rsid w:val="00E851FF"/>
    <w:rsid w:val="00E85E52"/>
    <w:rsid w:val="00E85FE6"/>
    <w:rsid w:val="00E866CD"/>
    <w:rsid w:val="00E90714"/>
    <w:rsid w:val="00E90A99"/>
    <w:rsid w:val="00E91951"/>
    <w:rsid w:val="00E92799"/>
    <w:rsid w:val="00E92EA6"/>
    <w:rsid w:val="00E92EDF"/>
    <w:rsid w:val="00E93E35"/>
    <w:rsid w:val="00E94EC8"/>
    <w:rsid w:val="00E95342"/>
    <w:rsid w:val="00E954DB"/>
    <w:rsid w:val="00E972AB"/>
    <w:rsid w:val="00E97723"/>
    <w:rsid w:val="00EA14EF"/>
    <w:rsid w:val="00EA1655"/>
    <w:rsid w:val="00EA2958"/>
    <w:rsid w:val="00EA3A74"/>
    <w:rsid w:val="00EA494C"/>
    <w:rsid w:val="00EA5164"/>
    <w:rsid w:val="00EA550D"/>
    <w:rsid w:val="00EA580A"/>
    <w:rsid w:val="00EA60C6"/>
    <w:rsid w:val="00EA6F7F"/>
    <w:rsid w:val="00EB0D36"/>
    <w:rsid w:val="00EB128B"/>
    <w:rsid w:val="00EB1906"/>
    <w:rsid w:val="00EB1B14"/>
    <w:rsid w:val="00EB1CEB"/>
    <w:rsid w:val="00EB2519"/>
    <w:rsid w:val="00EB2886"/>
    <w:rsid w:val="00EB2F6C"/>
    <w:rsid w:val="00EB3006"/>
    <w:rsid w:val="00EB3F48"/>
    <w:rsid w:val="00EB4405"/>
    <w:rsid w:val="00EB4C0C"/>
    <w:rsid w:val="00EB65D7"/>
    <w:rsid w:val="00EB729C"/>
    <w:rsid w:val="00EB7611"/>
    <w:rsid w:val="00EC059C"/>
    <w:rsid w:val="00EC0A60"/>
    <w:rsid w:val="00EC0BD0"/>
    <w:rsid w:val="00EC13FF"/>
    <w:rsid w:val="00EC1A7C"/>
    <w:rsid w:val="00EC1AE8"/>
    <w:rsid w:val="00EC21B9"/>
    <w:rsid w:val="00EC40EA"/>
    <w:rsid w:val="00EC6278"/>
    <w:rsid w:val="00EC6AFD"/>
    <w:rsid w:val="00EC71D9"/>
    <w:rsid w:val="00EC764C"/>
    <w:rsid w:val="00EC7A22"/>
    <w:rsid w:val="00EC7E3E"/>
    <w:rsid w:val="00ED0130"/>
    <w:rsid w:val="00ED1AC0"/>
    <w:rsid w:val="00ED249F"/>
    <w:rsid w:val="00ED277B"/>
    <w:rsid w:val="00ED3CEE"/>
    <w:rsid w:val="00ED5087"/>
    <w:rsid w:val="00ED5A25"/>
    <w:rsid w:val="00ED64AE"/>
    <w:rsid w:val="00ED68AB"/>
    <w:rsid w:val="00ED7BDC"/>
    <w:rsid w:val="00ED7BF8"/>
    <w:rsid w:val="00EE0985"/>
    <w:rsid w:val="00EE136A"/>
    <w:rsid w:val="00EE1C4A"/>
    <w:rsid w:val="00EE1DF6"/>
    <w:rsid w:val="00EE2210"/>
    <w:rsid w:val="00EE29FA"/>
    <w:rsid w:val="00EE3713"/>
    <w:rsid w:val="00EE3A24"/>
    <w:rsid w:val="00EE3B6C"/>
    <w:rsid w:val="00EE3CEC"/>
    <w:rsid w:val="00EE479B"/>
    <w:rsid w:val="00EE5B2A"/>
    <w:rsid w:val="00EE69E3"/>
    <w:rsid w:val="00EE71D8"/>
    <w:rsid w:val="00EE78D1"/>
    <w:rsid w:val="00EF103D"/>
    <w:rsid w:val="00EF1924"/>
    <w:rsid w:val="00EF1FDC"/>
    <w:rsid w:val="00EF2079"/>
    <w:rsid w:val="00EF2AAB"/>
    <w:rsid w:val="00EF32CA"/>
    <w:rsid w:val="00EF35D4"/>
    <w:rsid w:val="00EF3AB3"/>
    <w:rsid w:val="00EF412B"/>
    <w:rsid w:val="00EF4513"/>
    <w:rsid w:val="00EF4F0F"/>
    <w:rsid w:val="00EF4F40"/>
    <w:rsid w:val="00EF5D0F"/>
    <w:rsid w:val="00EF6E4B"/>
    <w:rsid w:val="00EF749C"/>
    <w:rsid w:val="00EF7C48"/>
    <w:rsid w:val="00F005F2"/>
    <w:rsid w:val="00F00F77"/>
    <w:rsid w:val="00F0172A"/>
    <w:rsid w:val="00F02AC7"/>
    <w:rsid w:val="00F03BEA"/>
    <w:rsid w:val="00F044B7"/>
    <w:rsid w:val="00F04533"/>
    <w:rsid w:val="00F04AAC"/>
    <w:rsid w:val="00F04EAC"/>
    <w:rsid w:val="00F05BB6"/>
    <w:rsid w:val="00F06C12"/>
    <w:rsid w:val="00F073BB"/>
    <w:rsid w:val="00F07A46"/>
    <w:rsid w:val="00F11B2B"/>
    <w:rsid w:val="00F11B7A"/>
    <w:rsid w:val="00F1270C"/>
    <w:rsid w:val="00F12AE9"/>
    <w:rsid w:val="00F12E26"/>
    <w:rsid w:val="00F13F58"/>
    <w:rsid w:val="00F15222"/>
    <w:rsid w:val="00F15740"/>
    <w:rsid w:val="00F163DB"/>
    <w:rsid w:val="00F168DE"/>
    <w:rsid w:val="00F170AA"/>
    <w:rsid w:val="00F17378"/>
    <w:rsid w:val="00F17414"/>
    <w:rsid w:val="00F179CA"/>
    <w:rsid w:val="00F20476"/>
    <w:rsid w:val="00F208B2"/>
    <w:rsid w:val="00F2383E"/>
    <w:rsid w:val="00F255AD"/>
    <w:rsid w:val="00F262F1"/>
    <w:rsid w:val="00F263E2"/>
    <w:rsid w:val="00F273D9"/>
    <w:rsid w:val="00F27824"/>
    <w:rsid w:val="00F2794E"/>
    <w:rsid w:val="00F300DA"/>
    <w:rsid w:val="00F3036B"/>
    <w:rsid w:val="00F303F5"/>
    <w:rsid w:val="00F30527"/>
    <w:rsid w:val="00F30BC2"/>
    <w:rsid w:val="00F31044"/>
    <w:rsid w:val="00F31E65"/>
    <w:rsid w:val="00F31F0D"/>
    <w:rsid w:val="00F31F5D"/>
    <w:rsid w:val="00F3200B"/>
    <w:rsid w:val="00F32198"/>
    <w:rsid w:val="00F32345"/>
    <w:rsid w:val="00F323A4"/>
    <w:rsid w:val="00F32B01"/>
    <w:rsid w:val="00F3387C"/>
    <w:rsid w:val="00F33AF0"/>
    <w:rsid w:val="00F34467"/>
    <w:rsid w:val="00F351A7"/>
    <w:rsid w:val="00F371BC"/>
    <w:rsid w:val="00F371FF"/>
    <w:rsid w:val="00F378D3"/>
    <w:rsid w:val="00F37FBD"/>
    <w:rsid w:val="00F41AC9"/>
    <w:rsid w:val="00F41FA6"/>
    <w:rsid w:val="00F421C0"/>
    <w:rsid w:val="00F421D8"/>
    <w:rsid w:val="00F42579"/>
    <w:rsid w:val="00F4392E"/>
    <w:rsid w:val="00F43AD6"/>
    <w:rsid w:val="00F44909"/>
    <w:rsid w:val="00F44E0D"/>
    <w:rsid w:val="00F4566D"/>
    <w:rsid w:val="00F457E0"/>
    <w:rsid w:val="00F46EBE"/>
    <w:rsid w:val="00F4744A"/>
    <w:rsid w:val="00F47830"/>
    <w:rsid w:val="00F505F2"/>
    <w:rsid w:val="00F50EB3"/>
    <w:rsid w:val="00F52015"/>
    <w:rsid w:val="00F524AD"/>
    <w:rsid w:val="00F52CD7"/>
    <w:rsid w:val="00F53971"/>
    <w:rsid w:val="00F53995"/>
    <w:rsid w:val="00F55127"/>
    <w:rsid w:val="00F556D7"/>
    <w:rsid w:val="00F567E4"/>
    <w:rsid w:val="00F57008"/>
    <w:rsid w:val="00F5752D"/>
    <w:rsid w:val="00F60AF1"/>
    <w:rsid w:val="00F60FD5"/>
    <w:rsid w:val="00F611C0"/>
    <w:rsid w:val="00F624C8"/>
    <w:rsid w:val="00F62CCC"/>
    <w:rsid w:val="00F639C7"/>
    <w:rsid w:val="00F63A08"/>
    <w:rsid w:val="00F63CDF"/>
    <w:rsid w:val="00F64A0B"/>
    <w:rsid w:val="00F652DA"/>
    <w:rsid w:val="00F657E6"/>
    <w:rsid w:val="00F6681B"/>
    <w:rsid w:val="00F6691B"/>
    <w:rsid w:val="00F67289"/>
    <w:rsid w:val="00F67820"/>
    <w:rsid w:val="00F67AF9"/>
    <w:rsid w:val="00F70A32"/>
    <w:rsid w:val="00F70AE2"/>
    <w:rsid w:val="00F71727"/>
    <w:rsid w:val="00F72CA7"/>
    <w:rsid w:val="00F72F17"/>
    <w:rsid w:val="00F73027"/>
    <w:rsid w:val="00F73AEF"/>
    <w:rsid w:val="00F73D6F"/>
    <w:rsid w:val="00F75B99"/>
    <w:rsid w:val="00F769D1"/>
    <w:rsid w:val="00F77402"/>
    <w:rsid w:val="00F80376"/>
    <w:rsid w:val="00F80675"/>
    <w:rsid w:val="00F80BFE"/>
    <w:rsid w:val="00F81296"/>
    <w:rsid w:val="00F81E88"/>
    <w:rsid w:val="00F81FCB"/>
    <w:rsid w:val="00F85294"/>
    <w:rsid w:val="00F85EF3"/>
    <w:rsid w:val="00F85F6C"/>
    <w:rsid w:val="00F86019"/>
    <w:rsid w:val="00F87C19"/>
    <w:rsid w:val="00F87E37"/>
    <w:rsid w:val="00F906CB"/>
    <w:rsid w:val="00F90E90"/>
    <w:rsid w:val="00F90FAE"/>
    <w:rsid w:val="00F910AC"/>
    <w:rsid w:val="00F918F9"/>
    <w:rsid w:val="00F92CA7"/>
    <w:rsid w:val="00F9301D"/>
    <w:rsid w:val="00F9384B"/>
    <w:rsid w:val="00F93D54"/>
    <w:rsid w:val="00F94379"/>
    <w:rsid w:val="00F94D41"/>
    <w:rsid w:val="00F950B5"/>
    <w:rsid w:val="00F95210"/>
    <w:rsid w:val="00F95ADD"/>
    <w:rsid w:val="00F95E19"/>
    <w:rsid w:val="00F96218"/>
    <w:rsid w:val="00F9678C"/>
    <w:rsid w:val="00F96AA2"/>
    <w:rsid w:val="00F97351"/>
    <w:rsid w:val="00FA057C"/>
    <w:rsid w:val="00FA0615"/>
    <w:rsid w:val="00FA0EA9"/>
    <w:rsid w:val="00FA1CE1"/>
    <w:rsid w:val="00FA1CF9"/>
    <w:rsid w:val="00FA1DD9"/>
    <w:rsid w:val="00FA1F59"/>
    <w:rsid w:val="00FA238A"/>
    <w:rsid w:val="00FA27D4"/>
    <w:rsid w:val="00FA339C"/>
    <w:rsid w:val="00FA56BE"/>
    <w:rsid w:val="00FA65B3"/>
    <w:rsid w:val="00FA67DE"/>
    <w:rsid w:val="00FA6A19"/>
    <w:rsid w:val="00FA6D0A"/>
    <w:rsid w:val="00FA7094"/>
    <w:rsid w:val="00FA7421"/>
    <w:rsid w:val="00FB0AD7"/>
    <w:rsid w:val="00FB0DF4"/>
    <w:rsid w:val="00FB12E3"/>
    <w:rsid w:val="00FB1F1B"/>
    <w:rsid w:val="00FB34B9"/>
    <w:rsid w:val="00FB491B"/>
    <w:rsid w:val="00FB4DBF"/>
    <w:rsid w:val="00FB575C"/>
    <w:rsid w:val="00FB5760"/>
    <w:rsid w:val="00FB5ED2"/>
    <w:rsid w:val="00FB5F4C"/>
    <w:rsid w:val="00FB7477"/>
    <w:rsid w:val="00FB78A7"/>
    <w:rsid w:val="00FC01E5"/>
    <w:rsid w:val="00FC0255"/>
    <w:rsid w:val="00FC042D"/>
    <w:rsid w:val="00FC04F5"/>
    <w:rsid w:val="00FC07EE"/>
    <w:rsid w:val="00FC1025"/>
    <w:rsid w:val="00FC38A3"/>
    <w:rsid w:val="00FC51FB"/>
    <w:rsid w:val="00FC5838"/>
    <w:rsid w:val="00FC6D69"/>
    <w:rsid w:val="00FD0B3B"/>
    <w:rsid w:val="00FD10EC"/>
    <w:rsid w:val="00FD10F1"/>
    <w:rsid w:val="00FD1BB8"/>
    <w:rsid w:val="00FD2557"/>
    <w:rsid w:val="00FD2FA7"/>
    <w:rsid w:val="00FD37A8"/>
    <w:rsid w:val="00FD3E53"/>
    <w:rsid w:val="00FD402C"/>
    <w:rsid w:val="00FD4062"/>
    <w:rsid w:val="00FD69A1"/>
    <w:rsid w:val="00FD6A68"/>
    <w:rsid w:val="00FD71D2"/>
    <w:rsid w:val="00FD7908"/>
    <w:rsid w:val="00FD7A08"/>
    <w:rsid w:val="00FD7A2D"/>
    <w:rsid w:val="00FD7DFE"/>
    <w:rsid w:val="00FE095C"/>
    <w:rsid w:val="00FE1B89"/>
    <w:rsid w:val="00FE2868"/>
    <w:rsid w:val="00FE2B54"/>
    <w:rsid w:val="00FE3146"/>
    <w:rsid w:val="00FE35F5"/>
    <w:rsid w:val="00FE3DFE"/>
    <w:rsid w:val="00FE3F53"/>
    <w:rsid w:val="00FE431A"/>
    <w:rsid w:val="00FE4820"/>
    <w:rsid w:val="00FE4F07"/>
    <w:rsid w:val="00FE4FD6"/>
    <w:rsid w:val="00FE6433"/>
    <w:rsid w:val="00FE6AE4"/>
    <w:rsid w:val="00FE73B5"/>
    <w:rsid w:val="00FF08FE"/>
    <w:rsid w:val="00FF0E06"/>
    <w:rsid w:val="00FF1528"/>
    <w:rsid w:val="00FF15EB"/>
    <w:rsid w:val="00FF1751"/>
    <w:rsid w:val="00FF191D"/>
    <w:rsid w:val="00FF2374"/>
    <w:rsid w:val="00FF29CF"/>
    <w:rsid w:val="00FF2BC8"/>
    <w:rsid w:val="00FF445E"/>
    <w:rsid w:val="00FF4759"/>
    <w:rsid w:val="00FF49FB"/>
    <w:rsid w:val="00FF5194"/>
    <w:rsid w:val="00FF53D4"/>
    <w:rsid w:val="00FF5A0F"/>
    <w:rsid w:val="00FF5CE6"/>
    <w:rsid w:val="00FF5E84"/>
    <w:rsid w:val="00FF5F32"/>
    <w:rsid w:val="00FF64BA"/>
    <w:rsid w:val="00FF650D"/>
    <w:rsid w:val="00FF6DEB"/>
    <w:rsid w:val="00FF771F"/>
    <w:rsid w:val="00FF7808"/>
    <w:rsid w:val="00FF7965"/>
    <w:rsid w:val="00FF7A4B"/>
    <w:rsid w:val="00FF7B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CAD53FD"/>
  <w15:docId w15:val="{B117E2D8-92CD-42F3-B4BA-F44D177276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94F7A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223BCA"/>
    <w:pPr>
      <w:spacing w:line="480" w:lineRule="auto"/>
      <w:outlineLvl w:val="0"/>
    </w:pPr>
    <w:rPr>
      <w:b/>
      <w:bCs/>
    </w:rPr>
  </w:style>
  <w:style w:type="paragraph" w:styleId="2">
    <w:name w:val="heading 2"/>
    <w:basedOn w:val="a"/>
    <w:next w:val="a"/>
    <w:link w:val="20"/>
    <w:uiPriority w:val="9"/>
    <w:unhideWhenUsed/>
    <w:qFormat/>
    <w:rsid w:val="00F910AC"/>
    <w:pPr>
      <w:spacing w:line="480" w:lineRule="auto"/>
      <w:outlineLvl w:val="1"/>
    </w:pPr>
    <w:rPr>
      <w:b/>
      <w:bCs/>
    </w:rPr>
  </w:style>
  <w:style w:type="paragraph" w:styleId="3">
    <w:name w:val="heading 3"/>
    <w:basedOn w:val="a"/>
    <w:next w:val="a"/>
    <w:link w:val="30"/>
    <w:uiPriority w:val="9"/>
    <w:unhideWhenUsed/>
    <w:qFormat/>
    <w:rsid w:val="00F910AC"/>
    <w:pPr>
      <w:adjustRightInd w:val="0"/>
      <w:snapToGrid w:val="0"/>
      <w:spacing w:line="480" w:lineRule="auto"/>
      <w:outlineLvl w:val="2"/>
    </w:pPr>
    <w:rPr>
      <w:b/>
      <w:bCs/>
      <w:iCs/>
    </w:rPr>
  </w:style>
  <w:style w:type="paragraph" w:styleId="4">
    <w:name w:val="heading 4"/>
    <w:basedOn w:val="a"/>
    <w:next w:val="a"/>
    <w:link w:val="40"/>
    <w:uiPriority w:val="9"/>
    <w:unhideWhenUsed/>
    <w:qFormat/>
    <w:rsid w:val="00F910AC"/>
    <w:pPr>
      <w:adjustRightInd w:val="0"/>
      <w:snapToGrid w:val="0"/>
      <w:spacing w:line="480" w:lineRule="auto"/>
      <w:outlineLvl w:val="3"/>
    </w:pPr>
    <w:rPr>
      <w:b/>
      <w:bCs/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2173E2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2173E2"/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rsid w:val="00310CD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qFormat/>
    <w:rsid w:val="00310CD4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qFormat/>
    <w:rsid w:val="00310CD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qFormat/>
    <w:rsid w:val="00310CD4"/>
    <w:rPr>
      <w:sz w:val="18"/>
      <w:szCs w:val="18"/>
    </w:rPr>
  </w:style>
  <w:style w:type="character" w:styleId="a9">
    <w:name w:val="Strong"/>
    <w:uiPriority w:val="22"/>
    <w:qFormat/>
    <w:rsid w:val="00687BD6"/>
    <w:rPr>
      <w:b/>
      <w:bCs/>
    </w:rPr>
  </w:style>
  <w:style w:type="character" w:styleId="aa">
    <w:name w:val="Hyperlink"/>
    <w:uiPriority w:val="99"/>
    <w:unhideWhenUsed/>
    <w:qFormat/>
    <w:rsid w:val="00687BD6"/>
    <w:rPr>
      <w:color w:val="0563C1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D695E"/>
    <w:pPr>
      <w:jc w:val="center"/>
    </w:pPr>
    <w:rPr>
      <w:rFonts w:eastAsia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qFormat/>
    <w:rsid w:val="00AD695E"/>
    <w:rPr>
      <w:rFonts w:ascii="Times New Roman" w:eastAsia="等线" w:hAnsi="Times New Roman" w:cs="Times New Roman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qFormat/>
    <w:rsid w:val="00AD695E"/>
    <w:rPr>
      <w:rFonts w:eastAsia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AD695E"/>
    <w:rPr>
      <w:rFonts w:ascii="Times New Roman" w:eastAsia="等线" w:hAnsi="Times New Roman" w:cs="Times New Roman"/>
      <w:noProof/>
      <w:kern w:val="0"/>
      <w:sz w:val="24"/>
      <w:szCs w:val="24"/>
    </w:rPr>
  </w:style>
  <w:style w:type="table" w:styleId="ab">
    <w:name w:val="Table Grid"/>
    <w:basedOn w:val="a1"/>
    <w:uiPriority w:val="39"/>
    <w:rsid w:val="00AD69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无格式表格 21"/>
    <w:basedOn w:val="a1"/>
    <w:uiPriority w:val="42"/>
    <w:rsid w:val="002156B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c">
    <w:name w:val="line number"/>
    <w:basedOn w:val="a0"/>
    <w:uiPriority w:val="99"/>
    <w:semiHidden/>
    <w:unhideWhenUsed/>
    <w:qFormat/>
    <w:rsid w:val="00AA78E1"/>
  </w:style>
  <w:style w:type="character" w:styleId="ad">
    <w:name w:val="annotation reference"/>
    <w:basedOn w:val="a0"/>
    <w:uiPriority w:val="99"/>
    <w:qFormat/>
    <w:rsid w:val="000F3DF7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e">
    <w:name w:val="annotation text"/>
    <w:basedOn w:val="a"/>
    <w:link w:val="af"/>
    <w:uiPriority w:val="99"/>
    <w:unhideWhenUsed/>
    <w:qFormat/>
    <w:rPr>
      <w:rFonts w:ascii="Tahoma" w:hAnsi="Tahoma" w:cs="Tahoma"/>
      <w:sz w:val="16"/>
      <w:szCs w:val="20"/>
    </w:rPr>
  </w:style>
  <w:style w:type="character" w:customStyle="1" w:styleId="af">
    <w:name w:val="批注文字 字符"/>
    <w:basedOn w:val="a0"/>
    <w:link w:val="ae"/>
    <w:uiPriority w:val="99"/>
    <w:qFormat/>
    <w:rPr>
      <w:rFonts w:ascii="Tahoma" w:hAnsi="Tahoma" w:cs="Tahoma"/>
      <w:sz w:val="16"/>
      <w:szCs w:val="20"/>
    </w:rPr>
  </w:style>
  <w:style w:type="paragraph" w:styleId="af0">
    <w:name w:val="Revision"/>
    <w:hidden/>
    <w:uiPriority w:val="99"/>
    <w:rsid w:val="00631FF6"/>
    <w:rPr>
      <w:lang w:val="en-GB"/>
    </w:rPr>
  </w:style>
  <w:style w:type="paragraph" w:styleId="af1">
    <w:name w:val="annotation subject"/>
    <w:basedOn w:val="ae"/>
    <w:next w:val="ae"/>
    <w:link w:val="af2"/>
    <w:uiPriority w:val="99"/>
    <w:semiHidden/>
    <w:unhideWhenUsed/>
    <w:qFormat/>
    <w:rsid w:val="00C223E2"/>
    <w:rPr>
      <w:b/>
      <w:bCs/>
    </w:rPr>
  </w:style>
  <w:style w:type="character" w:customStyle="1" w:styleId="af2">
    <w:name w:val="批注主题 字符"/>
    <w:basedOn w:val="af"/>
    <w:link w:val="af1"/>
    <w:uiPriority w:val="99"/>
    <w:semiHidden/>
    <w:qFormat/>
    <w:rsid w:val="00C223E2"/>
    <w:rPr>
      <w:rFonts w:ascii="Tahoma" w:hAnsi="Tahoma" w:cs="Tahoma"/>
      <w:b/>
      <w:bCs/>
      <w:sz w:val="16"/>
      <w:szCs w:val="20"/>
    </w:rPr>
  </w:style>
  <w:style w:type="character" w:customStyle="1" w:styleId="11">
    <w:name w:val="未处理的提及1"/>
    <w:basedOn w:val="a0"/>
    <w:uiPriority w:val="99"/>
    <w:rsid w:val="00791CE8"/>
    <w:rPr>
      <w:color w:val="605E5C"/>
      <w:shd w:val="clear" w:color="auto" w:fill="E1DFDD"/>
    </w:rPr>
  </w:style>
  <w:style w:type="character" w:styleId="af3">
    <w:name w:val="Emphasis"/>
    <w:basedOn w:val="a0"/>
    <w:uiPriority w:val="20"/>
    <w:qFormat/>
    <w:rsid w:val="007D0831"/>
    <w:rPr>
      <w:i/>
      <w:iCs/>
    </w:rPr>
  </w:style>
  <w:style w:type="character" w:customStyle="1" w:styleId="10">
    <w:name w:val="标题 1 字符"/>
    <w:basedOn w:val="a0"/>
    <w:link w:val="1"/>
    <w:uiPriority w:val="9"/>
    <w:qFormat/>
    <w:rsid w:val="00223BCA"/>
    <w:rPr>
      <w:rFonts w:ascii="Times New Roman" w:hAnsi="Times New Roman" w:cs="Times New Roman"/>
      <w:b/>
      <w:bCs/>
      <w:sz w:val="24"/>
      <w:szCs w:val="24"/>
      <w:lang w:val="en-GB"/>
    </w:rPr>
  </w:style>
  <w:style w:type="character" w:customStyle="1" w:styleId="20">
    <w:name w:val="标题 2 字符"/>
    <w:basedOn w:val="a0"/>
    <w:link w:val="2"/>
    <w:uiPriority w:val="9"/>
    <w:qFormat/>
    <w:rsid w:val="00F910AC"/>
    <w:rPr>
      <w:rFonts w:ascii="Times New Roman" w:hAnsi="Times New Roman" w:cs="Times New Roman"/>
      <w:b/>
      <w:bCs/>
      <w:sz w:val="24"/>
      <w:szCs w:val="24"/>
      <w:lang w:val="en-GB"/>
    </w:rPr>
  </w:style>
  <w:style w:type="character" w:customStyle="1" w:styleId="30">
    <w:name w:val="标题 3 字符"/>
    <w:basedOn w:val="a0"/>
    <w:link w:val="3"/>
    <w:uiPriority w:val="9"/>
    <w:rsid w:val="00F910AC"/>
    <w:rPr>
      <w:rFonts w:ascii="Times New Roman" w:hAnsi="Times New Roman" w:cs="Times New Roman"/>
      <w:b/>
      <w:bCs/>
      <w:iCs/>
      <w:sz w:val="24"/>
      <w:szCs w:val="24"/>
      <w:lang w:val="en-GB"/>
    </w:rPr>
  </w:style>
  <w:style w:type="character" w:customStyle="1" w:styleId="40">
    <w:name w:val="标题 4 字符"/>
    <w:basedOn w:val="a0"/>
    <w:link w:val="4"/>
    <w:uiPriority w:val="9"/>
    <w:rsid w:val="00F910AC"/>
    <w:rPr>
      <w:rFonts w:ascii="Times New Roman" w:hAnsi="Times New Roman" w:cs="Times New Roman"/>
      <w:b/>
      <w:bCs/>
      <w:i/>
      <w:iCs/>
      <w:sz w:val="24"/>
      <w:szCs w:val="24"/>
      <w:lang w:val="en-GB"/>
    </w:rPr>
  </w:style>
  <w:style w:type="character" w:customStyle="1" w:styleId="22">
    <w:name w:val="未处理的提及2"/>
    <w:basedOn w:val="a0"/>
    <w:uiPriority w:val="99"/>
    <w:semiHidden/>
    <w:unhideWhenUsed/>
    <w:rsid w:val="00675FFC"/>
    <w:rPr>
      <w:color w:val="605E5C"/>
      <w:shd w:val="clear" w:color="auto" w:fill="E1DFDD"/>
    </w:rPr>
  </w:style>
  <w:style w:type="character" w:customStyle="1" w:styleId="authorship">
    <w:name w:val="authorship"/>
    <w:basedOn w:val="a0"/>
    <w:rsid w:val="00C009C5"/>
  </w:style>
  <w:style w:type="paragraph" w:styleId="af4">
    <w:name w:val="Normal (Web)"/>
    <w:basedOn w:val="a"/>
    <w:uiPriority w:val="99"/>
    <w:unhideWhenUsed/>
    <w:rsid w:val="00000790"/>
    <w:pPr>
      <w:spacing w:before="100" w:beforeAutospacing="1" w:after="100" w:afterAutospacing="1"/>
    </w:pPr>
    <w:rPr>
      <w:rFonts w:ascii="宋体" w:eastAsia="宋体" w:hAnsi="宋体" w:cs="宋体"/>
    </w:rPr>
  </w:style>
  <w:style w:type="character" w:styleId="af5">
    <w:name w:val="page number"/>
    <w:basedOn w:val="a0"/>
    <w:uiPriority w:val="99"/>
    <w:semiHidden/>
    <w:unhideWhenUsed/>
    <w:qFormat/>
    <w:rsid w:val="00FF771F"/>
  </w:style>
  <w:style w:type="table" w:customStyle="1" w:styleId="12">
    <w:name w:val="网格型1"/>
    <w:basedOn w:val="a1"/>
    <w:uiPriority w:val="39"/>
    <w:qFormat/>
    <w:rsid w:val="00FF771F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6">
    <w:name w:val="List Paragraph"/>
    <w:basedOn w:val="a"/>
    <w:uiPriority w:val="34"/>
    <w:qFormat/>
    <w:rsid w:val="00FF771F"/>
    <w:pPr>
      <w:ind w:firstLineChars="200" w:firstLine="420"/>
    </w:pPr>
  </w:style>
  <w:style w:type="paragraph" w:customStyle="1" w:styleId="13">
    <w:name w:val="修订1"/>
    <w:hidden/>
    <w:uiPriority w:val="99"/>
    <w:semiHidden/>
    <w:qFormat/>
    <w:rsid w:val="00FF771F"/>
  </w:style>
  <w:style w:type="character" w:customStyle="1" w:styleId="23">
    <w:name w:val="未处理的提及2"/>
    <w:basedOn w:val="a0"/>
    <w:uiPriority w:val="99"/>
    <w:semiHidden/>
    <w:unhideWhenUsed/>
    <w:rsid w:val="00FF771F"/>
    <w:rPr>
      <w:color w:val="605E5C"/>
      <w:shd w:val="clear" w:color="auto" w:fill="E1DFDD"/>
    </w:rPr>
  </w:style>
  <w:style w:type="paragraph" w:styleId="HTML">
    <w:name w:val="HTML Preformatted"/>
    <w:basedOn w:val="a"/>
    <w:link w:val="HTML0"/>
    <w:uiPriority w:val="99"/>
    <w:unhideWhenUsed/>
    <w:rsid w:val="00665AB2"/>
    <w:rPr>
      <w:rFonts w:ascii="Courier New" w:hAnsi="Courier New" w:cs="Courier New"/>
      <w:sz w:val="20"/>
      <w:szCs w:val="20"/>
    </w:rPr>
  </w:style>
  <w:style w:type="character" w:customStyle="1" w:styleId="HTML0">
    <w:name w:val="HTML 预设格式 字符"/>
    <w:basedOn w:val="a0"/>
    <w:link w:val="HTML"/>
    <w:uiPriority w:val="99"/>
    <w:rsid w:val="00665AB2"/>
    <w:rPr>
      <w:rFonts w:ascii="Courier New" w:hAnsi="Courier New" w:cs="Courier New"/>
      <w:sz w:val="20"/>
      <w:szCs w:val="20"/>
    </w:rPr>
  </w:style>
  <w:style w:type="table" w:styleId="14">
    <w:name w:val="Grid Table 1 Light"/>
    <w:basedOn w:val="a1"/>
    <w:uiPriority w:val="46"/>
    <w:rsid w:val="007B2BA4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5">
    <w:name w:val="Plain Table 5"/>
    <w:basedOn w:val="a1"/>
    <w:uiPriority w:val="45"/>
    <w:rsid w:val="00341A06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31">
    <w:name w:val="Plain Table 3"/>
    <w:basedOn w:val="a1"/>
    <w:uiPriority w:val="43"/>
    <w:rsid w:val="00341A06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af7">
    <w:name w:val="FollowedHyperlink"/>
    <w:basedOn w:val="a0"/>
    <w:uiPriority w:val="99"/>
    <w:semiHidden/>
    <w:unhideWhenUsed/>
    <w:rsid w:val="00F652DA"/>
    <w:rPr>
      <w:color w:val="954F72" w:themeColor="followedHyperlink"/>
      <w:u w:val="single"/>
    </w:rPr>
  </w:style>
  <w:style w:type="character" w:customStyle="1" w:styleId="cf01">
    <w:name w:val="cf01"/>
    <w:basedOn w:val="a0"/>
    <w:rsid w:val="007330D7"/>
    <w:rPr>
      <w:rFonts w:ascii="Microsoft YaHei UI" w:eastAsia="Microsoft YaHei UI" w:hAnsi="Microsoft YaHei UI" w:hint="eastAsia"/>
      <w:sz w:val="18"/>
      <w:szCs w:val="18"/>
    </w:rPr>
  </w:style>
  <w:style w:type="paragraph" w:customStyle="1" w:styleId="SOMContent">
    <w:name w:val="SOMContent"/>
    <w:basedOn w:val="a"/>
    <w:rsid w:val="001D7331"/>
    <w:pPr>
      <w:spacing w:before="120"/>
    </w:pPr>
    <w:rPr>
      <w:lang w:eastAsia="en-US"/>
    </w:rPr>
  </w:style>
  <w:style w:type="paragraph" w:customStyle="1" w:styleId="SOMHead">
    <w:name w:val="SOMHead"/>
    <w:basedOn w:val="a"/>
    <w:rsid w:val="001D7331"/>
    <w:pPr>
      <w:keepNext/>
      <w:spacing w:before="240"/>
      <w:outlineLvl w:val="0"/>
    </w:pPr>
    <w:rPr>
      <w:b/>
      <w:kern w:val="28"/>
      <w:lang w:eastAsia="en-US"/>
    </w:rPr>
  </w:style>
  <w:style w:type="character" w:customStyle="1" w:styleId="apple-converted-space">
    <w:name w:val="apple-converted-space"/>
    <w:basedOn w:val="a0"/>
    <w:rsid w:val="0042588C"/>
  </w:style>
  <w:style w:type="paragraph" w:customStyle="1" w:styleId="p1">
    <w:name w:val="p1"/>
    <w:basedOn w:val="a"/>
    <w:rsid w:val="00AC7AE2"/>
    <w:rPr>
      <w:rFonts w:ascii=".AppleSystemUIFont" w:hAnsi=".AppleSystemUIFont"/>
      <w:color w:val="0E0E0E"/>
      <w:sz w:val="32"/>
      <w:szCs w:val="32"/>
    </w:rPr>
  </w:style>
  <w:style w:type="character" w:styleId="af8">
    <w:name w:val="Unresolved Mention"/>
    <w:basedOn w:val="a0"/>
    <w:uiPriority w:val="99"/>
    <w:semiHidden/>
    <w:unhideWhenUsed/>
    <w:rsid w:val="0067613F"/>
    <w:rPr>
      <w:color w:val="605E5C"/>
      <w:shd w:val="clear" w:color="auto" w:fill="E1DFDD"/>
    </w:rPr>
  </w:style>
  <w:style w:type="character" w:customStyle="1" w:styleId="210">
    <w:name w:val="未处理的提及21"/>
    <w:basedOn w:val="a0"/>
    <w:uiPriority w:val="99"/>
    <w:semiHidden/>
    <w:unhideWhenUsed/>
    <w:rsid w:val="00BB2993"/>
    <w:rPr>
      <w:color w:val="605E5C"/>
      <w:shd w:val="clear" w:color="auto" w:fill="E1DFDD"/>
    </w:rPr>
  </w:style>
  <w:style w:type="numbering" w:customStyle="1" w:styleId="15">
    <w:name w:val="无列表1"/>
    <w:next w:val="a2"/>
    <w:uiPriority w:val="99"/>
    <w:semiHidden/>
    <w:unhideWhenUsed/>
    <w:rsid w:val="00BB2993"/>
  </w:style>
  <w:style w:type="paragraph" w:customStyle="1" w:styleId="msonormal0">
    <w:name w:val="msonormal"/>
    <w:basedOn w:val="a"/>
    <w:rsid w:val="00BB2993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font5">
    <w:name w:val="font5"/>
    <w:basedOn w:val="a"/>
    <w:rsid w:val="00BB2993"/>
    <w:pPr>
      <w:spacing w:before="100" w:beforeAutospacing="1" w:after="100" w:afterAutospacing="1"/>
    </w:pPr>
    <w:rPr>
      <w:rFonts w:ascii="等线" w:eastAsia="等线" w:hAnsi="等线" w:cs="宋体"/>
      <w:sz w:val="18"/>
      <w:szCs w:val="18"/>
    </w:rPr>
  </w:style>
  <w:style w:type="paragraph" w:customStyle="1" w:styleId="font6">
    <w:name w:val="font6"/>
    <w:basedOn w:val="a"/>
    <w:rsid w:val="00BB2993"/>
    <w:pPr>
      <w:spacing w:before="100" w:beforeAutospacing="1" w:after="100" w:afterAutospacing="1"/>
    </w:pPr>
    <w:rPr>
      <w:rFonts w:eastAsia="宋体"/>
      <w:color w:val="000000"/>
      <w:sz w:val="22"/>
      <w:szCs w:val="22"/>
    </w:rPr>
  </w:style>
  <w:style w:type="paragraph" w:customStyle="1" w:styleId="font7">
    <w:name w:val="font7"/>
    <w:basedOn w:val="a"/>
    <w:rsid w:val="00BB2993"/>
    <w:pPr>
      <w:spacing w:before="100" w:beforeAutospacing="1" w:after="100" w:afterAutospacing="1"/>
    </w:pPr>
    <w:rPr>
      <w:rFonts w:eastAsia="宋体"/>
      <w:i/>
      <w:iCs/>
      <w:color w:val="000000"/>
      <w:sz w:val="22"/>
      <w:szCs w:val="22"/>
    </w:rPr>
  </w:style>
  <w:style w:type="paragraph" w:customStyle="1" w:styleId="xl66">
    <w:name w:val="xl66"/>
    <w:basedOn w:val="a"/>
    <w:rsid w:val="00BB2993"/>
    <w:pPr>
      <w:spacing w:before="100" w:beforeAutospacing="1" w:after="100" w:afterAutospacing="1"/>
    </w:pPr>
    <w:rPr>
      <w:rFonts w:eastAsia="宋体"/>
    </w:rPr>
  </w:style>
  <w:style w:type="paragraph" w:customStyle="1" w:styleId="xl67">
    <w:name w:val="xl67"/>
    <w:basedOn w:val="a"/>
    <w:rsid w:val="00BB299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68">
    <w:name w:val="xl68"/>
    <w:basedOn w:val="a"/>
    <w:rsid w:val="00BB2993"/>
    <w:pPr>
      <w:pBdr>
        <w:top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69">
    <w:name w:val="xl69"/>
    <w:basedOn w:val="a"/>
    <w:rsid w:val="00BB2993"/>
    <w:pPr>
      <w:pBdr>
        <w:bottom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0">
    <w:name w:val="xl70"/>
    <w:basedOn w:val="a"/>
    <w:rsid w:val="00BB2993"/>
    <w:pPr>
      <w:pBdr>
        <w:bottom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1">
    <w:name w:val="xl71"/>
    <w:basedOn w:val="a"/>
    <w:rsid w:val="00BB2993"/>
    <w:pPr>
      <w:pBdr>
        <w:top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2">
    <w:name w:val="xl72"/>
    <w:basedOn w:val="a"/>
    <w:rsid w:val="00BB2993"/>
    <w:pPr>
      <w:pBdr>
        <w:top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font8">
    <w:name w:val="font8"/>
    <w:basedOn w:val="a"/>
    <w:rsid w:val="00BB2993"/>
    <w:pPr>
      <w:spacing w:before="100" w:beforeAutospacing="1" w:after="100" w:afterAutospacing="1"/>
    </w:pPr>
    <w:rPr>
      <w:rFonts w:eastAsia="宋体"/>
      <w:i/>
      <w:iCs/>
    </w:rPr>
  </w:style>
  <w:style w:type="paragraph" w:customStyle="1" w:styleId="font9">
    <w:name w:val="font9"/>
    <w:basedOn w:val="a"/>
    <w:rsid w:val="00BB2993"/>
    <w:pPr>
      <w:spacing w:before="100" w:beforeAutospacing="1" w:after="100" w:afterAutospacing="1"/>
    </w:pPr>
    <w:rPr>
      <w:rFonts w:eastAsia="宋体"/>
      <w:i/>
      <w:iCs/>
      <w:sz w:val="22"/>
      <w:szCs w:val="22"/>
    </w:rPr>
  </w:style>
  <w:style w:type="paragraph" w:customStyle="1" w:styleId="xl73">
    <w:name w:val="xl73"/>
    <w:basedOn w:val="a"/>
    <w:rsid w:val="00BB2993"/>
    <w:pPr>
      <w:spacing w:before="100" w:beforeAutospacing="1" w:after="100" w:afterAutospacing="1"/>
    </w:pPr>
    <w:rPr>
      <w:rFonts w:eastAsia="宋体"/>
    </w:rPr>
  </w:style>
  <w:style w:type="paragraph" w:customStyle="1" w:styleId="xl74">
    <w:name w:val="xl74"/>
    <w:basedOn w:val="a"/>
    <w:rsid w:val="00BB2993"/>
    <w:pPr>
      <w:pBdr>
        <w:bottom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5">
    <w:name w:val="xl75"/>
    <w:basedOn w:val="a"/>
    <w:rsid w:val="00BB299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6">
    <w:name w:val="xl76"/>
    <w:basedOn w:val="a"/>
    <w:rsid w:val="00BB2993"/>
    <w:pPr>
      <w:pBdr>
        <w:top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7">
    <w:name w:val="xl77"/>
    <w:basedOn w:val="a"/>
    <w:rsid w:val="00BB2993"/>
    <w:pPr>
      <w:pBdr>
        <w:top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8">
    <w:name w:val="xl78"/>
    <w:basedOn w:val="a"/>
    <w:rsid w:val="00BB2993"/>
    <w:pPr>
      <w:pBdr>
        <w:bottom w:val="single" w:sz="4" w:space="0" w:color="auto"/>
      </w:pBdr>
      <w:spacing w:before="100" w:beforeAutospacing="1" w:after="100" w:afterAutospacing="1"/>
    </w:pPr>
    <w:rPr>
      <w:rFonts w:eastAsia="宋体"/>
    </w:rPr>
  </w:style>
  <w:style w:type="paragraph" w:customStyle="1" w:styleId="xl79">
    <w:name w:val="xl79"/>
    <w:basedOn w:val="a"/>
    <w:rsid w:val="00BB2993"/>
    <w:pPr>
      <w:spacing w:before="100" w:beforeAutospacing="1" w:after="100" w:afterAutospacing="1"/>
    </w:pPr>
    <w:rPr>
      <w:rFonts w:eastAsia="宋体"/>
    </w:rPr>
  </w:style>
  <w:style w:type="numbering" w:customStyle="1" w:styleId="24">
    <w:name w:val="无列表2"/>
    <w:next w:val="a2"/>
    <w:uiPriority w:val="99"/>
    <w:semiHidden/>
    <w:unhideWhenUsed/>
    <w:rsid w:val="00BB2993"/>
  </w:style>
  <w:style w:type="character" w:customStyle="1" w:styleId="32">
    <w:name w:val="未处理的提及3"/>
    <w:basedOn w:val="a0"/>
    <w:uiPriority w:val="99"/>
    <w:semiHidden/>
    <w:unhideWhenUsed/>
    <w:rsid w:val="00BB2993"/>
    <w:rPr>
      <w:color w:val="605E5C"/>
      <w:shd w:val="clear" w:color="auto" w:fill="E1DFDD"/>
    </w:rPr>
  </w:style>
  <w:style w:type="table" w:customStyle="1" w:styleId="25">
    <w:name w:val="网格型2"/>
    <w:basedOn w:val="a1"/>
    <w:next w:val="ab"/>
    <w:uiPriority w:val="39"/>
    <w:rsid w:val="00BB299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110">
    <w:name w:val="无列表11"/>
    <w:next w:val="a2"/>
    <w:uiPriority w:val="99"/>
    <w:semiHidden/>
    <w:unhideWhenUsed/>
    <w:rsid w:val="00BB2993"/>
  </w:style>
  <w:style w:type="table" w:customStyle="1" w:styleId="211">
    <w:name w:val="无格式表格 211"/>
    <w:basedOn w:val="a1"/>
    <w:uiPriority w:val="42"/>
    <w:rsid w:val="00BB2993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111">
    <w:name w:val="网格型11"/>
    <w:basedOn w:val="a1"/>
    <w:uiPriority w:val="39"/>
    <w:qFormat/>
    <w:rsid w:val="00BB2993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12">
    <w:name w:val="网格表 1 浅色1"/>
    <w:basedOn w:val="a1"/>
    <w:next w:val="14"/>
    <w:uiPriority w:val="46"/>
    <w:rsid w:val="00BB2993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51">
    <w:name w:val="无格式表格 51"/>
    <w:basedOn w:val="a1"/>
    <w:next w:val="5"/>
    <w:uiPriority w:val="45"/>
    <w:rsid w:val="00BB2993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310">
    <w:name w:val="无格式表格 31"/>
    <w:basedOn w:val="a1"/>
    <w:next w:val="31"/>
    <w:uiPriority w:val="43"/>
    <w:rsid w:val="00BB2993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412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6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5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929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9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7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19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8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12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4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8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7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6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9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3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9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84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86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3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0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1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33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5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3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5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5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02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4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0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9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09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9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03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67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7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13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7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95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28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51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3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1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1C281A-31EF-4DB5-9645-8E895CA6D0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3</Pages>
  <Words>21420</Words>
  <Characters>122098</Characters>
  <Application>Microsoft Office Word</Application>
  <DocSecurity>0</DocSecurity>
  <Lines>1017</Lines>
  <Paragraphs>2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 XINMIN</dc:creator>
  <cp:keywords/>
  <dc:description/>
  <cp:lastModifiedBy>XINMIN LU</cp:lastModifiedBy>
  <cp:revision>5</cp:revision>
  <cp:lastPrinted>2022-02-02T00:39:00Z</cp:lastPrinted>
  <dcterms:created xsi:type="dcterms:W3CDTF">2025-02-22T16:31:00Z</dcterms:created>
  <dcterms:modified xsi:type="dcterms:W3CDTF">2025-02-24T0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620b4f1ed382eb94ff811a97477218bca94862571d97de8d717b1c65f9a2534</vt:lpwstr>
  </property>
</Properties>
</file>